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47F71A" w14:textId="77777777" w:rsidR="004011E2" w:rsidRPr="00FB43A5" w:rsidRDefault="004011E2" w:rsidP="004011E2">
      <w:pPr>
        <w:spacing w:before="80" w:after="80"/>
        <w:ind w:right="-2"/>
        <w:jc w:val="center"/>
        <w:rPr>
          <w:sz w:val="24"/>
          <w:szCs w:val="24"/>
        </w:rPr>
      </w:pPr>
      <w:bookmarkStart w:id="0" w:name="_Hlk164164033"/>
      <w:bookmarkEnd w:id="0"/>
      <w:r>
        <w:rPr>
          <w:b/>
          <w:color w:val="000000"/>
          <w:sz w:val="28"/>
          <w:szCs w:val="28"/>
        </w:rPr>
        <w:t>TRƯỜNG ĐẠI HỌC AN GIANG</w:t>
      </w:r>
    </w:p>
    <w:p w14:paraId="51DF879F" w14:textId="77777777" w:rsidR="004011E2" w:rsidRDefault="004011E2" w:rsidP="004011E2">
      <w:pPr>
        <w:jc w:val="center"/>
        <w:rPr>
          <w:color w:val="000000"/>
          <w:sz w:val="34"/>
          <w:szCs w:val="34"/>
        </w:rPr>
      </w:pPr>
      <w:r>
        <w:rPr>
          <w:b/>
          <w:color w:val="000000"/>
          <w:sz w:val="28"/>
          <w:szCs w:val="28"/>
        </w:rPr>
        <w:t>KHOA CÔNG NGHỆ THÔNG TIN</w:t>
      </w:r>
    </w:p>
    <w:p w14:paraId="0762BD2D" w14:textId="77777777" w:rsidR="004011E2" w:rsidRDefault="004011E2" w:rsidP="004011E2">
      <w:pPr>
        <w:rPr>
          <w:color w:val="000000"/>
          <w:sz w:val="34"/>
          <w:szCs w:val="34"/>
        </w:rPr>
      </w:pPr>
    </w:p>
    <w:p w14:paraId="720015BA" w14:textId="77777777" w:rsidR="004011E2" w:rsidRDefault="004011E2" w:rsidP="004011E2">
      <w:pPr>
        <w:jc w:val="center"/>
        <w:rPr>
          <w:b/>
          <w:color w:val="000000"/>
          <w:sz w:val="34"/>
          <w:szCs w:val="34"/>
        </w:rPr>
      </w:pPr>
    </w:p>
    <w:p w14:paraId="084E6B1F" w14:textId="2E1E118C" w:rsidR="004011E2" w:rsidRPr="00813C06" w:rsidRDefault="00813C06" w:rsidP="004011E2">
      <w:pPr>
        <w:jc w:val="center"/>
        <w:rPr>
          <w:b/>
          <w:color w:val="000000"/>
          <w:sz w:val="28"/>
          <w:szCs w:val="28"/>
          <w:lang w:val="en-US"/>
        </w:rPr>
      </w:pPr>
      <w:r>
        <w:rPr>
          <w:b/>
          <w:color w:val="000000"/>
          <w:sz w:val="28"/>
          <w:szCs w:val="28"/>
          <w:lang w:val="en-US"/>
        </w:rPr>
        <w:t>KHOÁ LUẬN TỐT NGHIỆP NGÀNH CÔNG NGHỆ THÔNG TIN</w:t>
      </w:r>
    </w:p>
    <w:p w14:paraId="43704320" w14:textId="77777777" w:rsidR="004011E2" w:rsidRDefault="004011E2" w:rsidP="004011E2">
      <w:pPr>
        <w:rPr>
          <w:b/>
          <w:color w:val="000000"/>
          <w:sz w:val="34"/>
          <w:szCs w:val="34"/>
        </w:rPr>
      </w:pPr>
    </w:p>
    <w:p w14:paraId="44CC0BAD" w14:textId="77777777" w:rsidR="004011E2" w:rsidRDefault="004011E2" w:rsidP="004011E2">
      <w:pPr>
        <w:rPr>
          <w:b/>
          <w:color w:val="000000"/>
          <w:sz w:val="34"/>
          <w:szCs w:val="34"/>
        </w:rPr>
      </w:pPr>
    </w:p>
    <w:p w14:paraId="62E8B8A6" w14:textId="77777777" w:rsidR="004011E2" w:rsidRDefault="004011E2" w:rsidP="004011E2">
      <w:pPr>
        <w:rPr>
          <w:b/>
          <w:color w:val="000000"/>
          <w:sz w:val="34"/>
          <w:szCs w:val="34"/>
        </w:rPr>
      </w:pPr>
    </w:p>
    <w:p w14:paraId="1500991D" w14:textId="77777777" w:rsidR="004011E2" w:rsidRDefault="004011E2" w:rsidP="004011E2">
      <w:pPr>
        <w:rPr>
          <w:b/>
          <w:color w:val="000000"/>
          <w:sz w:val="34"/>
          <w:szCs w:val="34"/>
        </w:rPr>
      </w:pPr>
    </w:p>
    <w:p w14:paraId="52FEBB16" w14:textId="1F1DDC1C" w:rsidR="004011E2" w:rsidRPr="003F04B2" w:rsidRDefault="003F04B2" w:rsidP="004011E2">
      <w:pPr>
        <w:jc w:val="center"/>
        <w:rPr>
          <w:color w:val="000000"/>
          <w:sz w:val="40"/>
          <w:szCs w:val="40"/>
          <w:lang w:val="en-US"/>
        </w:rPr>
      </w:pPr>
      <w:r>
        <w:rPr>
          <w:b/>
          <w:color w:val="000000"/>
          <w:sz w:val="40"/>
          <w:szCs w:val="40"/>
          <w:lang w:val="en-US"/>
        </w:rPr>
        <w:t>XÂY DỰNG ỨNG DỤNG DI ĐỘNG THEO DÕI SỨC KHOẺ NGƯỜI DÙNG TỪ XA</w:t>
      </w:r>
    </w:p>
    <w:p w14:paraId="115C14C2" w14:textId="77777777" w:rsidR="004011E2" w:rsidRDefault="004011E2" w:rsidP="004011E2">
      <w:pPr>
        <w:jc w:val="center"/>
        <w:rPr>
          <w:b/>
          <w:sz w:val="28"/>
          <w:szCs w:val="28"/>
        </w:rPr>
      </w:pPr>
    </w:p>
    <w:p w14:paraId="4182BB8F" w14:textId="77777777" w:rsidR="004011E2" w:rsidRDefault="004011E2" w:rsidP="004011E2">
      <w:pPr>
        <w:jc w:val="center"/>
        <w:rPr>
          <w:b/>
          <w:bCs/>
          <w:color w:val="000000"/>
          <w:sz w:val="28"/>
          <w:szCs w:val="28"/>
          <w:lang w:val="en-US"/>
        </w:rPr>
      </w:pPr>
    </w:p>
    <w:p w14:paraId="1165B4F9" w14:textId="77777777" w:rsidR="00813C06" w:rsidRDefault="00813C06" w:rsidP="004011E2">
      <w:pPr>
        <w:jc w:val="center"/>
        <w:rPr>
          <w:b/>
          <w:bCs/>
          <w:color w:val="000000"/>
          <w:sz w:val="28"/>
          <w:szCs w:val="28"/>
          <w:lang w:val="en-US"/>
        </w:rPr>
      </w:pPr>
    </w:p>
    <w:p w14:paraId="73836DE2" w14:textId="77777777" w:rsidR="00813C06" w:rsidRDefault="00813C06" w:rsidP="004011E2">
      <w:pPr>
        <w:jc w:val="center"/>
        <w:rPr>
          <w:b/>
          <w:bCs/>
          <w:color w:val="000000"/>
          <w:sz w:val="28"/>
          <w:szCs w:val="28"/>
          <w:lang w:val="en-US"/>
        </w:rPr>
      </w:pPr>
    </w:p>
    <w:p w14:paraId="78C60ACE" w14:textId="77777777" w:rsidR="00813C06" w:rsidRDefault="00813C06" w:rsidP="004011E2">
      <w:pPr>
        <w:jc w:val="center"/>
        <w:rPr>
          <w:b/>
          <w:bCs/>
          <w:color w:val="000000"/>
          <w:sz w:val="28"/>
          <w:szCs w:val="28"/>
          <w:lang w:val="en-US"/>
        </w:rPr>
      </w:pPr>
    </w:p>
    <w:p w14:paraId="2036F0EA" w14:textId="77777777" w:rsidR="00813C06" w:rsidRPr="00813C06" w:rsidRDefault="00813C06" w:rsidP="004011E2">
      <w:pPr>
        <w:jc w:val="center"/>
        <w:rPr>
          <w:b/>
          <w:bCs/>
          <w:color w:val="000000"/>
          <w:sz w:val="28"/>
          <w:szCs w:val="28"/>
          <w:lang w:val="en-US"/>
        </w:rPr>
      </w:pPr>
    </w:p>
    <w:p w14:paraId="4F622C39" w14:textId="77777777" w:rsidR="004011E2" w:rsidRDefault="004011E2" w:rsidP="004011E2">
      <w:pPr>
        <w:jc w:val="center"/>
        <w:rPr>
          <w:color w:val="000000"/>
          <w:sz w:val="34"/>
          <w:szCs w:val="34"/>
        </w:rPr>
      </w:pPr>
    </w:p>
    <w:p w14:paraId="0447674B" w14:textId="77777777" w:rsidR="004011E2" w:rsidRDefault="004011E2" w:rsidP="004011E2">
      <w:pPr>
        <w:rPr>
          <w:color w:val="000000"/>
          <w:sz w:val="34"/>
          <w:szCs w:val="34"/>
        </w:rPr>
      </w:pPr>
    </w:p>
    <w:p w14:paraId="425260E4" w14:textId="05B48BFA" w:rsidR="004011E2" w:rsidRPr="003F04B2" w:rsidRDefault="003F04B2" w:rsidP="004011E2">
      <w:pPr>
        <w:jc w:val="center"/>
        <w:rPr>
          <w:b/>
          <w:color w:val="000000"/>
          <w:sz w:val="28"/>
          <w:szCs w:val="28"/>
          <w:lang w:val="en-US"/>
        </w:rPr>
      </w:pPr>
      <w:r>
        <w:rPr>
          <w:b/>
          <w:color w:val="000000"/>
          <w:sz w:val="28"/>
          <w:szCs w:val="28"/>
          <w:lang w:val="en-US"/>
        </w:rPr>
        <w:t>LÂM HUỲNH PHÚ</w:t>
      </w:r>
    </w:p>
    <w:p w14:paraId="6D5BF0F4" w14:textId="77777777" w:rsidR="004011E2" w:rsidRDefault="004011E2" w:rsidP="004011E2">
      <w:pPr>
        <w:rPr>
          <w:b/>
          <w:color w:val="000000"/>
          <w:sz w:val="28"/>
          <w:szCs w:val="28"/>
        </w:rPr>
      </w:pPr>
    </w:p>
    <w:p w14:paraId="7B37B095" w14:textId="77777777" w:rsidR="004011E2" w:rsidRDefault="004011E2" w:rsidP="004011E2">
      <w:pPr>
        <w:jc w:val="center"/>
        <w:rPr>
          <w:b/>
          <w:color w:val="000000"/>
          <w:sz w:val="28"/>
          <w:szCs w:val="28"/>
        </w:rPr>
      </w:pPr>
    </w:p>
    <w:p w14:paraId="227E2C5B" w14:textId="77777777" w:rsidR="004011E2" w:rsidRDefault="004011E2" w:rsidP="004011E2">
      <w:pPr>
        <w:rPr>
          <w:b/>
          <w:color w:val="000000"/>
          <w:sz w:val="28"/>
          <w:szCs w:val="28"/>
        </w:rPr>
      </w:pPr>
    </w:p>
    <w:p w14:paraId="5D786C02" w14:textId="77777777" w:rsidR="004011E2" w:rsidRDefault="004011E2" w:rsidP="004011E2">
      <w:pPr>
        <w:jc w:val="center"/>
        <w:rPr>
          <w:b/>
          <w:color w:val="000000"/>
          <w:sz w:val="28"/>
          <w:szCs w:val="28"/>
        </w:rPr>
      </w:pPr>
    </w:p>
    <w:p w14:paraId="6FD47778" w14:textId="77777777" w:rsidR="004011E2" w:rsidRDefault="004011E2" w:rsidP="004011E2">
      <w:pPr>
        <w:jc w:val="center"/>
        <w:rPr>
          <w:b/>
          <w:color w:val="000000"/>
          <w:sz w:val="28"/>
          <w:szCs w:val="28"/>
          <w:lang w:val="en-US"/>
        </w:rPr>
      </w:pPr>
    </w:p>
    <w:p w14:paraId="5142C377" w14:textId="77777777" w:rsidR="009E5142" w:rsidRDefault="009E5142" w:rsidP="004011E2">
      <w:pPr>
        <w:jc w:val="center"/>
        <w:rPr>
          <w:b/>
          <w:color w:val="000000"/>
          <w:sz w:val="28"/>
          <w:szCs w:val="28"/>
          <w:lang w:val="en-US"/>
        </w:rPr>
      </w:pPr>
    </w:p>
    <w:p w14:paraId="7DC50EC0" w14:textId="77777777" w:rsidR="009E5142" w:rsidRPr="009E5142" w:rsidRDefault="009E5142" w:rsidP="009E5142">
      <w:pPr>
        <w:ind w:firstLine="0"/>
        <w:rPr>
          <w:b/>
          <w:color w:val="000000"/>
          <w:sz w:val="28"/>
          <w:szCs w:val="28"/>
          <w:lang w:val="en-US"/>
        </w:rPr>
      </w:pPr>
    </w:p>
    <w:p w14:paraId="44F82244" w14:textId="77777777" w:rsidR="004011E2" w:rsidRDefault="004011E2" w:rsidP="004011E2">
      <w:pPr>
        <w:jc w:val="center"/>
        <w:rPr>
          <w:b/>
          <w:color w:val="000000"/>
          <w:sz w:val="28"/>
          <w:szCs w:val="28"/>
        </w:rPr>
        <w:sectPr w:rsidR="004011E2" w:rsidSect="00B05C1A">
          <w:headerReference w:type="default" r:id="rId8"/>
          <w:footerReference w:type="even" r:id="rId9"/>
          <w:footerReference w:type="default" r:id="rId10"/>
          <w:footerReference w:type="first" r:id="rId11"/>
          <w:pgSz w:w="11906" w:h="16838" w:code="9"/>
          <w:pgMar w:top="1418" w:right="1418" w:bottom="1418" w:left="2268" w:header="567" w:footer="567" w:gutter="0"/>
          <w:pgBorders w:zOrder="back" w:display="firstPage">
            <w:top w:val="single" w:sz="4" w:space="1" w:color="auto"/>
            <w:left w:val="single" w:sz="4" w:space="5" w:color="auto"/>
            <w:bottom w:val="single" w:sz="4" w:space="1" w:color="auto"/>
            <w:right w:val="single" w:sz="4" w:space="5" w:color="auto"/>
          </w:pgBorders>
          <w:pgNumType w:start="1"/>
          <w:cols w:space="720"/>
          <w:docGrid w:linePitch="354"/>
        </w:sectPr>
      </w:pPr>
      <w:r>
        <w:rPr>
          <w:b/>
          <w:color w:val="000000"/>
          <w:sz w:val="28"/>
          <w:szCs w:val="28"/>
        </w:rPr>
        <w:t>AN GIANG, 05-2024</w:t>
      </w:r>
    </w:p>
    <w:p w14:paraId="7E47654A" w14:textId="77777777" w:rsidR="004011E2" w:rsidRDefault="004011E2" w:rsidP="004011E2">
      <w:pPr>
        <w:jc w:val="center"/>
        <w:rPr>
          <w:b/>
          <w:color w:val="000000"/>
          <w:sz w:val="28"/>
          <w:szCs w:val="28"/>
        </w:rPr>
      </w:pPr>
      <w:r>
        <w:rPr>
          <w:b/>
          <w:color w:val="000000"/>
          <w:sz w:val="28"/>
          <w:szCs w:val="28"/>
        </w:rPr>
        <w:lastRenderedPageBreak/>
        <w:t>TRƯỜNG ĐẠI HỌC AN GIANG</w:t>
      </w:r>
    </w:p>
    <w:p w14:paraId="1405B8E1" w14:textId="77777777" w:rsidR="004011E2" w:rsidRDefault="004011E2" w:rsidP="004011E2">
      <w:pPr>
        <w:jc w:val="center"/>
        <w:rPr>
          <w:b/>
          <w:color w:val="000000"/>
          <w:sz w:val="28"/>
          <w:szCs w:val="28"/>
        </w:rPr>
      </w:pPr>
      <w:r>
        <w:rPr>
          <w:b/>
          <w:color w:val="000000"/>
          <w:sz w:val="28"/>
          <w:szCs w:val="28"/>
        </w:rPr>
        <w:t>KHOA CÔNG NGHỆ THÔNG TIN</w:t>
      </w:r>
    </w:p>
    <w:p w14:paraId="3A923FEB" w14:textId="77777777" w:rsidR="004011E2" w:rsidRDefault="004011E2" w:rsidP="004011E2">
      <w:pPr>
        <w:jc w:val="center"/>
        <w:rPr>
          <w:color w:val="000000"/>
          <w:sz w:val="34"/>
          <w:szCs w:val="34"/>
        </w:rPr>
      </w:pPr>
    </w:p>
    <w:p w14:paraId="17AAEC58" w14:textId="77777777" w:rsidR="004011E2" w:rsidRDefault="004011E2" w:rsidP="004011E2">
      <w:pPr>
        <w:jc w:val="center"/>
        <w:rPr>
          <w:b/>
          <w:color w:val="000000"/>
          <w:sz w:val="34"/>
          <w:szCs w:val="34"/>
        </w:rPr>
      </w:pPr>
    </w:p>
    <w:p w14:paraId="1339BADF" w14:textId="6D705B18" w:rsidR="004011E2" w:rsidRPr="00813C06" w:rsidRDefault="00813C06" w:rsidP="004011E2">
      <w:pPr>
        <w:jc w:val="center"/>
        <w:rPr>
          <w:b/>
          <w:color w:val="000000"/>
          <w:sz w:val="28"/>
          <w:szCs w:val="28"/>
          <w:lang w:val="en-US"/>
        </w:rPr>
      </w:pPr>
      <w:r>
        <w:rPr>
          <w:b/>
          <w:color w:val="000000"/>
          <w:sz w:val="28"/>
          <w:szCs w:val="28"/>
          <w:lang w:val="en-US"/>
        </w:rPr>
        <w:t>KHOÁ LUẬN TỐT NGHIỆP NGÀNH CÔNG NGHỆ THÔNG TIN</w:t>
      </w:r>
    </w:p>
    <w:p w14:paraId="28C2BAC1" w14:textId="77777777" w:rsidR="004011E2" w:rsidRDefault="004011E2" w:rsidP="004011E2">
      <w:pPr>
        <w:jc w:val="center"/>
        <w:rPr>
          <w:b/>
          <w:color w:val="000000"/>
          <w:sz w:val="34"/>
          <w:szCs w:val="34"/>
        </w:rPr>
      </w:pPr>
    </w:p>
    <w:p w14:paraId="51834B5D" w14:textId="77777777" w:rsidR="004011E2" w:rsidRDefault="004011E2" w:rsidP="004011E2">
      <w:pPr>
        <w:rPr>
          <w:b/>
          <w:color w:val="000000"/>
          <w:sz w:val="34"/>
          <w:szCs w:val="34"/>
        </w:rPr>
      </w:pPr>
    </w:p>
    <w:p w14:paraId="34EF130A" w14:textId="77777777" w:rsidR="004011E2" w:rsidRDefault="004011E2" w:rsidP="004011E2">
      <w:pPr>
        <w:rPr>
          <w:b/>
          <w:color w:val="000000"/>
          <w:sz w:val="34"/>
          <w:szCs w:val="34"/>
        </w:rPr>
      </w:pPr>
    </w:p>
    <w:p w14:paraId="52BA41D2" w14:textId="77777777" w:rsidR="004011E2" w:rsidRDefault="004011E2" w:rsidP="004011E2">
      <w:pPr>
        <w:rPr>
          <w:b/>
          <w:color w:val="000000"/>
          <w:sz w:val="34"/>
          <w:szCs w:val="34"/>
        </w:rPr>
      </w:pPr>
    </w:p>
    <w:p w14:paraId="4E7BF14D" w14:textId="16A9BA69" w:rsidR="004011E2" w:rsidRPr="003F04B2" w:rsidRDefault="003F04B2" w:rsidP="003F04B2">
      <w:pPr>
        <w:jc w:val="center"/>
        <w:rPr>
          <w:color w:val="000000"/>
          <w:sz w:val="40"/>
          <w:szCs w:val="40"/>
          <w:lang w:val="en-US"/>
        </w:rPr>
      </w:pPr>
      <w:r>
        <w:rPr>
          <w:b/>
          <w:color w:val="000000"/>
          <w:sz w:val="40"/>
          <w:szCs w:val="40"/>
          <w:lang w:val="en-US"/>
        </w:rPr>
        <w:t>XÂY DỰNG ỨNG DỤNG DI ĐỘNG THEO DÕI SỨC KHOẺ NGƯỜI DÙNG TỪ XA</w:t>
      </w:r>
    </w:p>
    <w:p w14:paraId="03E4F2EA" w14:textId="77777777" w:rsidR="004011E2" w:rsidRDefault="004011E2" w:rsidP="004011E2">
      <w:pPr>
        <w:jc w:val="center"/>
        <w:rPr>
          <w:color w:val="000000"/>
          <w:sz w:val="34"/>
          <w:szCs w:val="34"/>
        </w:rPr>
      </w:pPr>
    </w:p>
    <w:p w14:paraId="0147A99E" w14:textId="77777777" w:rsidR="004011E2" w:rsidRDefault="004011E2" w:rsidP="004011E2">
      <w:pPr>
        <w:jc w:val="center"/>
        <w:rPr>
          <w:color w:val="000000"/>
          <w:sz w:val="34"/>
          <w:szCs w:val="34"/>
        </w:rPr>
      </w:pPr>
    </w:p>
    <w:p w14:paraId="26B83258" w14:textId="3E601942" w:rsidR="004011E2" w:rsidRDefault="003F04B2" w:rsidP="003F04B2">
      <w:pPr>
        <w:jc w:val="center"/>
        <w:rPr>
          <w:b/>
          <w:color w:val="000000"/>
          <w:sz w:val="28"/>
          <w:szCs w:val="28"/>
          <w:lang w:val="en-US"/>
        </w:rPr>
      </w:pPr>
      <w:r>
        <w:rPr>
          <w:b/>
          <w:color w:val="000000"/>
          <w:sz w:val="28"/>
          <w:szCs w:val="28"/>
          <w:lang w:val="en-US"/>
        </w:rPr>
        <w:t>LÂM HUỲNH PHÚ</w:t>
      </w:r>
    </w:p>
    <w:p w14:paraId="7560DFC3" w14:textId="3E7B8529" w:rsidR="003F04B2" w:rsidRPr="003F04B2" w:rsidRDefault="003F04B2" w:rsidP="003F04B2">
      <w:pPr>
        <w:jc w:val="center"/>
        <w:rPr>
          <w:b/>
          <w:color w:val="000000"/>
          <w:sz w:val="34"/>
          <w:szCs w:val="34"/>
          <w:lang w:val="en-US"/>
        </w:rPr>
      </w:pPr>
      <w:r>
        <w:rPr>
          <w:b/>
          <w:color w:val="000000"/>
          <w:sz w:val="28"/>
          <w:szCs w:val="28"/>
          <w:lang w:val="en-US"/>
        </w:rPr>
        <w:t>DTH205927</w:t>
      </w:r>
    </w:p>
    <w:p w14:paraId="03703323" w14:textId="77777777" w:rsidR="004011E2" w:rsidRDefault="004011E2" w:rsidP="004011E2">
      <w:pPr>
        <w:jc w:val="center"/>
        <w:rPr>
          <w:b/>
          <w:color w:val="000000"/>
          <w:sz w:val="34"/>
          <w:szCs w:val="34"/>
        </w:rPr>
      </w:pPr>
    </w:p>
    <w:p w14:paraId="02667F0A" w14:textId="77777777" w:rsidR="004011E2" w:rsidRDefault="004011E2" w:rsidP="004011E2">
      <w:pPr>
        <w:jc w:val="center"/>
        <w:rPr>
          <w:b/>
          <w:color w:val="000000"/>
          <w:sz w:val="34"/>
          <w:szCs w:val="34"/>
          <w:lang w:val="en-US"/>
        </w:rPr>
      </w:pPr>
    </w:p>
    <w:p w14:paraId="65EC8784" w14:textId="77777777" w:rsidR="003F04B2" w:rsidRDefault="003F04B2" w:rsidP="004011E2">
      <w:pPr>
        <w:jc w:val="center"/>
        <w:rPr>
          <w:b/>
          <w:color w:val="000000"/>
          <w:sz w:val="34"/>
          <w:szCs w:val="34"/>
          <w:lang w:val="en-US"/>
        </w:rPr>
      </w:pPr>
    </w:p>
    <w:p w14:paraId="32B35B37" w14:textId="77777777" w:rsidR="003F04B2" w:rsidRDefault="003F04B2" w:rsidP="004011E2">
      <w:pPr>
        <w:jc w:val="center"/>
        <w:rPr>
          <w:b/>
          <w:color w:val="000000"/>
          <w:sz w:val="34"/>
          <w:szCs w:val="34"/>
          <w:lang w:val="en-US"/>
        </w:rPr>
      </w:pPr>
    </w:p>
    <w:p w14:paraId="4149B6F0" w14:textId="77777777" w:rsidR="003F04B2" w:rsidRPr="003F04B2" w:rsidRDefault="003F04B2" w:rsidP="004011E2">
      <w:pPr>
        <w:jc w:val="center"/>
        <w:rPr>
          <w:b/>
          <w:color w:val="000000"/>
          <w:sz w:val="34"/>
          <w:szCs w:val="34"/>
          <w:lang w:val="en-US"/>
        </w:rPr>
      </w:pPr>
    </w:p>
    <w:p w14:paraId="31245463" w14:textId="77777777" w:rsidR="004011E2" w:rsidRDefault="004011E2" w:rsidP="004011E2">
      <w:pPr>
        <w:jc w:val="center"/>
        <w:rPr>
          <w:b/>
          <w:color w:val="000000"/>
          <w:sz w:val="28"/>
          <w:szCs w:val="28"/>
        </w:rPr>
      </w:pPr>
      <w:r>
        <w:rPr>
          <w:b/>
          <w:color w:val="000000"/>
          <w:sz w:val="28"/>
          <w:szCs w:val="28"/>
        </w:rPr>
        <w:t>GIẢNG VIÊN HƯỚNG DẪN</w:t>
      </w:r>
    </w:p>
    <w:p w14:paraId="59C624D2" w14:textId="263A6C79" w:rsidR="004011E2" w:rsidRDefault="003F04B2" w:rsidP="004011E2">
      <w:pPr>
        <w:jc w:val="center"/>
        <w:rPr>
          <w:b/>
          <w:color w:val="000000"/>
          <w:sz w:val="28"/>
          <w:szCs w:val="28"/>
        </w:rPr>
      </w:pPr>
      <w:r>
        <w:rPr>
          <w:b/>
          <w:color w:val="000000"/>
          <w:sz w:val="28"/>
          <w:szCs w:val="28"/>
          <w:lang w:val="en-US"/>
        </w:rPr>
        <w:t xml:space="preserve">PGS </w:t>
      </w:r>
      <w:r w:rsidR="004011E2">
        <w:rPr>
          <w:b/>
          <w:color w:val="000000"/>
          <w:sz w:val="28"/>
          <w:szCs w:val="28"/>
        </w:rPr>
        <w:t>TS. ĐOÀN THANH NGHỊ</w:t>
      </w:r>
    </w:p>
    <w:p w14:paraId="217F6861" w14:textId="77777777" w:rsidR="004011E2" w:rsidRDefault="004011E2" w:rsidP="004011E2">
      <w:pPr>
        <w:jc w:val="center"/>
        <w:rPr>
          <w:b/>
          <w:color w:val="000000"/>
          <w:sz w:val="34"/>
          <w:szCs w:val="34"/>
        </w:rPr>
      </w:pPr>
    </w:p>
    <w:p w14:paraId="2FD40DC8" w14:textId="77777777" w:rsidR="004011E2" w:rsidRDefault="004011E2" w:rsidP="004011E2">
      <w:pPr>
        <w:tabs>
          <w:tab w:val="left" w:pos="3285"/>
        </w:tabs>
        <w:rPr>
          <w:b/>
          <w:color w:val="000000"/>
          <w:sz w:val="28"/>
          <w:szCs w:val="28"/>
          <w:lang w:val="en-US"/>
        </w:rPr>
      </w:pPr>
    </w:p>
    <w:p w14:paraId="733559E1" w14:textId="77777777" w:rsidR="009E5142" w:rsidRPr="009E5142" w:rsidRDefault="009E5142" w:rsidP="004011E2">
      <w:pPr>
        <w:tabs>
          <w:tab w:val="left" w:pos="3285"/>
        </w:tabs>
        <w:rPr>
          <w:b/>
          <w:color w:val="000000"/>
          <w:sz w:val="28"/>
          <w:szCs w:val="28"/>
          <w:lang w:val="en-US"/>
        </w:rPr>
      </w:pPr>
    </w:p>
    <w:p w14:paraId="4F5D43E0" w14:textId="77777777" w:rsidR="004011E2" w:rsidRDefault="004011E2" w:rsidP="004011E2">
      <w:pPr>
        <w:spacing w:before="480"/>
        <w:jc w:val="center"/>
        <w:rPr>
          <w:sz w:val="28"/>
          <w:lang w:val="en-US"/>
        </w:rPr>
      </w:pPr>
      <w:r>
        <w:rPr>
          <w:b/>
          <w:color w:val="000000"/>
          <w:sz w:val="28"/>
          <w:szCs w:val="28"/>
        </w:rPr>
        <w:t>AN GIANG, 05-2024</w:t>
      </w:r>
    </w:p>
    <w:p w14:paraId="75218280" w14:textId="35BC3888" w:rsidR="00B64ED4" w:rsidRPr="00B64ED4" w:rsidRDefault="00B64ED4" w:rsidP="004011E2">
      <w:pPr>
        <w:spacing w:before="480"/>
        <w:jc w:val="center"/>
        <w:rPr>
          <w:b/>
          <w:color w:val="000000"/>
          <w:sz w:val="28"/>
          <w:szCs w:val="28"/>
          <w:lang w:val="en-US"/>
        </w:rPr>
        <w:sectPr w:rsidR="00B64ED4" w:rsidRPr="00B64ED4" w:rsidSect="00AB0B3F">
          <w:footerReference w:type="default" r:id="rId12"/>
          <w:pgSz w:w="11906" w:h="16838" w:code="9"/>
          <w:pgMar w:top="1418" w:right="1418" w:bottom="1418" w:left="2268" w:header="567" w:footer="567" w:gutter="0"/>
          <w:pgBorders w:zOrder="back">
            <w:top w:val="single" w:sz="4" w:space="1" w:color="auto"/>
            <w:left w:val="single" w:sz="4" w:space="5" w:color="auto"/>
            <w:bottom w:val="single" w:sz="4" w:space="1" w:color="auto"/>
            <w:right w:val="single" w:sz="4" w:space="5" w:color="auto"/>
          </w:pgBorders>
          <w:pgNumType w:start="1"/>
          <w:cols w:space="720"/>
          <w:docGrid w:linePitch="354"/>
        </w:sectPr>
      </w:pPr>
    </w:p>
    <w:p w14:paraId="6EE733DB" w14:textId="7A0BF036" w:rsidR="004011E2" w:rsidRPr="00B64ED4" w:rsidRDefault="00000000" w:rsidP="00B64ED4">
      <w:pPr>
        <w:jc w:val="center"/>
        <w:rPr>
          <w:i/>
        </w:rPr>
      </w:pPr>
      <w:r>
        <w:rPr>
          <w:noProof/>
        </w:rPr>
        <w:lastRenderedPageBreak/>
        <w:pict w14:anchorId="1C6D7FBD">
          <v:shapetype id="_x0000_t202" coordsize="21600,21600" o:spt="202" path="m,l,21600r21600,l21600,xe">
            <v:stroke joinstyle="miter"/>
            <v:path gradientshapeok="t" o:connecttype="rect"/>
          </v:shapetype>
          <v:shape id="Text Box 3" o:spid="_x0000_s2051" type="#_x0000_t202" style="position:absolute;left:0;text-align:left;margin-left:0;margin-top:0;width:424.45pt;height:699.1pt;z-index:251659264;visibility:visible;mso-wrap-distance-left:9pt;mso-wrap-distance-top:0;mso-wrap-distance-right:9pt;mso-wrap-distance-bottom:0;mso-position-horizontal:center;mso-position-horizontal-relative:margin;mso-position-vertical:center;mso-position-vertical-relative:margin;mso-width-relative:margin;mso-height-relative:margin;v-text-anchor:top" filled="f" strokecolor="black [3213]" strokeweight=".5pt">
            <v:textbox>
              <w:txbxContent>
                <w:p w14:paraId="1CC1123A" w14:textId="77777777" w:rsidR="004B3662" w:rsidRDefault="004B3662" w:rsidP="004B3662">
                  <w:pPr>
                    <w:tabs>
                      <w:tab w:val="right" w:leader="dot" w:pos="8789"/>
                    </w:tabs>
                    <w:spacing w:line="360" w:lineRule="auto"/>
                    <w:jc w:val="both"/>
                    <w:rPr>
                      <w:sz w:val="24"/>
                      <w:szCs w:val="24"/>
                    </w:rPr>
                  </w:pPr>
                </w:p>
                <w:p w14:paraId="35E4F1B2" w14:textId="77777777" w:rsidR="004B3662" w:rsidRPr="00B40E3F" w:rsidRDefault="004B3662" w:rsidP="004B3662">
                  <w:pPr>
                    <w:tabs>
                      <w:tab w:val="right" w:leader="dot" w:pos="8789"/>
                    </w:tabs>
                    <w:spacing w:line="360" w:lineRule="auto"/>
                    <w:jc w:val="both"/>
                    <w:rPr>
                      <w:sz w:val="24"/>
                      <w:szCs w:val="24"/>
                    </w:rPr>
                  </w:pPr>
                  <w:r w:rsidRPr="00B40E3F">
                    <w:rPr>
                      <w:sz w:val="24"/>
                      <w:szCs w:val="24"/>
                    </w:rPr>
                    <w:t>Khoá luận “</w:t>
                  </w:r>
                  <w:r w:rsidRPr="00B40E3F">
                    <w:rPr>
                      <w:sz w:val="24"/>
                      <w:szCs w:val="24"/>
                    </w:rPr>
                    <w:tab/>
                    <w:t>“</w:t>
                  </w:r>
                </w:p>
                <w:p w14:paraId="2B18FD1A" w14:textId="77777777" w:rsidR="004B3662" w:rsidRPr="00B40E3F" w:rsidRDefault="004B3662" w:rsidP="004B3662">
                  <w:pPr>
                    <w:spacing w:line="360" w:lineRule="auto"/>
                    <w:ind w:firstLine="0"/>
                    <w:jc w:val="both"/>
                    <w:rPr>
                      <w:sz w:val="24"/>
                      <w:szCs w:val="24"/>
                    </w:rPr>
                  </w:pPr>
                  <w:r w:rsidRPr="00B40E3F">
                    <w:rPr>
                      <w:sz w:val="24"/>
                      <w:szCs w:val="24"/>
                    </w:rPr>
                    <w:t>do sinh viê</w:t>
                  </w:r>
                  <w:r>
                    <w:rPr>
                      <w:sz w:val="24"/>
                      <w:szCs w:val="24"/>
                    </w:rPr>
                    <w:t xml:space="preserve">n </w:t>
                  </w:r>
                  <w:r w:rsidRPr="00B40E3F">
                    <w:rPr>
                      <w:sz w:val="24"/>
                      <w:szCs w:val="24"/>
                    </w:rPr>
                    <w:t>……………………………………………… thực hiện dưới sự hướng dẫn của</w:t>
                  </w:r>
                  <w:r>
                    <w:rPr>
                      <w:sz w:val="24"/>
                      <w:szCs w:val="24"/>
                    </w:rPr>
                    <w:t xml:space="preserve"> </w:t>
                  </w:r>
                  <w:r w:rsidRPr="00B40E3F">
                    <w:rPr>
                      <w:sz w:val="24"/>
                      <w:szCs w:val="24"/>
                    </w:rPr>
                    <w:t xml:space="preserve">………………………………………………………. Tác giả đã báo cáo kết quả nghiên cứu và được Hội đồng Khoa học và Đào tạo thông qua ngày ………………………. </w:t>
                  </w:r>
                </w:p>
                <w:p w14:paraId="78B29433" w14:textId="77777777" w:rsidR="004B3662" w:rsidRDefault="004B3662" w:rsidP="004B3662">
                  <w:pPr>
                    <w:spacing w:line="360" w:lineRule="auto"/>
                    <w:jc w:val="both"/>
                    <w:rPr>
                      <w:b/>
                      <w:sz w:val="24"/>
                      <w:szCs w:val="24"/>
                    </w:rPr>
                  </w:pPr>
                </w:p>
                <w:p w14:paraId="75EC6CD9" w14:textId="328D559C" w:rsidR="004B3662" w:rsidRPr="00AA2222" w:rsidRDefault="004B3662" w:rsidP="004B3662">
                  <w:pPr>
                    <w:spacing w:line="360" w:lineRule="auto"/>
                    <w:ind w:left="720"/>
                    <w:jc w:val="both"/>
                    <w:rPr>
                      <w:sz w:val="24"/>
                      <w:szCs w:val="24"/>
                    </w:rPr>
                  </w:pPr>
                  <w:r>
                    <w:rPr>
                      <w:b/>
                      <w:sz w:val="24"/>
                      <w:szCs w:val="24"/>
                      <w:lang w:val="en-US"/>
                    </w:rPr>
                    <w:t xml:space="preserve">      </w:t>
                  </w:r>
                  <w:r w:rsidRPr="00B40E3F">
                    <w:rPr>
                      <w:b/>
                      <w:sz w:val="24"/>
                      <w:szCs w:val="24"/>
                    </w:rPr>
                    <w:t xml:space="preserve">Phản biện 1 </w:t>
                  </w:r>
                  <w:r>
                    <w:rPr>
                      <w:b/>
                      <w:sz w:val="24"/>
                      <w:szCs w:val="24"/>
                    </w:rPr>
                    <w:t xml:space="preserve">                                 </w:t>
                  </w:r>
                  <w:r w:rsidR="0054430E">
                    <w:rPr>
                      <w:b/>
                      <w:sz w:val="24"/>
                      <w:szCs w:val="24"/>
                      <w:lang w:val="en-US"/>
                    </w:rPr>
                    <w:t xml:space="preserve"> </w:t>
                  </w:r>
                  <w:r>
                    <w:rPr>
                      <w:b/>
                      <w:sz w:val="24"/>
                      <w:szCs w:val="24"/>
                    </w:rPr>
                    <w:t xml:space="preserve">  </w:t>
                  </w:r>
                  <w:r>
                    <w:rPr>
                      <w:b/>
                      <w:sz w:val="24"/>
                      <w:szCs w:val="24"/>
                    </w:rPr>
                    <w:tab/>
                  </w:r>
                  <w:r w:rsidRPr="00B40E3F">
                    <w:rPr>
                      <w:b/>
                      <w:sz w:val="24"/>
                      <w:szCs w:val="24"/>
                    </w:rPr>
                    <w:t>Phản biện 2</w:t>
                  </w:r>
                </w:p>
                <w:p w14:paraId="0A18B8A5" w14:textId="77777777" w:rsidR="004B3662" w:rsidRPr="00B40E3F" w:rsidRDefault="004B3662" w:rsidP="004B3662">
                  <w:pPr>
                    <w:ind w:firstLine="0"/>
                    <w:jc w:val="both"/>
                    <w:rPr>
                      <w:sz w:val="24"/>
                      <w:szCs w:val="24"/>
                    </w:rPr>
                  </w:pPr>
                  <w:r>
                    <w:rPr>
                      <w:i/>
                      <w:sz w:val="24"/>
                      <w:szCs w:val="24"/>
                    </w:rPr>
                    <w:t xml:space="preserve">         </w:t>
                  </w:r>
                  <w:r w:rsidRPr="00B40E3F">
                    <w:rPr>
                      <w:i/>
                      <w:sz w:val="24"/>
                      <w:szCs w:val="24"/>
                    </w:rPr>
                    <w:t>(Ký và ghi rõ chức danh, họ tên)</w:t>
                  </w:r>
                  <w:r>
                    <w:rPr>
                      <w:i/>
                      <w:sz w:val="24"/>
                      <w:szCs w:val="24"/>
                    </w:rPr>
                    <w:t xml:space="preserve">                   </w:t>
                  </w:r>
                  <w:r w:rsidRPr="00B40E3F">
                    <w:rPr>
                      <w:i/>
                      <w:sz w:val="24"/>
                      <w:szCs w:val="24"/>
                    </w:rPr>
                    <w:t>(Ký và ghi rõ chức danh, họ tên)</w:t>
                  </w:r>
                </w:p>
                <w:p w14:paraId="71705680" w14:textId="77777777" w:rsidR="004B3662" w:rsidRPr="00B40E3F" w:rsidRDefault="004B3662" w:rsidP="004B3662">
                  <w:pPr>
                    <w:spacing w:line="360" w:lineRule="auto"/>
                    <w:rPr>
                      <w:sz w:val="24"/>
                      <w:szCs w:val="24"/>
                    </w:rPr>
                  </w:pPr>
                </w:p>
                <w:p w14:paraId="7DB34E0E" w14:textId="77777777" w:rsidR="004B3662" w:rsidRPr="00B40E3F" w:rsidRDefault="004B3662" w:rsidP="004B3662">
                  <w:pPr>
                    <w:spacing w:line="360" w:lineRule="auto"/>
                    <w:rPr>
                      <w:sz w:val="24"/>
                      <w:szCs w:val="24"/>
                    </w:rPr>
                  </w:pPr>
                </w:p>
                <w:p w14:paraId="62C65C1B" w14:textId="77777777" w:rsidR="004B3662" w:rsidRPr="00B40E3F" w:rsidRDefault="004B3662" w:rsidP="004B3662">
                  <w:pPr>
                    <w:spacing w:line="360" w:lineRule="auto"/>
                    <w:rPr>
                      <w:sz w:val="24"/>
                      <w:szCs w:val="24"/>
                    </w:rPr>
                  </w:pPr>
                </w:p>
                <w:p w14:paraId="6EC85CBC" w14:textId="77777777" w:rsidR="004B3662" w:rsidRPr="00B40E3F" w:rsidRDefault="004B3662" w:rsidP="004B3662">
                  <w:pPr>
                    <w:spacing w:line="360" w:lineRule="auto"/>
                    <w:rPr>
                      <w:sz w:val="24"/>
                      <w:szCs w:val="24"/>
                    </w:rPr>
                  </w:pPr>
                </w:p>
                <w:p w14:paraId="179A8BD7" w14:textId="77777777" w:rsidR="004B3662" w:rsidRDefault="004B3662" w:rsidP="004B3662">
                  <w:pPr>
                    <w:ind w:left="2160"/>
                    <w:jc w:val="both"/>
                    <w:rPr>
                      <w:sz w:val="24"/>
                      <w:szCs w:val="24"/>
                    </w:rPr>
                  </w:pPr>
                </w:p>
                <w:p w14:paraId="1EF36E2E" w14:textId="77777777" w:rsidR="004B3662" w:rsidRDefault="004B3662" w:rsidP="004B3662">
                  <w:pPr>
                    <w:ind w:left="2160"/>
                    <w:jc w:val="both"/>
                    <w:rPr>
                      <w:sz w:val="24"/>
                      <w:szCs w:val="24"/>
                    </w:rPr>
                  </w:pPr>
                </w:p>
                <w:p w14:paraId="7BD6A197" w14:textId="77777777" w:rsidR="004B3662" w:rsidRDefault="004B3662" w:rsidP="004B3662">
                  <w:pPr>
                    <w:ind w:left="2160"/>
                    <w:jc w:val="both"/>
                    <w:rPr>
                      <w:sz w:val="24"/>
                      <w:szCs w:val="24"/>
                    </w:rPr>
                  </w:pPr>
                </w:p>
                <w:p w14:paraId="7402179C" w14:textId="77777777" w:rsidR="004B3662" w:rsidRPr="00B40E3F" w:rsidRDefault="004B3662" w:rsidP="004B3662">
                  <w:pPr>
                    <w:ind w:left="2160"/>
                    <w:jc w:val="both"/>
                    <w:rPr>
                      <w:b/>
                      <w:sz w:val="24"/>
                      <w:szCs w:val="24"/>
                    </w:rPr>
                  </w:pPr>
                  <w:r w:rsidRPr="00B40E3F">
                    <w:rPr>
                      <w:b/>
                      <w:sz w:val="24"/>
                      <w:szCs w:val="24"/>
                    </w:rPr>
                    <w:t>Giảng viên hướng dẫn</w:t>
                  </w:r>
                </w:p>
                <w:p w14:paraId="0F50C252" w14:textId="77777777" w:rsidR="004B3662" w:rsidRPr="00B40E3F" w:rsidRDefault="004B3662" w:rsidP="004B3662">
                  <w:pPr>
                    <w:ind w:left="1440"/>
                    <w:jc w:val="both"/>
                    <w:rPr>
                      <w:sz w:val="24"/>
                      <w:szCs w:val="24"/>
                    </w:rPr>
                  </w:pPr>
                  <w:r>
                    <w:rPr>
                      <w:i/>
                      <w:sz w:val="24"/>
                      <w:szCs w:val="24"/>
                    </w:rPr>
                    <w:t xml:space="preserve">     </w:t>
                  </w:r>
                  <w:r w:rsidRPr="00B40E3F">
                    <w:rPr>
                      <w:i/>
                      <w:sz w:val="24"/>
                      <w:szCs w:val="24"/>
                    </w:rPr>
                    <w:t>(Ký và ghi rõ chức danh, họ tên)</w:t>
                  </w:r>
                </w:p>
                <w:p w14:paraId="283B8700" w14:textId="77777777" w:rsidR="004B3662" w:rsidRPr="00113E6C" w:rsidRDefault="004B3662" w:rsidP="004B3662">
                  <w:pPr>
                    <w:spacing w:after="240" w:line="456" w:lineRule="auto"/>
                    <w:ind w:firstLine="680"/>
                    <w:jc w:val="both"/>
                    <w:rPr>
                      <w:rFonts w:cstheme="majorHAnsi"/>
                      <w:lang w:val="en-US"/>
                    </w:rPr>
                  </w:pPr>
                </w:p>
              </w:txbxContent>
            </v:textbox>
            <w10:wrap type="square" anchorx="margin" anchory="margin"/>
          </v:shape>
        </w:pict>
      </w:r>
      <w:r w:rsidR="004011E2">
        <w:rPr>
          <w:b/>
          <w:bCs/>
        </w:rPr>
        <w:br w:type="page"/>
      </w:r>
    </w:p>
    <w:p w14:paraId="36BD547E" w14:textId="77777777" w:rsidR="004011E2" w:rsidRPr="00A06755" w:rsidRDefault="004011E2" w:rsidP="004011E2">
      <w:pPr>
        <w:jc w:val="center"/>
        <w:rPr>
          <w:b/>
          <w:bCs/>
        </w:rPr>
      </w:pPr>
      <w:r w:rsidRPr="00A06755">
        <w:rPr>
          <w:b/>
          <w:bCs/>
        </w:rPr>
        <w:lastRenderedPageBreak/>
        <w:t>LỜI</w:t>
      </w:r>
      <w:r>
        <w:rPr>
          <w:b/>
          <w:bCs/>
        </w:rPr>
        <w:t xml:space="preserve"> </w:t>
      </w:r>
      <w:r w:rsidRPr="00A06755">
        <w:rPr>
          <w:b/>
          <w:bCs/>
        </w:rPr>
        <w:t>CẢM</w:t>
      </w:r>
      <w:r>
        <w:rPr>
          <w:b/>
          <w:bCs/>
        </w:rPr>
        <w:t xml:space="preserve"> </w:t>
      </w:r>
      <w:r w:rsidRPr="00A06755">
        <w:rPr>
          <w:b/>
          <w:bCs/>
        </w:rPr>
        <w:t>ƠN</w:t>
      </w:r>
    </w:p>
    <w:p w14:paraId="185F2A09" w14:textId="41EF8C22" w:rsidR="004011E2" w:rsidRDefault="004011E2" w:rsidP="00EB4D6B">
      <w:pPr>
        <w:ind w:firstLine="709"/>
        <w:jc w:val="both"/>
      </w:pPr>
      <w:r>
        <w:t xml:space="preserve">Lời đầu tiên, em xin trân trọng cảm ơn quý thầy, cô </w:t>
      </w:r>
      <w:r w:rsidR="002251A7">
        <w:rPr>
          <w:lang w:val="en-US"/>
        </w:rPr>
        <w:t>Khoa Công Nghệ Thông Tin cũng như quý thầy cô đang công tác và giảng dạy tại</w:t>
      </w:r>
      <w:r>
        <w:t xml:space="preserve"> Trường Đại học An Giang, vì đã truyền đạt cho em những kiến thức, bài học và kinh nghiệm quý báu trong suốt bốn năm qua. Quý thầy cô đã sắp xếp thời gian và chương trình hợp lý để em có cơ hội hoàn thành khóa luận tốt nghiệp một cách tốt nhất. Em xin kính chúc khoa Công Nghệ Thông Tin, cũng như Trường Đại học An Giang nói chung, luôn thành công trên con đường giảng dạy và đào tạo nhân tài, trở thành niềm tin vững chắc cho các thế hệ sinh viên trên con đường giáo dục.</w:t>
      </w:r>
    </w:p>
    <w:p w14:paraId="15DC60F5" w14:textId="6A4A5C24" w:rsidR="004011E2" w:rsidRDefault="004011E2" w:rsidP="00EB4D6B">
      <w:pPr>
        <w:ind w:firstLine="709"/>
        <w:jc w:val="both"/>
      </w:pPr>
      <w:r>
        <w:t>Đặc biệt, em muốn gửi lời cảm ơn chân thành nhất đến giảng viên hướng dẫn của em,</w:t>
      </w:r>
      <w:r w:rsidR="001B75FE">
        <w:rPr>
          <w:lang w:val="en-US"/>
        </w:rPr>
        <w:t xml:space="preserve"> PGS</w:t>
      </w:r>
      <w:r>
        <w:t xml:space="preserve"> TS. Đoàn Thanh Nghị. Nhờ những kinh nghiệm và bài học quý giá được chia sẻ từ thầy, thầy đã luôn quan tâm và giúp đỡ em giải quyết những vấn đề phát sinh và khó khăn trong quá trình thực hiện khóa luận. Nhờ có sự hỗ trợ của thầy, em đã có cơ hội hoàn thành tốt nghiệp khóa luận này.</w:t>
      </w:r>
    </w:p>
    <w:p w14:paraId="428047A2" w14:textId="2837C3CA" w:rsidR="004011E2" w:rsidRPr="00A60CF1" w:rsidRDefault="004011E2" w:rsidP="00EB4D6B">
      <w:pPr>
        <w:ind w:firstLine="709"/>
        <w:jc w:val="both"/>
        <w:rPr>
          <w:lang w:val="en-US"/>
        </w:rPr>
      </w:pPr>
      <w:r>
        <w:t xml:space="preserve">Tiếp theo, </w:t>
      </w:r>
      <w:r>
        <w:rPr>
          <w:lang w:val="en-US"/>
        </w:rPr>
        <w:t>em xin gửi lời cảm ơn đến chị Dương Thị Kim Ngân</w:t>
      </w:r>
      <w:r w:rsidR="00320838">
        <w:rPr>
          <w:lang w:val="en-US"/>
        </w:rPr>
        <w:t>,</w:t>
      </w:r>
      <w:r w:rsidR="00EE2957">
        <w:rPr>
          <w:lang w:val="en-US"/>
        </w:rPr>
        <w:t>anh Dương Tuấn Dũng</w:t>
      </w:r>
      <w:r w:rsidR="00320838">
        <w:rPr>
          <w:lang w:val="en-US"/>
        </w:rPr>
        <w:t xml:space="preserve"> và thầy Trương Minh Tuyền</w:t>
      </w:r>
      <w:r w:rsidR="00E807D3">
        <w:rPr>
          <w:lang w:val="en-US"/>
        </w:rPr>
        <w:t xml:space="preserve"> </w:t>
      </w:r>
      <w:r w:rsidR="00EE2957">
        <w:rPr>
          <w:lang w:val="en-US"/>
        </w:rPr>
        <w:t>đã hỗ trợ và giải đáp khó khăn cho em trong quá trình thực hiện khoá luận. Chúc anh chị trong công việc gặt hái được nhiều thành công và nhiều sức khoẻ.</w:t>
      </w:r>
    </w:p>
    <w:p w14:paraId="4E48E745" w14:textId="352C71C5" w:rsidR="004011E2" w:rsidRDefault="00EB4D6B" w:rsidP="00EB4D6B">
      <w:pPr>
        <w:ind w:firstLine="709"/>
        <w:jc w:val="both"/>
      </w:pPr>
      <w:r>
        <w:rPr>
          <w:lang w:val="en-US"/>
        </w:rPr>
        <w:t xml:space="preserve">Trong quá trình thực hiện đề tài với kiến thức còn hạn chế dẫn đến nội dung đề tài còn nhiều thiếu sót </w:t>
      </w:r>
      <w:r w:rsidR="004011E2">
        <w:t>. Em cũng mong nhận được những lời nhận xét, ý kiến của quý thầy cô. Đó sẽ là những ý kiến quý báu để em có thể hoàn thiện bản thân trong tương lai.</w:t>
      </w:r>
    </w:p>
    <w:p w14:paraId="5DDD1E9A" w14:textId="77777777" w:rsidR="004011E2" w:rsidRDefault="004011E2" w:rsidP="00EB4D6B">
      <w:pPr>
        <w:ind w:firstLine="709"/>
        <w:jc w:val="both"/>
      </w:pPr>
      <w:r>
        <w:t>Em xin chân thành cảm ơn!</w:t>
      </w:r>
    </w:p>
    <w:p w14:paraId="06EBE04D" w14:textId="39DEBE8D" w:rsidR="004011E2" w:rsidRDefault="00351458" w:rsidP="004011E2">
      <w:pPr>
        <w:jc w:val="right"/>
        <w:rPr>
          <w:i/>
        </w:rPr>
      </w:pPr>
      <w:r>
        <w:rPr>
          <w:i/>
          <w:lang w:val="en-US"/>
        </w:rPr>
        <w:t>An Giang,</w:t>
      </w:r>
      <w:r w:rsidR="004011E2">
        <w:rPr>
          <w:i/>
        </w:rPr>
        <w:t xml:space="preserve"> ngày … tháng … năm 20.. </w:t>
      </w:r>
    </w:p>
    <w:p w14:paraId="2208A219" w14:textId="77777777" w:rsidR="004011E2" w:rsidRPr="00540DBC" w:rsidRDefault="004011E2" w:rsidP="004011E2">
      <w:pPr>
        <w:ind w:left="5040"/>
        <w:rPr>
          <w:bCs/>
        </w:rPr>
      </w:pPr>
      <w:r w:rsidRPr="00540DBC">
        <w:rPr>
          <w:bCs/>
        </w:rPr>
        <w:t>Sinh</w:t>
      </w:r>
      <w:r>
        <w:rPr>
          <w:bCs/>
        </w:rPr>
        <w:t xml:space="preserve"> </w:t>
      </w:r>
      <w:r w:rsidRPr="00540DBC">
        <w:rPr>
          <w:bCs/>
        </w:rPr>
        <w:t>viên</w:t>
      </w:r>
      <w:r>
        <w:rPr>
          <w:bCs/>
        </w:rPr>
        <w:t xml:space="preserve"> </w:t>
      </w:r>
      <w:r w:rsidRPr="00540DBC">
        <w:rPr>
          <w:bCs/>
        </w:rPr>
        <w:t>thực</w:t>
      </w:r>
      <w:r>
        <w:rPr>
          <w:bCs/>
        </w:rPr>
        <w:t xml:space="preserve"> </w:t>
      </w:r>
      <w:r w:rsidRPr="00540DBC">
        <w:rPr>
          <w:bCs/>
        </w:rPr>
        <w:t>hiện</w:t>
      </w:r>
    </w:p>
    <w:p w14:paraId="403F4E6E" w14:textId="77777777" w:rsidR="004011E2" w:rsidRDefault="004011E2" w:rsidP="004011E2">
      <w:pPr>
        <w:ind w:left="5040"/>
        <w:rPr>
          <w:b/>
        </w:rPr>
      </w:pPr>
    </w:p>
    <w:p w14:paraId="57B0B863" w14:textId="77777777" w:rsidR="004011E2" w:rsidRDefault="004011E2" w:rsidP="004011E2">
      <w:pPr>
        <w:ind w:left="5040"/>
        <w:rPr>
          <w:b/>
        </w:rPr>
      </w:pPr>
    </w:p>
    <w:p w14:paraId="319E936B" w14:textId="138CFD21" w:rsidR="004011E2" w:rsidRPr="004011E2" w:rsidRDefault="004011E2" w:rsidP="004011E2">
      <w:pPr>
        <w:rPr>
          <w:b/>
          <w:bCs/>
          <w:lang w:val="en-US"/>
        </w:rPr>
      </w:pPr>
      <w:r>
        <w:rPr>
          <w:b/>
          <w:bCs/>
        </w:rPr>
        <w:t xml:space="preserve">                                                       </w:t>
      </w:r>
      <w:r>
        <w:rPr>
          <w:b/>
          <w:bCs/>
          <w:lang w:val="en-US"/>
        </w:rPr>
        <w:tab/>
      </w:r>
      <w:r>
        <w:rPr>
          <w:b/>
          <w:bCs/>
          <w:lang w:val="en-US"/>
        </w:rPr>
        <w:tab/>
      </w:r>
      <w:r>
        <w:rPr>
          <w:b/>
          <w:bCs/>
        </w:rPr>
        <w:t xml:space="preserve">      </w:t>
      </w:r>
      <w:r>
        <w:rPr>
          <w:b/>
          <w:bCs/>
          <w:lang w:val="en-US"/>
        </w:rPr>
        <w:t xml:space="preserve">      Lâm Huỳnh Phú</w:t>
      </w:r>
    </w:p>
    <w:p w14:paraId="2B8A4777" w14:textId="77777777" w:rsidR="004011E2" w:rsidRDefault="004011E2" w:rsidP="004011E2"/>
    <w:p w14:paraId="72E460AB" w14:textId="77777777" w:rsidR="004011E2" w:rsidRDefault="004011E2" w:rsidP="004011E2"/>
    <w:p w14:paraId="3E5D620E" w14:textId="77777777" w:rsidR="004011E2" w:rsidRDefault="004011E2" w:rsidP="004011E2">
      <w:r>
        <w:br w:type="page"/>
      </w:r>
    </w:p>
    <w:p w14:paraId="56050173" w14:textId="77777777" w:rsidR="00AD4E68" w:rsidRPr="00F72C0D" w:rsidRDefault="00AD4E68" w:rsidP="00F72C0D">
      <w:pPr>
        <w:jc w:val="center"/>
        <w:rPr>
          <w:b/>
          <w:bCs/>
          <w:sz w:val="28"/>
          <w:szCs w:val="28"/>
          <w:lang w:val="en-US"/>
        </w:rPr>
      </w:pPr>
      <w:r w:rsidRPr="00F72C0D">
        <w:rPr>
          <w:b/>
          <w:bCs/>
          <w:sz w:val="28"/>
          <w:szCs w:val="28"/>
          <w:lang w:val="en-US"/>
        </w:rPr>
        <w:lastRenderedPageBreak/>
        <w:t>TÓM TẮT</w:t>
      </w:r>
    </w:p>
    <w:p w14:paraId="6844D6BF" w14:textId="60EDC733" w:rsidR="00AD4E68" w:rsidRDefault="00AD4E68" w:rsidP="00DF3E33">
      <w:pPr>
        <w:spacing w:before="120" w:after="0" w:line="288" w:lineRule="auto"/>
        <w:jc w:val="both"/>
        <w:rPr>
          <w:lang w:val="en-US"/>
        </w:rPr>
      </w:pPr>
      <w:r>
        <w:rPr>
          <w:lang w:val="en-US"/>
        </w:rPr>
        <w:t>Đề tài “Xây dựng ứng dụng di động theo dõi sức khoẻ người dùng từ xa” là đề tài tập trung nghiên cứu xây dựng ứng dụng theo dõi sức khoẻ của con người thông qua các chỉ số quan trọng đối với sức khoẻ như nhịp tim, huyết áp,… Từ các chỉ số thu được từ đồng hồ thông minh tiến hành phân tích dựa trên mô hình máy học từ đó đưa ra chẩn đoán và cảnh báo cho người dùng để kịp thời phát hiện và sơ cứu nhanh chóng, ngoài ra ứng dụng được xây dựng thêm một số chức năng khác giúp chăm sóc sức khoẻ người dùng từ xa.</w:t>
      </w:r>
    </w:p>
    <w:p w14:paraId="1BF3EBCA" w14:textId="30100340" w:rsidR="00192759" w:rsidRDefault="00192759" w:rsidP="00DF3E33">
      <w:pPr>
        <w:spacing w:before="120" w:after="0" w:line="288" w:lineRule="auto"/>
        <w:jc w:val="both"/>
        <w:rPr>
          <w:lang w:val="en-US"/>
        </w:rPr>
      </w:pPr>
      <w:r>
        <w:rPr>
          <w:lang w:val="en-US"/>
        </w:rPr>
        <w:t>Nội dung đề tài gồm 3 chương:</w:t>
      </w:r>
    </w:p>
    <w:p w14:paraId="579A24DC" w14:textId="1725E95D" w:rsidR="00192759" w:rsidRDefault="00192759" w:rsidP="00DF3E33">
      <w:pPr>
        <w:spacing w:before="120" w:after="0" w:line="288" w:lineRule="auto"/>
        <w:jc w:val="both"/>
        <w:rPr>
          <w:lang w:val="en-US"/>
        </w:rPr>
      </w:pPr>
      <w:r w:rsidRPr="00DF3E33">
        <w:rPr>
          <w:b/>
          <w:bCs/>
          <w:lang w:val="en-US"/>
        </w:rPr>
        <w:t>Chương I</w:t>
      </w:r>
      <w:r>
        <w:rPr>
          <w:lang w:val="en-US"/>
        </w:rPr>
        <w:t xml:space="preserve">: </w:t>
      </w:r>
      <w:r w:rsidR="008516DE">
        <w:rPr>
          <w:lang w:val="en-US"/>
        </w:rPr>
        <w:t>Đặt vấn đề</w:t>
      </w:r>
    </w:p>
    <w:p w14:paraId="4AE33332" w14:textId="09A4F469" w:rsidR="00192759" w:rsidRDefault="008516DE" w:rsidP="00DF3E33">
      <w:pPr>
        <w:spacing w:before="120" w:after="0" w:line="288" w:lineRule="auto"/>
        <w:jc w:val="both"/>
        <w:rPr>
          <w:lang w:val="en-US"/>
        </w:rPr>
      </w:pPr>
      <w:r>
        <w:t>Giới thiệu về đề tài, lý do thực hiện, xác định mục tiêu, phạm vi đề tài đưa ra các vấn đề và nêu lên các giải pháp giải quyết các vấn đề đó</w:t>
      </w:r>
    </w:p>
    <w:p w14:paraId="2A2B5940" w14:textId="09895221" w:rsidR="008516DE" w:rsidRDefault="008516DE" w:rsidP="00DF3E33">
      <w:pPr>
        <w:spacing w:before="120" w:after="0" w:line="288" w:lineRule="auto"/>
        <w:jc w:val="both"/>
        <w:rPr>
          <w:lang w:val="en-US"/>
        </w:rPr>
      </w:pPr>
      <w:r w:rsidRPr="00DF3E33">
        <w:rPr>
          <w:b/>
          <w:bCs/>
          <w:lang w:val="en-US"/>
        </w:rPr>
        <w:t>Chương II</w:t>
      </w:r>
      <w:r>
        <w:rPr>
          <w:lang w:val="en-US"/>
        </w:rPr>
        <w:t>: Tổng quan cơ sở lý thuyết</w:t>
      </w:r>
    </w:p>
    <w:p w14:paraId="1927D383" w14:textId="20679FF2" w:rsidR="008516DE" w:rsidRDefault="008516DE" w:rsidP="00DF3E33">
      <w:pPr>
        <w:spacing w:before="120" w:after="0" w:line="288" w:lineRule="auto"/>
        <w:jc w:val="both"/>
        <w:rPr>
          <w:lang w:val="en-US"/>
        </w:rPr>
      </w:pPr>
      <w:r>
        <w:rPr>
          <w:lang w:val="en-US"/>
        </w:rPr>
        <w:t>Giới thiệu tổng quan về các kiến thức, công cụ phương pháp sử dụng trong quá trình thực hiện đề tài</w:t>
      </w:r>
    </w:p>
    <w:p w14:paraId="54CF8EAB" w14:textId="60C45A4C" w:rsidR="008516DE" w:rsidRDefault="008516DE" w:rsidP="00DF3E33">
      <w:pPr>
        <w:spacing w:before="120" w:after="0" w:line="288" w:lineRule="auto"/>
        <w:jc w:val="both"/>
        <w:rPr>
          <w:lang w:val="en-US"/>
        </w:rPr>
      </w:pPr>
      <w:r w:rsidRPr="00DF3E33">
        <w:rPr>
          <w:b/>
          <w:bCs/>
          <w:lang w:val="en-US"/>
        </w:rPr>
        <w:t>Chương III</w:t>
      </w:r>
      <w:r>
        <w:rPr>
          <w:lang w:val="en-US"/>
        </w:rPr>
        <w:t>: Phân tích thiết kế hệ thống và xây dựng ứng dụng</w:t>
      </w:r>
    </w:p>
    <w:p w14:paraId="27A18662" w14:textId="3CDD93C4" w:rsidR="008516DE" w:rsidRPr="008516DE" w:rsidRDefault="008516DE" w:rsidP="00DF3E33">
      <w:pPr>
        <w:spacing w:before="120" w:after="0" w:line="288" w:lineRule="auto"/>
        <w:jc w:val="both"/>
        <w:rPr>
          <w:lang w:val="en-US"/>
        </w:rPr>
      </w:pPr>
      <w:r>
        <w:rPr>
          <w:lang w:val="en-US"/>
        </w:rPr>
        <w:t>Giới thiệu cấu trúc, phân tích thiết kế, xây dựng ứng dụng và kết luận hướng phát triển.</w:t>
      </w:r>
    </w:p>
    <w:p w14:paraId="4F871056" w14:textId="77777777" w:rsidR="00AD4E68" w:rsidRDefault="00AD4E68" w:rsidP="004011E2">
      <w:pPr>
        <w:rPr>
          <w:lang w:val="en-US"/>
        </w:rPr>
      </w:pPr>
    </w:p>
    <w:p w14:paraId="603E8EAD" w14:textId="77777777" w:rsidR="00AD4E68" w:rsidRDefault="00AD4E68" w:rsidP="004011E2">
      <w:pPr>
        <w:rPr>
          <w:lang w:val="en-US"/>
        </w:rPr>
      </w:pPr>
    </w:p>
    <w:p w14:paraId="6BEAD9BA" w14:textId="77777777" w:rsidR="00AD4E68" w:rsidRDefault="00AD4E68" w:rsidP="004011E2">
      <w:pPr>
        <w:rPr>
          <w:lang w:val="en-US"/>
        </w:rPr>
      </w:pPr>
    </w:p>
    <w:p w14:paraId="0D5DF133" w14:textId="77777777" w:rsidR="00AD4E68" w:rsidRDefault="00AD4E68" w:rsidP="004011E2">
      <w:pPr>
        <w:rPr>
          <w:lang w:val="en-US"/>
        </w:rPr>
      </w:pPr>
    </w:p>
    <w:p w14:paraId="1F894507" w14:textId="77777777" w:rsidR="00AD4E68" w:rsidRDefault="00AD4E68" w:rsidP="004011E2">
      <w:pPr>
        <w:rPr>
          <w:lang w:val="en-US"/>
        </w:rPr>
      </w:pPr>
    </w:p>
    <w:p w14:paraId="130D32E9" w14:textId="77777777" w:rsidR="00AD4E68" w:rsidRDefault="00AD4E68" w:rsidP="004011E2">
      <w:pPr>
        <w:rPr>
          <w:lang w:val="en-US"/>
        </w:rPr>
      </w:pPr>
    </w:p>
    <w:p w14:paraId="0CE1ACE7" w14:textId="77777777" w:rsidR="00AD4E68" w:rsidRDefault="00AD4E68" w:rsidP="004011E2">
      <w:pPr>
        <w:rPr>
          <w:lang w:val="en-US"/>
        </w:rPr>
      </w:pPr>
    </w:p>
    <w:p w14:paraId="11E8460D" w14:textId="77777777" w:rsidR="00AD4E68" w:rsidRDefault="00AD4E68" w:rsidP="004011E2">
      <w:pPr>
        <w:rPr>
          <w:lang w:val="en-US"/>
        </w:rPr>
      </w:pPr>
    </w:p>
    <w:p w14:paraId="63006436" w14:textId="77777777" w:rsidR="00AD4E68" w:rsidRDefault="00AD4E68" w:rsidP="004011E2">
      <w:pPr>
        <w:rPr>
          <w:lang w:val="en-US"/>
        </w:rPr>
      </w:pPr>
    </w:p>
    <w:p w14:paraId="32CFBB11" w14:textId="77777777" w:rsidR="00AD4E68" w:rsidRDefault="00AD4E68" w:rsidP="004011E2">
      <w:pPr>
        <w:rPr>
          <w:lang w:val="en-US"/>
        </w:rPr>
      </w:pPr>
    </w:p>
    <w:p w14:paraId="001A8A52" w14:textId="77777777" w:rsidR="00AD4E68" w:rsidRDefault="00AD4E68" w:rsidP="004011E2">
      <w:pPr>
        <w:rPr>
          <w:lang w:val="en-US"/>
        </w:rPr>
      </w:pPr>
    </w:p>
    <w:p w14:paraId="487A6785" w14:textId="77777777" w:rsidR="00AD4E68" w:rsidRDefault="00AD4E68" w:rsidP="004011E2">
      <w:pPr>
        <w:rPr>
          <w:lang w:val="en-US"/>
        </w:rPr>
      </w:pPr>
    </w:p>
    <w:p w14:paraId="7138719E" w14:textId="77777777" w:rsidR="00AD4E68" w:rsidRDefault="00AD4E68" w:rsidP="004011E2">
      <w:pPr>
        <w:rPr>
          <w:lang w:val="en-US"/>
        </w:rPr>
      </w:pPr>
    </w:p>
    <w:p w14:paraId="27228D97" w14:textId="77777777" w:rsidR="00652EC0" w:rsidRDefault="00652EC0" w:rsidP="004011E2">
      <w:pPr>
        <w:rPr>
          <w:lang w:val="en-US"/>
        </w:rPr>
      </w:pPr>
    </w:p>
    <w:p w14:paraId="3F96268A" w14:textId="77777777" w:rsidR="00AD4E68" w:rsidRPr="00AD4E68" w:rsidRDefault="00AD4E68" w:rsidP="004011E2">
      <w:pPr>
        <w:rPr>
          <w:lang w:val="en-US"/>
        </w:rPr>
      </w:pPr>
    </w:p>
    <w:sdt>
      <w:sdtPr>
        <w:rPr>
          <w:rFonts w:eastAsiaTheme="minorHAnsi" w:cstheme="majorHAnsi"/>
          <w:b/>
          <w:bCs/>
          <w:color w:val="auto"/>
          <w:sz w:val="28"/>
          <w:szCs w:val="28"/>
          <w:lang w:val="vi-VN"/>
        </w:rPr>
        <w:id w:val="-1242636755"/>
        <w:docPartObj>
          <w:docPartGallery w:val="Table of Contents"/>
          <w:docPartUnique/>
        </w:docPartObj>
      </w:sdtPr>
      <w:sdtEndPr>
        <w:rPr>
          <w:noProof/>
        </w:rPr>
      </w:sdtEndPr>
      <w:sdtContent>
        <w:p w14:paraId="11A0C1DF" w14:textId="4F4F98B9" w:rsidR="007756A0" w:rsidRPr="00E53CEB" w:rsidRDefault="000F3929" w:rsidP="00AD4E68">
          <w:pPr>
            <w:pStyle w:val="TOCHeading"/>
            <w:spacing w:before="120" w:line="288" w:lineRule="auto"/>
            <w:jc w:val="center"/>
            <w:rPr>
              <w:rFonts w:cstheme="majorHAnsi"/>
              <w:b/>
              <w:bCs/>
              <w:color w:val="000000" w:themeColor="text1"/>
              <w:sz w:val="28"/>
              <w:szCs w:val="28"/>
            </w:rPr>
          </w:pPr>
          <w:r>
            <w:rPr>
              <w:rFonts w:cstheme="majorHAnsi"/>
              <w:b/>
              <w:bCs/>
              <w:color w:val="000000" w:themeColor="text1"/>
              <w:sz w:val="28"/>
              <w:szCs w:val="28"/>
            </w:rPr>
            <w:t>MỤC LỤC</w:t>
          </w:r>
        </w:p>
        <w:p w14:paraId="25784E6E" w14:textId="1401C86F" w:rsidR="00EF3790" w:rsidRDefault="007756A0">
          <w:pPr>
            <w:pStyle w:val="TOC1"/>
            <w:tabs>
              <w:tab w:val="right" w:leader="dot" w:pos="8210"/>
            </w:tabs>
            <w:rPr>
              <w:rFonts w:asciiTheme="minorHAnsi" w:eastAsiaTheme="minorEastAsia" w:hAnsiTheme="minorHAnsi"/>
              <w:noProof/>
              <w:kern w:val="2"/>
              <w:sz w:val="22"/>
              <w:lang w:eastAsia="vi-VN"/>
              <w14:ligatures w14:val="standardContextual"/>
            </w:rPr>
          </w:pPr>
          <w:r w:rsidRPr="00E53CEB">
            <w:rPr>
              <w:rFonts w:cstheme="majorHAnsi"/>
              <w:b/>
              <w:bCs/>
              <w:sz w:val="28"/>
              <w:szCs w:val="28"/>
            </w:rPr>
            <w:fldChar w:fldCharType="begin"/>
          </w:r>
          <w:r w:rsidRPr="00E53CEB">
            <w:rPr>
              <w:rFonts w:cstheme="majorHAnsi"/>
              <w:b/>
              <w:bCs/>
              <w:sz w:val="28"/>
              <w:szCs w:val="28"/>
            </w:rPr>
            <w:instrText xml:space="preserve"> TOC \o "1-3" \h \z \u </w:instrText>
          </w:r>
          <w:r w:rsidRPr="00E53CEB">
            <w:rPr>
              <w:rFonts w:cstheme="majorHAnsi"/>
              <w:b/>
              <w:bCs/>
              <w:sz w:val="28"/>
              <w:szCs w:val="28"/>
            </w:rPr>
            <w:fldChar w:fldCharType="separate"/>
          </w:r>
          <w:hyperlink w:anchor="_Toc167279126" w:history="1">
            <w:r w:rsidR="00EF3790" w:rsidRPr="00EF2403">
              <w:rPr>
                <w:rStyle w:val="Hyperlink"/>
                <w:noProof/>
                <w:lang w:val="en-US"/>
              </w:rPr>
              <w:t>CHƯƠNG I: ĐẶT VẤN ĐỀ</w:t>
            </w:r>
            <w:r w:rsidR="00EF3790">
              <w:rPr>
                <w:noProof/>
                <w:webHidden/>
              </w:rPr>
              <w:tab/>
            </w:r>
            <w:r w:rsidR="00EF3790">
              <w:rPr>
                <w:noProof/>
                <w:webHidden/>
              </w:rPr>
              <w:fldChar w:fldCharType="begin"/>
            </w:r>
            <w:r w:rsidR="00EF3790">
              <w:rPr>
                <w:noProof/>
                <w:webHidden/>
              </w:rPr>
              <w:instrText xml:space="preserve"> PAGEREF _Toc167279126 \h </w:instrText>
            </w:r>
            <w:r w:rsidR="00EF3790">
              <w:rPr>
                <w:noProof/>
                <w:webHidden/>
              </w:rPr>
            </w:r>
            <w:r w:rsidR="00EF3790">
              <w:rPr>
                <w:noProof/>
                <w:webHidden/>
              </w:rPr>
              <w:fldChar w:fldCharType="separate"/>
            </w:r>
            <w:r w:rsidR="00C35D19">
              <w:rPr>
                <w:noProof/>
                <w:webHidden/>
              </w:rPr>
              <w:t>1</w:t>
            </w:r>
            <w:r w:rsidR="00EF3790">
              <w:rPr>
                <w:noProof/>
                <w:webHidden/>
              </w:rPr>
              <w:fldChar w:fldCharType="end"/>
            </w:r>
          </w:hyperlink>
        </w:p>
        <w:p w14:paraId="1365A549" w14:textId="1B2FB08B" w:rsidR="00EF3790" w:rsidRDefault="00000000">
          <w:pPr>
            <w:pStyle w:val="TOC2"/>
            <w:tabs>
              <w:tab w:val="right" w:leader="dot" w:pos="8210"/>
            </w:tabs>
            <w:rPr>
              <w:rFonts w:asciiTheme="minorHAnsi" w:eastAsiaTheme="minorEastAsia" w:hAnsiTheme="minorHAnsi"/>
              <w:noProof/>
              <w:kern w:val="2"/>
              <w:sz w:val="22"/>
              <w:lang w:eastAsia="vi-VN"/>
              <w14:ligatures w14:val="standardContextual"/>
            </w:rPr>
          </w:pPr>
          <w:hyperlink w:anchor="_Toc167279127" w:history="1">
            <w:r w:rsidR="00EF3790" w:rsidRPr="00EF2403">
              <w:rPr>
                <w:rStyle w:val="Hyperlink"/>
                <w:noProof/>
                <w:lang w:val="en-US"/>
              </w:rPr>
              <w:t>1.1 TÍNH CẤP THIẾT CỦA ĐỀ TÀI</w:t>
            </w:r>
            <w:r w:rsidR="00EF3790">
              <w:rPr>
                <w:noProof/>
                <w:webHidden/>
              </w:rPr>
              <w:tab/>
            </w:r>
            <w:r w:rsidR="00EF3790">
              <w:rPr>
                <w:noProof/>
                <w:webHidden/>
              </w:rPr>
              <w:fldChar w:fldCharType="begin"/>
            </w:r>
            <w:r w:rsidR="00EF3790">
              <w:rPr>
                <w:noProof/>
                <w:webHidden/>
              </w:rPr>
              <w:instrText xml:space="preserve"> PAGEREF _Toc167279127 \h </w:instrText>
            </w:r>
            <w:r w:rsidR="00EF3790">
              <w:rPr>
                <w:noProof/>
                <w:webHidden/>
              </w:rPr>
            </w:r>
            <w:r w:rsidR="00EF3790">
              <w:rPr>
                <w:noProof/>
                <w:webHidden/>
              </w:rPr>
              <w:fldChar w:fldCharType="separate"/>
            </w:r>
            <w:r w:rsidR="00C35D19">
              <w:rPr>
                <w:noProof/>
                <w:webHidden/>
              </w:rPr>
              <w:t>1</w:t>
            </w:r>
            <w:r w:rsidR="00EF3790">
              <w:rPr>
                <w:noProof/>
                <w:webHidden/>
              </w:rPr>
              <w:fldChar w:fldCharType="end"/>
            </w:r>
          </w:hyperlink>
        </w:p>
        <w:p w14:paraId="3D829465" w14:textId="514954E8" w:rsidR="00EF3790" w:rsidRDefault="00000000">
          <w:pPr>
            <w:pStyle w:val="TOC2"/>
            <w:tabs>
              <w:tab w:val="right" w:leader="dot" w:pos="8210"/>
            </w:tabs>
            <w:rPr>
              <w:rFonts w:asciiTheme="minorHAnsi" w:eastAsiaTheme="minorEastAsia" w:hAnsiTheme="minorHAnsi"/>
              <w:noProof/>
              <w:kern w:val="2"/>
              <w:sz w:val="22"/>
              <w:lang w:eastAsia="vi-VN"/>
              <w14:ligatures w14:val="standardContextual"/>
            </w:rPr>
          </w:pPr>
          <w:hyperlink w:anchor="_Toc167279128" w:history="1">
            <w:r w:rsidR="00EF3790" w:rsidRPr="00EF2403">
              <w:rPr>
                <w:rStyle w:val="Hyperlink"/>
                <w:noProof/>
                <w:lang w:val="en-US"/>
              </w:rPr>
              <w:t>1.2. LÝ DO CHỌN ĐỀ TÀI</w:t>
            </w:r>
            <w:r w:rsidR="00EF3790">
              <w:rPr>
                <w:noProof/>
                <w:webHidden/>
              </w:rPr>
              <w:tab/>
            </w:r>
            <w:r w:rsidR="00EF3790">
              <w:rPr>
                <w:noProof/>
                <w:webHidden/>
              </w:rPr>
              <w:fldChar w:fldCharType="begin"/>
            </w:r>
            <w:r w:rsidR="00EF3790">
              <w:rPr>
                <w:noProof/>
                <w:webHidden/>
              </w:rPr>
              <w:instrText xml:space="preserve"> PAGEREF _Toc167279128 \h </w:instrText>
            </w:r>
            <w:r w:rsidR="00EF3790">
              <w:rPr>
                <w:noProof/>
                <w:webHidden/>
              </w:rPr>
            </w:r>
            <w:r w:rsidR="00EF3790">
              <w:rPr>
                <w:noProof/>
                <w:webHidden/>
              </w:rPr>
              <w:fldChar w:fldCharType="separate"/>
            </w:r>
            <w:r w:rsidR="00C35D19">
              <w:rPr>
                <w:noProof/>
                <w:webHidden/>
              </w:rPr>
              <w:t>1</w:t>
            </w:r>
            <w:r w:rsidR="00EF3790">
              <w:rPr>
                <w:noProof/>
                <w:webHidden/>
              </w:rPr>
              <w:fldChar w:fldCharType="end"/>
            </w:r>
          </w:hyperlink>
        </w:p>
        <w:p w14:paraId="5583CD58" w14:textId="31BE8A86" w:rsidR="00EF3790" w:rsidRDefault="00000000">
          <w:pPr>
            <w:pStyle w:val="TOC2"/>
            <w:tabs>
              <w:tab w:val="right" w:leader="dot" w:pos="8210"/>
            </w:tabs>
            <w:rPr>
              <w:rFonts w:asciiTheme="minorHAnsi" w:eastAsiaTheme="minorEastAsia" w:hAnsiTheme="minorHAnsi"/>
              <w:noProof/>
              <w:kern w:val="2"/>
              <w:sz w:val="22"/>
              <w:lang w:eastAsia="vi-VN"/>
              <w14:ligatures w14:val="standardContextual"/>
            </w:rPr>
          </w:pPr>
          <w:hyperlink w:anchor="_Toc167279129" w:history="1">
            <w:r w:rsidR="00EF3790" w:rsidRPr="00EF2403">
              <w:rPr>
                <w:rStyle w:val="Hyperlink"/>
                <w:noProof/>
                <w:lang w:val="en-US"/>
              </w:rPr>
              <w:t>1.3 MỤC TIÊU ĐỀ TÀI</w:t>
            </w:r>
            <w:r w:rsidR="00EF3790">
              <w:rPr>
                <w:noProof/>
                <w:webHidden/>
              </w:rPr>
              <w:tab/>
            </w:r>
            <w:r w:rsidR="00EF3790">
              <w:rPr>
                <w:noProof/>
                <w:webHidden/>
              </w:rPr>
              <w:fldChar w:fldCharType="begin"/>
            </w:r>
            <w:r w:rsidR="00EF3790">
              <w:rPr>
                <w:noProof/>
                <w:webHidden/>
              </w:rPr>
              <w:instrText xml:space="preserve"> PAGEREF _Toc167279129 \h </w:instrText>
            </w:r>
            <w:r w:rsidR="00EF3790">
              <w:rPr>
                <w:noProof/>
                <w:webHidden/>
              </w:rPr>
            </w:r>
            <w:r w:rsidR="00EF3790">
              <w:rPr>
                <w:noProof/>
                <w:webHidden/>
              </w:rPr>
              <w:fldChar w:fldCharType="separate"/>
            </w:r>
            <w:r w:rsidR="00C35D19">
              <w:rPr>
                <w:noProof/>
                <w:webHidden/>
              </w:rPr>
              <w:t>1</w:t>
            </w:r>
            <w:r w:rsidR="00EF3790">
              <w:rPr>
                <w:noProof/>
                <w:webHidden/>
              </w:rPr>
              <w:fldChar w:fldCharType="end"/>
            </w:r>
          </w:hyperlink>
        </w:p>
        <w:p w14:paraId="3C697CF7" w14:textId="0A632A6E" w:rsidR="00EF3790" w:rsidRDefault="00000000">
          <w:pPr>
            <w:pStyle w:val="TOC2"/>
            <w:tabs>
              <w:tab w:val="right" w:leader="dot" w:pos="8210"/>
            </w:tabs>
            <w:rPr>
              <w:rFonts w:asciiTheme="minorHAnsi" w:eastAsiaTheme="minorEastAsia" w:hAnsiTheme="minorHAnsi"/>
              <w:noProof/>
              <w:kern w:val="2"/>
              <w:sz w:val="22"/>
              <w:lang w:eastAsia="vi-VN"/>
              <w14:ligatures w14:val="standardContextual"/>
            </w:rPr>
          </w:pPr>
          <w:hyperlink w:anchor="_Toc167279130" w:history="1">
            <w:r w:rsidR="00EF3790" w:rsidRPr="00EF2403">
              <w:rPr>
                <w:rStyle w:val="Hyperlink"/>
                <w:noProof/>
                <w:lang w:val="en-US"/>
              </w:rPr>
              <w:t>1.4 PHƯƠNG PHÁP THỰC HIỆN</w:t>
            </w:r>
            <w:r w:rsidR="00EF3790">
              <w:rPr>
                <w:noProof/>
                <w:webHidden/>
              </w:rPr>
              <w:tab/>
            </w:r>
            <w:r w:rsidR="00EF3790">
              <w:rPr>
                <w:noProof/>
                <w:webHidden/>
              </w:rPr>
              <w:fldChar w:fldCharType="begin"/>
            </w:r>
            <w:r w:rsidR="00EF3790">
              <w:rPr>
                <w:noProof/>
                <w:webHidden/>
              </w:rPr>
              <w:instrText xml:space="preserve"> PAGEREF _Toc167279130 \h </w:instrText>
            </w:r>
            <w:r w:rsidR="00EF3790">
              <w:rPr>
                <w:noProof/>
                <w:webHidden/>
              </w:rPr>
            </w:r>
            <w:r w:rsidR="00EF3790">
              <w:rPr>
                <w:noProof/>
                <w:webHidden/>
              </w:rPr>
              <w:fldChar w:fldCharType="separate"/>
            </w:r>
            <w:r w:rsidR="00C35D19">
              <w:rPr>
                <w:noProof/>
                <w:webHidden/>
              </w:rPr>
              <w:t>2</w:t>
            </w:r>
            <w:r w:rsidR="00EF3790">
              <w:rPr>
                <w:noProof/>
                <w:webHidden/>
              </w:rPr>
              <w:fldChar w:fldCharType="end"/>
            </w:r>
          </w:hyperlink>
        </w:p>
        <w:p w14:paraId="35EBDAF6" w14:textId="7FB1CEC9" w:rsidR="00EF3790" w:rsidRDefault="00000000">
          <w:pPr>
            <w:pStyle w:val="TOC2"/>
            <w:tabs>
              <w:tab w:val="right" w:leader="dot" w:pos="8210"/>
            </w:tabs>
            <w:rPr>
              <w:rFonts w:asciiTheme="minorHAnsi" w:eastAsiaTheme="minorEastAsia" w:hAnsiTheme="minorHAnsi"/>
              <w:noProof/>
              <w:kern w:val="2"/>
              <w:sz w:val="22"/>
              <w:lang w:eastAsia="vi-VN"/>
              <w14:ligatures w14:val="standardContextual"/>
            </w:rPr>
          </w:pPr>
          <w:hyperlink w:anchor="_Toc167279131" w:history="1">
            <w:r w:rsidR="00EF3790" w:rsidRPr="00EF2403">
              <w:rPr>
                <w:rStyle w:val="Hyperlink"/>
                <w:noProof/>
                <w:lang w:val="en-US"/>
              </w:rPr>
              <w:t>1.5 CÁC NGHIÊN CỨU TƯƠNG TỰ</w:t>
            </w:r>
            <w:r w:rsidR="00EF3790">
              <w:rPr>
                <w:noProof/>
                <w:webHidden/>
              </w:rPr>
              <w:tab/>
            </w:r>
            <w:r w:rsidR="00EF3790">
              <w:rPr>
                <w:noProof/>
                <w:webHidden/>
              </w:rPr>
              <w:fldChar w:fldCharType="begin"/>
            </w:r>
            <w:r w:rsidR="00EF3790">
              <w:rPr>
                <w:noProof/>
                <w:webHidden/>
              </w:rPr>
              <w:instrText xml:space="preserve"> PAGEREF _Toc167279131 \h </w:instrText>
            </w:r>
            <w:r w:rsidR="00EF3790">
              <w:rPr>
                <w:noProof/>
                <w:webHidden/>
              </w:rPr>
            </w:r>
            <w:r w:rsidR="00EF3790">
              <w:rPr>
                <w:noProof/>
                <w:webHidden/>
              </w:rPr>
              <w:fldChar w:fldCharType="separate"/>
            </w:r>
            <w:r w:rsidR="00C35D19">
              <w:rPr>
                <w:noProof/>
                <w:webHidden/>
              </w:rPr>
              <w:t>2</w:t>
            </w:r>
            <w:r w:rsidR="00EF3790">
              <w:rPr>
                <w:noProof/>
                <w:webHidden/>
              </w:rPr>
              <w:fldChar w:fldCharType="end"/>
            </w:r>
          </w:hyperlink>
        </w:p>
        <w:p w14:paraId="343BD0EE" w14:textId="179D7964" w:rsidR="00EF3790" w:rsidRDefault="00000000">
          <w:pPr>
            <w:pStyle w:val="TOC3"/>
            <w:tabs>
              <w:tab w:val="right" w:leader="dot" w:pos="8210"/>
            </w:tabs>
            <w:rPr>
              <w:rFonts w:asciiTheme="minorHAnsi" w:eastAsiaTheme="minorEastAsia" w:hAnsiTheme="minorHAnsi"/>
              <w:noProof/>
              <w:kern w:val="2"/>
              <w:sz w:val="22"/>
              <w:lang w:eastAsia="vi-VN"/>
              <w14:ligatures w14:val="standardContextual"/>
            </w:rPr>
          </w:pPr>
          <w:hyperlink w:anchor="_Toc167279132" w:history="1">
            <w:r w:rsidR="00EF3790" w:rsidRPr="00EF2403">
              <w:rPr>
                <w:rStyle w:val="Hyperlink"/>
                <w:noProof/>
                <w:lang w:val="en-US"/>
              </w:rPr>
              <w:t>1.5.1 Nghiên cứu trong nước</w:t>
            </w:r>
            <w:r w:rsidR="00EF3790">
              <w:rPr>
                <w:noProof/>
                <w:webHidden/>
              </w:rPr>
              <w:tab/>
            </w:r>
            <w:r w:rsidR="00EF3790">
              <w:rPr>
                <w:noProof/>
                <w:webHidden/>
              </w:rPr>
              <w:fldChar w:fldCharType="begin"/>
            </w:r>
            <w:r w:rsidR="00EF3790">
              <w:rPr>
                <w:noProof/>
                <w:webHidden/>
              </w:rPr>
              <w:instrText xml:space="preserve"> PAGEREF _Toc167279132 \h </w:instrText>
            </w:r>
            <w:r w:rsidR="00EF3790">
              <w:rPr>
                <w:noProof/>
                <w:webHidden/>
              </w:rPr>
            </w:r>
            <w:r w:rsidR="00EF3790">
              <w:rPr>
                <w:noProof/>
                <w:webHidden/>
              </w:rPr>
              <w:fldChar w:fldCharType="separate"/>
            </w:r>
            <w:r w:rsidR="00C35D19">
              <w:rPr>
                <w:noProof/>
                <w:webHidden/>
              </w:rPr>
              <w:t>2</w:t>
            </w:r>
            <w:r w:rsidR="00EF3790">
              <w:rPr>
                <w:noProof/>
                <w:webHidden/>
              </w:rPr>
              <w:fldChar w:fldCharType="end"/>
            </w:r>
          </w:hyperlink>
        </w:p>
        <w:p w14:paraId="75CB11D3" w14:textId="26524BCF" w:rsidR="00EF3790" w:rsidRDefault="00000000">
          <w:pPr>
            <w:pStyle w:val="TOC3"/>
            <w:tabs>
              <w:tab w:val="right" w:leader="dot" w:pos="8210"/>
            </w:tabs>
            <w:rPr>
              <w:rFonts w:asciiTheme="minorHAnsi" w:eastAsiaTheme="minorEastAsia" w:hAnsiTheme="minorHAnsi"/>
              <w:noProof/>
              <w:kern w:val="2"/>
              <w:sz w:val="22"/>
              <w:lang w:eastAsia="vi-VN"/>
              <w14:ligatures w14:val="standardContextual"/>
            </w:rPr>
          </w:pPr>
          <w:hyperlink w:anchor="_Toc167279133" w:history="1">
            <w:r w:rsidR="00EF3790" w:rsidRPr="00EF2403">
              <w:rPr>
                <w:rStyle w:val="Hyperlink"/>
                <w:noProof/>
                <w:lang w:val="en-US"/>
              </w:rPr>
              <w:t>1.5.2 Nghiên cứu trên thế giới.</w:t>
            </w:r>
            <w:r w:rsidR="00EF3790">
              <w:rPr>
                <w:noProof/>
                <w:webHidden/>
              </w:rPr>
              <w:tab/>
            </w:r>
            <w:r w:rsidR="00EF3790">
              <w:rPr>
                <w:noProof/>
                <w:webHidden/>
              </w:rPr>
              <w:fldChar w:fldCharType="begin"/>
            </w:r>
            <w:r w:rsidR="00EF3790">
              <w:rPr>
                <w:noProof/>
                <w:webHidden/>
              </w:rPr>
              <w:instrText xml:space="preserve"> PAGEREF _Toc167279133 \h </w:instrText>
            </w:r>
            <w:r w:rsidR="00EF3790">
              <w:rPr>
                <w:noProof/>
                <w:webHidden/>
              </w:rPr>
            </w:r>
            <w:r w:rsidR="00EF3790">
              <w:rPr>
                <w:noProof/>
                <w:webHidden/>
              </w:rPr>
              <w:fldChar w:fldCharType="separate"/>
            </w:r>
            <w:r w:rsidR="00C35D19">
              <w:rPr>
                <w:noProof/>
                <w:webHidden/>
              </w:rPr>
              <w:t>2</w:t>
            </w:r>
            <w:r w:rsidR="00EF3790">
              <w:rPr>
                <w:noProof/>
                <w:webHidden/>
              </w:rPr>
              <w:fldChar w:fldCharType="end"/>
            </w:r>
          </w:hyperlink>
        </w:p>
        <w:p w14:paraId="0A77C3EA" w14:textId="47093A5A" w:rsidR="00EF3790" w:rsidRDefault="00000000">
          <w:pPr>
            <w:pStyle w:val="TOC1"/>
            <w:tabs>
              <w:tab w:val="right" w:leader="dot" w:pos="8210"/>
            </w:tabs>
            <w:rPr>
              <w:rFonts w:asciiTheme="minorHAnsi" w:eastAsiaTheme="minorEastAsia" w:hAnsiTheme="minorHAnsi"/>
              <w:noProof/>
              <w:kern w:val="2"/>
              <w:sz w:val="22"/>
              <w:lang w:eastAsia="vi-VN"/>
              <w14:ligatures w14:val="standardContextual"/>
            </w:rPr>
          </w:pPr>
          <w:hyperlink w:anchor="_Toc167279134" w:history="1">
            <w:r w:rsidR="00EF3790" w:rsidRPr="00EF2403">
              <w:rPr>
                <w:rStyle w:val="Hyperlink"/>
                <w:noProof/>
                <w:lang w:val="en-US"/>
              </w:rPr>
              <w:t>CHƯƠNG II: TỔNG QUAN CƠ SỞ LÝ THUYẾT</w:t>
            </w:r>
            <w:r w:rsidR="00EF3790">
              <w:rPr>
                <w:noProof/>
                <w:webHidden/>
              </w:rPr>
              <w:tab/>
            </w:r>
            <w:r w:rsidR="00EF3790">
              <w:rPr>
                <w:noProof/>
                <w:webHidden/>
              </w:rPr>
              <w:fldChar w:fldCharType="begin"/>
            </w:r>
            <w:r w:rsidR="00EF3790">
              <w:rPr>
                <w:noProof/>
                <w:webHidden/>
              </w:rPr>
              <w:instrText xml:space="preserve"> PAGEREF _Toc167279134 \h </w:instrText>
            </w:r>
            <w:r w:rsidR="00EF3790">
              <w:rPr>
                <w:noProof/>
                <w:webHidden/>
              </w:rPr>
            </w:r>
            <w:r w:rsidR="00EF3790">
              <w:rPr>
                <w:noProof/>
                <w:webHidden/>
              </w:rPr>
              <w:fldChar w:fldCharType="separate"/>
            </w:r>
            <w:r w:rsidR="00C35D19">
              <w:rPr>
                <w:noProof/>
                <w:webHidden/>
              </w:rPr>
              <w:t>4</w:t>
            </w:r>
            <w:r w:rsidR="00EF3790">
              <w:rPr>
                <w:noProof/>
                <w:webHidden/>
              </w:rPr>
              <w:fldChar w:fldCharType="end"/>
            </w:r>
          </w:hyperlink>
        </w:p>
        <w:p w14:paraId="2FA3B004" w14:textId="3919BAD9" w:rsidR="00EF3790" w:rsidRDefault="00000000">
          <w:pPr>
            <w:pStyle w:val="TOC2"/>
            <w:tabs>
              <w:tab w:val="right" w:leader="dot" w:pos="8210"/>
            </w:tabs>
            <w:rPr>
              <w:rFonts w:asciiTheme="minorHAnsi" w:eastAsiaTheme="minorEastAsia" w:hAnsiTheme="minorHAnsi"/>
              <w:noProof/>
              <w:kern w:val="2"/>
              <w:sz w:val="22"/>
              <w:lang w:eastAsia="vi-VN"/>
              <w14:ligatures w14:val="standardContextual"/>
            </w:rPr>
          </w:pPr>
          <w:hyperlink w:anchor="_Toc167279135" w:history="1">
            <w:r w:rsidR="00EF3790" w:rsidRPr="00EF2403">
              <w:rPr>
                <w:rStyle w:val="Hyperlink"/>
                <w:noProof/>
                <w:lang w:val="en-US"/>
              </w:rPr>
              <w:t>2.1 FLUTTER</w:t>
            </w:r>
            <w:r w:rsidR="00EF3790">
              <w:rPr>
                <w:noProof/>
                <w:webHidden/>
              </w:rPr>
              <w:tab/>
            </w:r>
            <w:r w:rsidR="00EF3790">
              <w:rPr>
                <w:noProof/>
                <w:webHidden/>
              </w:rPr>
              <w:fldChar w:fldCharType="begin"/>
            </w:r>
            <w:r w:rsidR="00EF3790">
              <w:rPr>
                <w:noProof/>
                <w:webHidden/>
              </w:rPr>
              <w:instrText xml:space="preserve"> PAGEREF _Toc167279135 \h </w:instrText>
            </w:r>
            <w:r w:rsidR="00EF3790">
              <w:rPr>
                <w:noProof/>
                <w:webHidden/>
              </w:rPr>
            </w:r>
            <w:r w:rsidR="00EF3790">
              <w:rPr>
                <w:noProof/>
                <w:webHidden/>
              </w:rPr>
              <w:fldChar w:fldCharType="separate"/>
            </w:r>
            <w:r w:rsidR="00C35D19">
              <w:rPr>
                <w:noProof/>
                <w:webHidden/>
              </w:rPr>
              <w:t>4</w:t>
            </w:r>
            <w:r w:rsidR="00EF3790">
              <w:rPr>
                <w:noProof/>
                <w:webHidden/>
              </w:rPr>
              <w:fldChar w:fldCharType="end"/>
            </w:r>
          </w:hyperlink>
        </w:p>
        <w:p w14:paraId="35A45249" w14:textId="4D49489E" w:rsidR="00EF3790" w:rsidRDefault="00000000">
          <w:pPr>
            <w:pStyle w:val="TOC3"/>
            <w:tabs>
              <w:tab w:val="right" w:leader="dot" w:pos="8210"/>
            </w:tabs>
            <w:rPr>
              <w:rFonts w:asciiTheme="minorHAnsi" w:eastAsiaTheme="minorEastAsia" w:hAnsiTheme="minorHAnsi"/>
              <w:noProof/>
              <w:kern w:val="2"/>
              <w:sz w:val="22"/>
              <w:lang w:eastAsia="vi-VN"/>
              <w14:ligatures w14:val="standardContextual"/>
            </w:rPr>
          </w:pPr>
          <w:hyperlink w:anchor="_Toc167279136" w:history="1">
            <w:r w:rsidR="00EF3790" w:rsidRPr="00EF2403">
              <w:rPr>
                <w:rStyle w:val="Hyperlink"/>
                <w:noProof/>
                <w:lang w:val="en-US"/>
              </w:rPr>
              <w:t>2.1.1 Khái niệm về Flutter</w:t>
            </w:r>
            <w:r w:rsidR="00EF3790">
              <w:rPr>
                <w:noProof/>
                <w:webHidden/>
              </w:rPr>
              <w:tab/>
            </w:r>
            <w:r w:rsidR="00EF3790">
              <w:rPr>
                <w:noProof/>
                <w:webHidden/>
              </w:rPr>
              <w:fldChar w:fldCharType="begin"/>
            </w:r>
            <w:r w:rsidR="00EF3790">
              <w:rPr>
                <w:noProof/>
                <w:webHidden/>
              </w:rPr>
              <w:instrText xml:space="preserve"> PAGEREF _Toc167279136 \h </w:instrText>
            </w:r>
            <w:r w:rsidR="00EF3790">
              <w:rPr>
                <w:noProof/>
                <w:webHidden/>
              </w:rPr>
            </w:r>
            <w:r w:rsidR="00EF3790">
              <w:rPr>
                <w:noProof/>
                <w:webHidden/>
              </w:rPr>
              <w:fldChar w:fldCharType="separate"/>
            </w:r>
            <w:r w:rsidR="00C35D19">
              <w:rPr>
                <w:noProof/>
                <w:webHidden/>
              </w:rPr>
              <w:t>4</w:t>
            </w:r>
            <w:r w:rsidR="00EF3790">
              <w:rPr>
                <w:noProof/>
                <w:webHidden/>
              </w:rPr>
              <w:fldChar w:fldCharType="end"/>
            </w:r>
          </w:hyperlink>
        </w:p>
        <w:p w14:paraId="7BF58346" w14:textId="63CEAC10" w:rsidR="00EF3790" w:rsidRDefault="00000000">
          <w:pPr>
            <w:pStyle w:val="TOC3"/>
            <w:tabs>
              <w:tab w:val="right" w:leader="dot" w:pos="8210"/>
            </w:tabs>
            <w:rPr>
              <w:rFonts w:asciiTheme="minorHAnsi" w:eastAsiaTheme="minorEastAsia" w:hAnsiTheme="minorHAnsi"/>
              <w:noProof/>
              <w:kern w:val="2"/>
              <w:sz w:val="22"/>
              <w:lang w:eastAsia="vi-VN"/>
              <w14:ligatures w14:val="standardContextual"/>
            </w:rPr>
          </w:pPr>
          <w:hyperlink w:anchor="_Toc167279137" w:history="1">
            <w:r w:rsidR="00EF3790" w:rsidRPr="00EF2403">
              <w:rPr>
                <w:rStyle w:val="Hyperlink"/>
                <w:noProof/>
                <w:lang w:val="en-US"/>
              </w:rPr>
              <w:t>2.1.2 Một số tính năng nổi bật của Flutter</w:t>
            </w:r>
            <w:r w:rsidR="00EF3790">
              <w:rPr>
                <w:noProof/>
                <w:webHidden/>
              </w:rPr>
              <w:tab/>
            </w:r>
            <w:r w:rsidR="00EF3790">
              <w:rPr>
                <w:noProof/>
                <w:webHidden/>
              </w:rPr>
              <w:fldChar w:fldCharType="begin"/>
            </w:r>
            <w:r w:rsidR="00EF3790">
              <w:rPr>
                <w:noProof/>
                <w:webHidden/>
              </w:rPr>
              <w:instrText xml:space="preserve"> PAGEREF _Toc167279137 \h </w:instrText>
            </w:r>
            <w:r w:rsidR="00EF3790">
              <w:rPr>
                <w:noProof/>
                <w:webHidden/>
              </w:rPr>
            </w:r>
            <w:r w:rsidR="00EF3790">
              <w:rPr>
                <w:noProof/>
                <w:webHidden/>
              </w:rPr>
              <w:fldChar w:fldCharType="separate"/>
            </w:r>
            <w:r w:rsidR="00C35D19">
              <w:rPr>
                <w:noProof/>
                <w:webHidden/>
              </w:rPr>
              <w:t>4</w:t>
            </w:r>
            <w:r w:rsidR="00EF3790">
              <w:rPr>
                <w:noProof/>
                <w:webHidden/>
              </w:rPr>
              <w:fldChar w:fldCharType="end"/>
            </w:r>
          </w:hyperlink>
        </w:p>
        <w:p w14:paraId="14B9FC95" w14:textId="7D2A7AB8" w:rsidR="00EF3790" w:rsidRDefault="00000000">
          <w:pPr>
            <w:pStyle w:val="TOC3"/>
            <w:tabs>
              <w:tab w:val="right" w:leader="dot" w:pos="8210"/>
            </w:tabs>
            <w:rPr>
              <w:rFonts w:asciiTheme="minorHAnsi" w:eastAsiaTheme="minorEastAsia" w:hAnsiTheme="minorHAnsi"/>
              <w:noProof/>
              <w:kern w:val="2"/>
              <w:sz w:val="22"/>
              <w:lang w:eastAsia="vi-VN"/>
              <w14:ligatures w14:val="standardContextual"/>
            </w:rPr>
          </w:pPr>
          <w:hyperlink w:anchor="_Toc167279138" w:history="1">
            <w:r w:rsidR="00EF3790" w:rsidRPr="00EF2403">
              <w:rPr>
                <w:rStyle w:val="Hyperlink"/>
                <w:noProof/>
                <w:lang w:val="en-US"/>
              </w:rPr>
              <w:t>2.1.3 Cấu trúc của Flutter</w:t>
            </w:r>
            <w:r w:rsidR="00EF3790">
              <w:rPr>
                <w:noProof/>
                <w:webHidden/>
              </w:rPr>
              <w:tab/>
            </w:r>
            <w:r w:rsidR="00EF3790">
              <w:rPr>
                <w:noProof/>
                <w:webHidden/>
              </w:rPr>
              <w:fldChar w:fldCharType="begin"/>
            </w:r>
            <w:r w:rsidR="00EF3790">
              <w:rPr>
                <w:noProof/>
                <w:webHidden/>
              </w:rPr>
              <w:instrText xml:space="preserve"> PAGEREF _Toc167279138 \h </w:instrText>
            </w:r>
            <w:r w:rsidR="00EF3790">
              <w:rPr>
                <w:noProof/>
                <w:webHidden/>
              </w:rPr>
            </w:r>
            <w:r w:rsidR="00EF3790">
              <w:rPr>
                <w:noProof/>
                <w:webHidden/>
              </w:rPr>
              <w:fldChar w:fldCharType="separate"/>
            </w:r>
            <w:r w:rsidR="00C35D19">
              <w:rPr>
                <w:noProof/>
                <w:webHidden/>
              </w:rPr>
              <w:t>4</w:t>
            </w:r>
            <w:r w:rsidR="00EF3790">
              <w:rPr>
                <w:noProof/>
                <w:webHidden/>
              </w:rPr>
              <w:fldChar w:fldCharType="end"/>
            </w:r>
          </w:hyperlink>
        </w:p>
        <w:p w14:paraId="3E1BA630" w14:textId="269F73F8" w:rsidR="00EF3790" w:rsidRDefault="00000000">
          <w:pPr>
            <w:pStyle w:val="TOC3"/>
            <w:tabs>
              <w:tab w:val="right" w:leader="dot" w:pos="8210"/>
            </w:tabs>
            <w:rPr>
              <w:rFonts w:asciiTheme="minorHAnsi" w:eastAsiaTheme="minorEastAsia" w:hAnsiTheme="minorHAnsi"/>
              <w:noProof/>
              <w:kern w:val="2"/>
              <w:sz w:val="22"/>
              <w:lang w:eastAsia="vi-VN"/>
              <w14:ligatures w14:val="standardContextual"/>
            </w:rPr>
          </w:pPr>
          <w:hyperlink w:anchor="_Toc167279139" w:history="1">
            <w:r w:rsidR="00EF3790" w:rsidRPr="00EF2403">
              <w:rPr>
                <w:rStyle w:val="Hyperlink"/>
                <w:noProof/>
                <w:lang w:val="en-US"/>
              </w:rPr>
              <w:t>2.1.4 Flutter trên Android</w:t>
            </w:r>
            <w:r w:rsidR="00EF3790">
              <w:rPr>
                <w:noProof/>
                <w:webHidden/>
              </w:rPr>
              <w:tab/>
            </w:r>
            <w:r w:rsidR="00EF3790">
              <w:rPr>
                <w:noProof/>
                <w:webHidden/>
              </w:rPr>
              <w:fldChar w:fldCharType="begin"/>
            </w:r>
            <w:r w:rsidR="00EF3790">
              <w:rPr>
                <w:noProof/>
                <w:webHidden/>
              </w:rPr>
              <w:instrText xml:space="preserve"> PAGEREF _Toc167279139 \h </w:instrText>
            </w:r>
            <w:r w:rsidR="00EF3790">
              <w:rPr>
                <w:noProof/>
                <w:webHidden/>
              </w:rPr>
            </w:r>
            <w:r w:rsidR="00EF3790">
              <w:rPr>
                <w:noProof/>
                <w:webHidden/>
              </w:rPr>
              <w:fldChar w:fldCharType="separate"/>
            </w:r>
            <w:r w:rsidR="00C35D19">
              <w:rPr>
                <w:noProof/>
                <w:webHidden/>
              </w:rPr>
              <w:t>5</w:t>
            </w:r>
            <w:r w:rsidR="00EF3790">
              <w:rPr>
                <w:noProof/>
                <w:webHidden/>
              </w:rPr>
              <w:fldChar w:fldCharType="end"/>
            </w:r>
          </w:hyperlink>
        </w:p>
        <w:p w14:paraId="45C352E8" w14:textId="3D06511D" w:rsidR="00EF3790" w:rsidRDefault="00000000">
          <w:pPr>
            <w:pStyle w:val="TOC3"/>
            <w:tabs>
              <w:tab w:val="right" w:leader="dot" w:pos="8210"/>
            </w:tabs>
            <w:rPr>
              <w:rFonts w:asciiTheme="minorHAnsi" w:eastAsiaTheme="minorEastAsia" w:hAnsiTheme="minorHAnsi"/>
              <w:noProof/>
              <w:kern w:val="2"/>
              <w:sz w:val="22"/>
              <w:lang w:eastAsia="vi-VN"/>
              <w14:ligatures w14:val="standardContextual"/>
            </w:rPr>
          </w:pPr>
          <w:hyperlink w:anchor="_Toc167279140" w:history="1">
            <w:r w:rsidR="00EF3790" w:rsidRPr="00EF2403">
              <w:rPr>
                <w:rStyle w:val="Hyperlink"/>
                <w:noProof/>
                <w:lang w:val="en-US"/>
              </w:rPr>
              <w:t>2.1.5 Flutter trên IOS</w:t>
            </w:r>
            <w:r w:rsidR="00EF3790">
              <w:rPr>
                <w:noProof/>
                <w:webHidden/>
              </w:rPr>
              <w:tab/>
            </w:r>
            <w:r w:rsidR="00EF3790">
              <w:rPr>
                <w:noProof/>
                <w:webHidden/>
              </w:rPr>
              <w:fldChar w:fldCharType="begin"/>
            </w:r>
            <w:r w:rsidR="00EF3790">
              <w:rPr>
                <w:noProof/>
                <w:webHidden/>
              </w:rPr>
              <w:instrText xml:space="preserve"> PAGEREF _Toc167279140 \h </w:instrText>
            </w:r>
            <w:r w:rsidR="00EF3790">
              <w:rPr>
                <w:noProof/>
                <w:webHidden/>
              </w:rPr>
            </w:r>
            <w:r w:rsidR="00EF3790">
              <w:rPr>
                <w:noProof/>
                <w:webHidden/>
              </w:rPr>
              <w:fldChar w:fldCharType="separate"/>
            </w:r>
            <w:r w:rsidR="00C35D19">
              <w:rPr>
                <w:noProof/>
                <w:webHidden/>
              </w:rPr>
              <w:t>6</w:t>
            </w:r>
            <w:r w:rsidR="00EF3790">
              <w:rPr>
                <w:noProof/>
                <w:webHidden/>
              </w:rPr>
              <w:fldChar w:fldCharType="end"/>
            </w:r>
          </w:hyperlink>
        </w:p>
        <w:p w14:paraId="71507574" w14:textId="00D0D451" w:rsidR="00EF3790" w:rsidRDefault="00000000">
          <w:pPr>
            <w:pStyle w:val="TOC2"/>
            <w:tabs>
              <w:tab w:val="right" w:leader="dot" w:pos="8210"/>
            </w:tabs>
            <w:rPr>
              <w:rFonts w:asciiTheme="minorHAnsi" w:eastAsiaTheme="minorEastAsia" w:hAnsiTheme="minorHAnsi"/>
              <w:noProof/>
              <w:kern w:val="2"/>
              <w:sz w:val="22"/>
              <w:lang w:eastAsia="vi-VN"/>
              <w14:ligatures w14:val="standardContextual"/>
            </w:rPr>
          </w:pPr>
          <w:hyperlink w:anchor="_Toc167279141" w:history="1">
            <w:r w:rsidR="00EF3790" w:rsidRPr="00EF2403">
              <w:rPr>
                <w:rStyle w:val="Hyperlink"/>
                <w:noProof/>
                <w:lang w:val="en-US"/>
              </w:rPr>
              <w:t>2.2 ANDROID STUDIO</w:t>
            </w:r>
            <w:r w:rsidR="00EF3790">
              <w:rPr>
                <w:noProof/>
                <w:webHidden/>
              </w:rPr>
              <w:tab/>
            </w:r>
            <w:r w:rsidR="00EF3790">
              <w:rPr>
                <w:noProof/>
                <w:webHidden/>
              </w:rPr>
              <w:fldChar w:fldCharType="begin"/>
            </w:r>
            <w:r w:rsidR="00EF3790">
              <w:rPr>
                <w:noProof/>
                <w:webHidden/>
              </w:rPr>
              <w:instrText xml:space="preserve"> PAGEREF _Toc167279141 \h </w:instrText>
            </w:r>
            <w:r w:rsidR="00EF3790">
              <w:rPr>
                <w:noProof/>
                <w:webHidden/>
              </w:rPr>
            </w:r>
            <w:r w:rsidR="00EF3790">
              <w:rPr>
                <w:noProof/>
                <w:webHidden/>
              </w:rPr>
              <w:fldChar w:fldCharType="separate"/>
            </w:r>
            <w:r w:rsidR="00C35D19">
              <w:rPr>
                <w:noProof/>
                <w:webHidden/>
              </w:rPr>
              <w:t>6</w:t>
            </w:r>
            <w:r w:rsidR="00EF3790">
              <w:rPr>
                <w:noProof/>
                <w:webHidden/>
              </w:rPr>
              <w:fldChar w:fldCharType="end"/>
            </w:r>
          </w:hyperlink>
        </w:p>
        <w:p w14:paraId="36B6E7EA" w14:textId="21312D8C" w:rsidR="00EF3790" w:rsidRDefault="00000000">
          <w:pPr>
            <w:pStyle w:val="TOC3"/>
            <w:tabs>
              <w:tab w:val="right" w:leader="dot" w:pos="8210"/>
            </w:tabs>
            <w:rPr>
              <w:rFonts w:asciiTheme="minorHAnsi" w:eastAsiaTheme="minorEastAsia" w:hAnsiTheme="minorHAnsi"/>
              <w:noProof/>
              <w:kern w:val="2"/>
              <w:sz w:val="22"/>
              <w:lang w:eastAsia="vi-VN"/>
              <w14:ligatures w14:val="standardContextual"/>
            </w:rPr>
          </w:pPr>
          <w:hyperlink w:anchor="_Toc167279142" w:history="1">
            <w:r w:rsidR="00EF3790" w:rsidRPr="00EF2403">
              <w:rPr>
                <w:rStyle w:val="Hyperlink"/>
                <w:noProof/>
                <w:lang w:val="en-US"/>
              </w:rPr>
              <w:t>Các tính năng của Android Studio</w:t>
            </w:r>
            <w:r w:rsidR="00EF3790">
              <w:rPr>
                <w:noProof/>
                <w:webHidden/>
              </w:rPr>
              <w:tab/>
            </w:r>
            <w:r w:rsidR="00EF3790">
              <w:rPr>
                <w:noProof/>
                <w:webHidden/>
              </w:rPr>
              <w:fldChar w:fldCharType="begin"/>
            </w:r>
            <w:r w:rsidR="00EF3790">
              <w:rPr>
                <w:noProof/>
                <w:webHidden/>
              </w:rPr>
              <w:instrText xml:space="preserve"> PAGEREF _Toc167279142 \h </w:instrText>
            </w:r>
            <w:r w:rsidR="00EF3790">
              <w:rPr>
                <w:noProof/>
                <w:webHidden/>
              </w:rPr>
            </w:r>
            <w:r w:rsidR="00EF3790">
              <w:rPr>
                <w:noProof/>
                <w:webHidden/>
              </w:rPr>
              <w:fldChar w:fldCharType="separate"/>
            </w:r>
            <w:r w:rsidR="00C35D19">
              <w:rPr>
                <w:noProof/>
                <w:webHidden/>
              </w:rPr>
              <w:t>6</w:t>
            </w:r>
            <w:r w:rsidR="00EF3790">
              <w:rPr>
                <w:noProof/>
                <w:webHidden/>
              </w:rPr>
              <w:fldChar w:fldCharType="end"/>
            </w:r>
          </w:hyperlink>
        </w:p>
        <w:p w14:paraId="21EBD0C1" w14:textId="6AA855C0" w:rsidR="00EF3790" w:rsidRDefault="00000000">
          <w:pPr>
            <w:pStyle w:val="TOC2"/>
            <w:tabs>
              <w:tab w:val="right" w:leader="dot" w:pos="8210"/>
            </w:tabs>
            <w:rPr>
              <w:rFonts w:asciiTheme="minorHAnsi" w:eastAsiaTheme="minorEastAsia" w:hAnsiTheme="minorHAnsi"/>
              <w:noProof/>
              <w:kern w:val="2"/>
              <w:sz w:val="22"/>
              <w:lang w:eastAsia="vi-VN"/>
              <w14:ligatures w14:val="standardContextual"/>
            </w:rPr>
          </w:pPr>
          <w:hyperlink w:anchor="_Toc167279143" w:history="1">
            <w:r w:rsidR="00EF3790" w:rsidRPr="00EF2403">
              <w:rPr>
                <w:rStyle w:val="Hyperlink"/>
                <w:noProof/>
                <w:lang w:val="en-US"/>
              </w:rPr>
              <w:t>2.3 FIREBASE</w:t>
            </w:r>
            <w:r w:rsidR="00EF3790">
              <w:rPr>
                <w:noProof/>
                <w:webHidden/>
              </w:rPr>
              <w:tab/>
            </w:r>
            <w:r w:rsidR="00EF3790">
              <w:rPr>
                <w:noProof/>
                <w:webHidden/>
              </w:rPr>
              <w:fldChar w:fldCharType="begin"/>
            </w:r>
            <w:r w:rsidR="00EF3790">
              <w:rPr>
                <w:noProof/>
                <w:webHidden/>
              </w:rPr>
              <w:instrText xml:space="preserve"> PAGEREF _Toc167279143 \h </w:instrText>
            </w:r>
            <w:r w:rsidR="00EF3790">
              <w:rPr>
                <w:noProof/>
                <w:webHidden/>
              </w:rPr>
            </w:r>
            <w:r w:rsidR="00EF3790">
              <w:rPr>
                <w:noProof/>
                <w:webHidden/>
              </w:rPr>
              <w:fldChar w:fldCharType="separate"/>
            </w:r>
            <w:r w:rsidR="00C35D19">
              <w:rPr>
                <w:noProof/>
                <w:webHidden/>
              </w:rPr>
              <w:t>6</w:t>
            </w:r>
            <w:r w:rsidR="00EF3790">
              <w:rPr>
                <w:noProof/>
                <w:webHidden/>
              </w:rPr>
              <w:fldChar w:fldCharType="end"/>
            </w:r>
          </w:hyperlink>
        </w:p>
        <w:p w14:paraId="6EB4404C" w14:textId="1C59B262" w:rsidR="00EF3790" w:rsidRDefault="00000000">
          <w:pPr>
            <w:pStyle w:val="TOC2"/>
            <w:tabs>
              <w:tab w:val="right" w:leader="dot" w:pos="8210"/>
            </w:tabs>
            <w:rPr>
              <w:rFonts w:asciiTheme="minorHAnsi" w:eastAsiaTheme="minorEastAsia" w:hAnsiTheme="minorHAnsi"/>
              <w:noProof/>
              <w:kern w:val="2"/>
              <w:sz w:val="22"/>
              <w:lang w:eastAsia="vi-VN"/>
              <w14:ligatures w14:val="standardContextual"/>
            </w:rPr>
          </w:pPr>
          <w:hyperlink w:anchor="_Toc167279144" w:history="1">
            <w:r w:rsidR="00EF3790" w:rsidRPr="00EF2403">
              <w:rPr>
                <w:rStyle w:val="Hyperlink"/>
                <w:noProof/>
                <w:lang w:val="en-US"/>
              </w:rPr>
              <w:t>2.4 HEALTH CONNECT</w:t>
            </w:r>
            <w:r w:rsidR="00EF3790">
              <w:rPr>
                <w:noProof/>
                <w:webHidden/>
              </w:rPr>
              <w:tab/>
            </w:r>
            <w:r w:rsidR="00EF3790">
              <w:rPr>
                <w:noProof/>
                <w:webHidden/>
              </w:rPr>
              <w:fldChar w:fldCharType="begin"/>
            </w:r>
            <w:r w:rsidR="00EF3790">
              <w:rPr>
                <w:noProof/>
                <w:webHidden/>
              </w:rPr>
              <w:instrText xml:space="preserve"> PAGEREF _Toc167279144 \h </w:instrText>
            </w:r>
            <w:r w:rsidR="00EF3790">
              <w:rPr>
                <w:noProof/>
                <w:webHidden/>
              </w:rPr>
            </w:r>
            <w:r w:rsidR="00EF3790">
              <w:rPr>
                <w:noProof/>
                <w:webHidden/>
              </w:rPr>
              <w:fldChar w:fldCharType="separate"/>
            </w:r>
            <w:r w:rsidR="00C35D19">
              <w:rPr>
                <w:noProof/>
                <w:webHidden/>
              </w:rPr>
              <w:t>7</w:t>
            </w:r>
            <w:r w:rsidR="00EF3790">
              <w:rPr>
                <w:noProof/>
                <w:webHidden/>
              </w:rPr>
              <w:fldChar w:fldCharType="end"/>
            </w:r>
          </w:hyperlink>
        </w:p>
        <w:p w14:paraId="141388B1" w14:textId="519C1B1F" w:rsidR="00EF3790" w:rsidRDefault="00000000">
          <w:pPr>
            <w:pStyle w:val="TOC2"/>
            <w:tabs>
              <w:tab w:val="right" w:leader="dot" w:pos="8210"/>
            </w:tabs>
            <w:rPr>
              <w:rFonts w:asciiTheme="minorHAnsi" w:eastAsiaTheme="minorEastAsia" w:hAnsiTheme="minorHAnsi"/>
              <w:noProof/>
              <w:kern w:val="2"/>
              <w:sz w:val="22"/>
              <w:lang w:eastAsia="vi-VN"/>
              <w14:ligatures w14:val="standardContextual"/>
            </w:rPr>
          </w:pPr>
          <w:hyperlink w:anchor="_Toc167279145" w:history="1">
            <w:r w:rsidR="00EF3790" w:rsidRPr="00EF2403">
              <w:rPr>
                <w:rStyle w:val="Hyperlink"/>
                <w:noProof/>
                <w:lang w:val="en-US"/>
              </w:rPr>
              <w:t>2.5 TÌM HIỂU VỀ CHỈ SỐ SỨC KHOẺ</w:t>
            </w:r>
            <w:r w:rsidR="00EF3790">
              <w:rPr>
                <w:noProof/>
                <w:webHidden/>
              </w:rPr>
              <w:tab/>
            </w:r>
            <w:r w:rsidR="00EF3790">
              <w:rPr>
                <w:noProof/>
                <w:webHidden/>
              </w:rPr>
              <w:fldChar w:fldCharType="begin"/>
            </w:r>
            <w:r w:rsidR="00EF3790">
              <w:rPr>
                <w:noProof/>
                <w:webHidden/>
              </w:rPr>
              <w:instrText xml:space="preserve"> PAGEREF _Toc167279145 \h </w:instrText>
            </w:r>
            <w:r w:rsidR="00EF3790">
              <w:rPr>
                <w:noProof/>
                <w:webHidden/>
              </w:rPr>
            </w:r>
            <w:r w:rsidR="00EF3790">
              <w:rPr>
                <w:noProof/>
                <w:webHidden/>
              </w:rPr>
              <w:fldChar w:fldCharType="separate"/>
            </w:r>
            <w:r w:rsidR="00C35D19">
              <w:rPr>
                <w:noProof/>
                <w:webHidden/>
              </w:rPr>
              <w:t>8</w:t>
            </w:r>
            <w:r w:rsidR="00EF3790">
              <w:rPr>
                <w:noProof/>
                <w:webHidden/>
              </w:rPr>
              <w:fldChar w:fldCharType="end"/>
            </w:r>
          </w:hyperlink>
        </w:p>
        <w:p w14:paraId="4C6FA320" w14:textId="025B8665" w:rsidR="00EF3790" w:rsidRDefault="00000000">
          <w:pPr>
            <w:pStyle w:val="TOC3"/>
            <w:tabs>
              <w:tab w:val="right" w:leader="dot" w:pos="8210"/>
            </w:tabs>
            <w:rPr>
              <w:rFonts w:asciiTheme="minorHAnsi" w:eastAsiaTheme="minorEastAsia" w:hAnsiTheme="minorHAnsi"/>
              <w:noProof/>
              <w:kern w:val="2"/>
              <w:sz w:val="22"/>
              <w:lang w:eastAsia="vi-VN"/>
              <w14:ligatures w14:val="standardContextual"/>
            </w:rPr>
          </w:pPr>
          <w:hyperlink w:anchor="_Toc167279146" w:history="1">
            <w:r w:rsidR="00EF3790" w:rsidRPr="00EF2403">
              <w:rPr>
                <w:rStyle w:val="Hyperlink"/>
                <w:noProof/>
                <w:lang w:val="en-US"/>
              </w:rPr>
              <w:t>2.5.1 Nhịp tim</w:t>
            </w:r>
            <w:r w:rsidR="00EF3790">
              <w:rPr>
                <w:noProof/>
                <w:webHidden/>
              </w:rPr>
              <w:tab/>
            </w:r>
            <w:r w:rsidR="00EF3790">
              <w:rPr>
                <w:noProof/>
                <w:webHidden/>
              </w:rPr>
              <w:fldChar w:fldCharType="begin"/>
            </w:r>
            <w:r w:rsidR="00EF3790">
              <w:rPr>
                <w:noProof/>
                <w:webHidden/>
              </w:rPr>
              <w:instrText xml:space="preserve"> PAGEREF _Toc167279146 \h </w:instrText>
            </w:r>
            <w:r w:rsidR="00EF3790">
              <w:rPr>
                <w:noProof/>
                <w:webHidden/>
              </w:rPr>
            </w:r>
            <w:r w:rsidR="00EF3790">
              <w:rPr>
                <w:noProof/>
                <w:webHidden/>
              </w:rPr>
              <w:fldChar w:fldCharType="separate"/>
            </w:r>
            <w:r w:rsidR="00C35D19">
              <w:rPr>
                <w:noProof/>
                <w:webHidden/>
              </w:rPr>
              <w:t>8</w:t>
            </w:r>
            <w:r w:rsidR="00EF3790">
              <w:rPr>
                <w:noProof/>
                <w:webHidden/>
              </w:rPr>
              <w:fldChar w:fldCharType="end"/>
            </w:r>
          </w:hyperlink>
        </w:p>
        <w:p w14:paraId="71D1DEA2" w14:textId="7E141C64" w:rsidR="00EF3790" w:rsidRDefault="00000000">
          <w:pPr>
            <w:pStyle w:val="TOC3"/>
            <w:tabs>
              <w:tab w:val="right" w:leader="dot" w:pos="8210"/>
            </w:tabs>
            <w:rPr>
              <w:rFonts w:asciiTheme="minorHAnsi" w:eastAsiaTheme="minorEastAsia" w:hAnsiTheme="minorHAnsi"/>
              <w:noProof/>
              <w:kern w:val="2"/>
              <w:sz w:val="22"/>
              <w:lang w:eastAsia="vi-VN"/>
              <w14:ligatures w14:val="standardContextual"/>
            </w:rPr>
          </w:pPr>
          <w:hyperlink w:anchor="_Toc167279147" w:history="1">
            <w:r w:rsidR="00EF3790" w:rsidRPr="00EF2403">
              <w:rPr>
                <w:rStyle w:val="Hyperlink"/>
                <w:noProof/>
                <w:lang w:val="en-US"/>
              </w:rPr>
              <w:t>2.5.2 SpO2</w:t>
            </w:r>
            <w:r w:rsidR="00EF3790">
              <w:rPr>
                <w:noProof/>
                <w:webHidden/>
              </w:rPr>
              <w:tab/>
            </w:r>
            <w:r w:rsidR="00EF3790">
              <w:rPr>
                <w:noProof/>
                <w:webHidden/>
              </w:rPr>
              <w:fldChar w:fldCharType="begin"/>
            </w:r>
            <w:r w:rsidR="00EF3790">
              <w:rPr>
                <w:noProof/>
                <w:webHidden/>
              </w:rPr>
              <w:instrText xml:space="preserve"> PAGEREF _Toc167279147 \h </w:instrText>
            </w:r>
            <w:r w:rsidR="00EF3790">
              <w:rPr>
                <w:noProof/>
                <w:webHidden/>
              </w:rPr>
            </w:r>
            <w:r w:rsidR="00EF3790">
              <w:rPr>
                <w:noProof/>
                <w:webHidden/>
              </w:rPr>
              <w:fldChar w:fldCharType="separate"/>
            </w:r>
            <w:r w:rsidR="00C35D19">
              <w:rPr>
                <w:noProof/>
                <w:webHidden/>
              </w:rPr>
              <w:t>9</w:t>
            </w:r>
            <w:r w:rsidR="00EF3790">
              <w:rPr>
                <w:noProof/>
                <w:webHidden/>
              </w:rPr>
              <w:fldChar w:fldCharType="end"/>
            </w:r>
          </w:hyperlink>
        </w:p>
        <w:p w14:paraId="1B56EF28" w14:textId="5790AF0D" w:rsidR="00EF3790" w:rsidRDefault="00000000">
          <w:pPr>
            <w:pStyle w:val="TOC2"/>
            <w:tabs>
              <w:tab w:val="right" w:leader="dot" w:pos="8210"/>
            </w:tabs>
            <w:rPr>
              <w:rFonts w:asciiTheme="minorHAnsi" w:eastAsiaTheme="minorEastAsia" w:hAnsiTheme="minorHAnsi"/>
              <w:noProof/>
              <w:kern w:val="2"/>
              <w:sz w:val="22"/>
              <w:lang w:eastAsia="vi-VN"/>
              <w14:ligatures w14:val="standardContextual"/>
            </w:rPr>
          </w:pPr>
          <w:hyperlink w:anchor="_Toc167279148" w:history="1">
            <w:r w:rsidR="00EF3790" w:rsidRPr="00EF2403">
              <w:rPr>
                <w:rStyle w:val="Hyperlink"/>
                <w:noProof/>
                <w:lang w:val="en-US"/>
              </w:rPr>
              <w:t>2.6 TÌM HIỂU VỀ ĐỒNG HỒ THÔNG MINH</w:t>
            </w:r>
            <w:r w:rsidR="00EF3790">
              <w:rPr>
                <w:noProof/>
                <w:webHidden/>
              </w:rPr>
              <w:tab/>
            </w:r>
            <w:r w:rsidR="00EF3790">
              <w:rPr>
                <w:noProof/>
                <w:webHidden/>
              </w:rPr>
              <w:fldChar w:fldCharType="begin"/>
            </w:r>
            <w:r w:rsidR="00EF3790">
              <w:rPr>
                <w:noProof/>
                <w:webHidden/>
              </w:rPr>
              <w:instrText xml:space="preserve"> PAGEREF _Toc167279148 \h </w:instrText>
            </w:r>
            <w:r w:rsidR="00EF3790">
              <w:rPr>
                <w:noProof/>
                <w:webHidden/>
              </w:rPr>
            </w:r>
            <w:r w:rsidR="00EF3790">
              <w:rPr>
                <w:noProof/>
                <w:webHidden/>
              </w:rPr>
              <w:fldChar w:fldCharType="separate"/>
            </w:r>
            <w:r w:rsidR="00C35D19">
              <w:rPr>
                <w:noProof/>
                <w:webHidden/>
              </w:rPr>
              <w:t>10</w:t>
            </w:r>
            <w:r w:rsidR="00EF3790">
              <w:rPr>
                <w:noProof/>
                <w:webHidden/>
              </w:rPr>
              <w:fldChar w:fldCharType="end"/>
            </w:r>
          </w:hyperlink>
        </w:p>
        <w:p w14:paraId="71218035" w14:textId="43D651A6" w:rsidR="00EF3790" w:rsidRDefault="00000000">
          <w:pPr>
            <w:pStyle w:val="TOC2"/>
            <w:tabs>
              <w:tab w:val="right" w:leader="dot" w:pos="8210"/>
            </w:tabs>
            <w:rPr>
              <w:rFonts w:asciiTheme="minorHAnsi" w:eastAsiaTheme="minorEastAsia" w:hAnsiTheme="minorHAnsi"/>
              <w:noProof/>
              <w:kern w:val="2"/>
              <w:sz w:val="22"/>
              <w:lang w:eastAsia="vi-VN"/>
              <w14:ligatures w14:val="standardContextual"/>
            </w:rPr>
          </w:pPr>
          <w:hyperlink w:anchor="_Toc167279149" w:history="1">
            <w:r w:rsidR="00EF3790" w:rsidRPr="00EF2403">
              <w:rPr>
                <w:rStyle w:val="Hyperlink"/>
                <w:noProof/>
                <w:lang w:val="en-US"/>
              </w:rPr>
              <w:t>2.7 TÌM HIỂU VỀ MÁY HỌC</w:t>
            </w:r>
            <w:r w:rsidR="00EF3790">
              <w:rPr>
                <w:noProof/>
                <w:webHidden/>
              </w:rPr>
              <w:tab/>
            </w:r>
            <w:r w:rsidR="00EF3790">
              <w:rPr>
                <w:noProof/>
                <w:webHidden/>
              </w:rPr>
              <w:fldChar w:fldCharType="begin"/>
            </w:r>
            <w:r w:rsidR="00EF3790">
              <w:rPr>
                <w:noProof/>
                <w:webHidden/>
              </w:rPr>
              <w:instrText xml:space="preserve"> PAGEREF _Toc167279149 \h </w:instrText>
            </w:r>
            <w:r w:rsidR="00EF3790">
              <w:rPr>
                <w:noProof/>
                <w:webHidden/>
              </w:rPr>
            </w:r>
            <w:r w:rsidR="00EF3790">
              <w:rPr>
                <w:noProof/>
                <w:webHidden/>
              </w:rPr>
              <w:fldChar w:fldCharType="separate"/>
            </w:r>
            <w:r w:rsidR="00C35D19">
              <w:rPr>
                <w:noProof/>
                <w:webHidden/>
              </w:rPr>
              <w:t>11</w:t>
            </w:r>
            <w:r w:rsidR="00EF3790">
              <w:rPr>
                <w:noProof/>
                <w:webHidden/>
              </w:rPr>
              <w:fldChar w:fldCharType="end"/>
            </w:r>
          </w:hyperlink>
        </w:p>
        <w:p w14:paraId="2D4077AD" w14:textId="7E869BD3" w:rsidR="00EF3790" w:rsidRDefault="00000000">
          <w:pPr>
            <w:pStyle w:val="TOC3"/>
            <w:tabs>
              <w:tab w:val="right" w:leader="dot" w:pos="8210"/>
            </w:tabs>
            <w:rPr>
              <w:rFonts w:asciiTheme="minorHAnsi" w:eastAsiaTheme="minorEastAsia" w:hAnsiTheme="minorHAnsi"/>
              <w:noProof/>
              <w:kern w:val="2"/>
              <w:sz w:val="22"/>
              <w:lang w:eastAsia="vi-VN"/>
              <w14:ligatures w14:val="standardContextual"/>
            </w:rPr>
          </w:pPr>
          <w:hyperlink w:anchor="_Toc167279150" w:history="1">
            <w:r w:rsidR="00EF3790" w:rsidRPr="00EF2403">
              <w:rPr>
                <w:rStyle w:val="Hyperlink"/>
                <w:noProof/>
                <w:lang w:val="en-US"/>
              </w:rPr>
              <w:t>2.7.1 Giới thiệu về máy học</w:t>
            </w:r>
            <w:r w:rsidR="00EF3790">
              <w:rPr>
                <w:noProof/>
                <w:webHidden/>
              </w:rPr>
              <w:tab/>
            </w:r>
            <w:r w:rsidR="00EF3790">
              <w:rPr>
                <w:noProof/>
                <w:webHidden/>
              </w:rPr>
              <w:fldChar w:fldCharType="begin"/>
            </w:r>
            <w:r w:rsidR="00EF3790">
              <w:rPr>
                <w:noProof/>
                <w:webHidden/>
              </w:rPr>
              <w:instrText xml:space="preserve"> PAGEREF _Toc167279150 \h </w:instrText>
            </w:r>
            <w:r w:rsidR="00EF3790">
              <w:rPr>
                <w:noProof/>
                <w:webHidden/>
              </w:rPr>
            </w:r>
            <w:r w:rsidR="00EF3790">
              <w:rPr>
                <w:noProof/>
                <w:webHidden/>
              </w:rPr>
              <w:fldChar w:fldCharType="separate"/>
            </w:r>
            <w:r w:rsidR="00C35D19">
              <w:rPr>
                <w:noProof/>
                <w:webHidden/>
              </w:rPr>
              <w:t>11</w:t>
            </w:r>
            <w:r w:rsidR="00EF3790">
              <w:rPr>
                <w:noProof/>
                <w:webHidden/>
              </w:rPr>
              <w:fldChar w:fldCharType="end"/>
            </w:r>
          </w:hyperlink>
        </w:p>
        <w:p w14:paraId="1D3BFC98" w14:textId="75B6AA95" w:rsidR="00EF3790" w:rsidRDefault="00000000">
          <w:pPr>
            <w:pStyle w:val="TOC3"/>
            <w:tabs>
              <w:tab w:val="right" w:leader="dot" w:pos="8210"/>
            </w:tabs>
            <w:rPr>
              <w:rFonts w:asciiTheme="minorHAnsi" w:eastAsiaTheme="minorEastAsia" w:hAnsiTheme="minorHAnsi"/>
              <w:noProof/>
              <w:kern w:val="2"/>
              <w:sz w:val="22"/>
              <w:lang w:eastAsia="vi-VN"/>
              <w14:ligatures w14:val="standardContextual"/>
            </w:rPr>
          </w:pPr>
          <w:hyperlink w:anchor="_Toc167279151" w:history="1">
            <w:r w:rsidR="00EF3790" w:rsidRPr="00EF2403">
              <w:rPr>
                <w:rStyle w:val="Hyperlink"/>
                <w:noProof/>
                <w:lang w:val="en-US"/>
              </w:rPr>
              <w:t>2.7.2. Giới thiệu về các mô hình máy học</w:t>
            </w:r>
            <w:r w:rsidR="00EF3790">
              <w:rPr>
                <w:noProof/>
                <w:webHidden/>
              </w:rPr>
              <w:tab/>
            </w:r>
            <w:r w:rsidR="00EF3790">
              <w:rPr>
                <w:noProof/>
                <w:webHidden/>
              </w:rPr>
              <w:fldChar w:fldCharType="begin"/>
            </w:r>
            <w:r w:rsidR="00EF3790">
              <w:rPr>
                <w:noProof/>
                <w:webHidden/>
              </w:rPr>
              <w:instrText xml:space="preserve"> PAGEREF _Toc167279151 \h </w:instrText>
            </w:r>
            <w:r w:rsidR="00EF3790">
              <w:rPr>
                <w:noProof/>
                <w:webHidden/>
              </w:rPr>
            </w:r>
            <w:r w:rsidR="00EF3790">
              <w:rPr>
                <w:noProof/>
                <w:webHidden/>
              </w:rPr>
              <w:fldChar w:fldCharType="separate"/>
            </w:r>
            <w:r w:rsidR="00C35D19">
              <w:rPr>
                <w:noProof/>
                <w:webHidden/>
              </w:rPr>
              <w:t>12</w:t>
            </w:r>
            <w:r w:rsidR="00EF3790">
              <w:rPr>
                <w:noProof/>
                <w:webHidden/>
              </w:rPr>
              <w:fldChar w:fldCharType="end"/>
            </w:r>
          </w:hyperlink>
        </w:p>
        <w:p w14:paraId="21561768" w14:textId="52D33285" w:rsidR="00EF3790" w:rsidRDefault="00000000">
          <w:pPr>
            <w:pStyle w:val="TOC1"/>
            <w:tabs>
              <w:tab w:val="right" w:leader="dot" w:pos="8210"/>
            </w:tabs>
            <w:rPr>
              <w:rFonts w:asciiTheme="minorHAnsi" w:eastAsiaTheme="minorEastAsia" w:hAnsiTheme="minorHAnsi"/>
              <w:noProof/>
              <w:kern w:val="2"/>
              <w:sz w:val="22"/>
              <w:lang w:eastAsia="vi-VN"/>
              <w14:ligatures w14:val="standardContextual"/>
            </w:rPr>
          </w:pPr>
          <w:hyperlink w:anchor="_Toc167279152" w:history="1">
            <w:r w:rsidR="00EF3790" w:rsidRPr="00EF2403">
              <w:rPr>
                <w:rStyle w:val="Hyperlink"/>
                <w:noProof/>
                <w:lang w:val="en-US"/>
              </w:rPr>
              <w:t>CHƯƠNG III: PHÂN TÍCH THIẾT KẾ HỆ THỐNG</w:t>
            </w:r>
            <w:r w:rsidR="00EF3790">
              <w:rPr>
                <w:noProof/>
                <w:webHidden/>
              </w:rPr>
              <w:tab/>
            </w:r>
            <w:r w:rsidR="00EF3790">
              <w:rPr>
                <w:noProof/>
                <w:webHidden/>
              </w:rPr>
              <w:fldChar w:fldCharType="begin"/>
            </w:r>
            <w:r w:rsidR="00EF3790">
              <w:rPr>
                <w:noProof/>
                <w:webHidden/>
              </w:rPr>
              <w:instrText xml:space="preserve"> PAGEREF _Toc167279152 \h </w:instrText>
            </w:r>
            <w:r w:rsidR="00EF3790">
              <w:rPr>
                <w:noProof/>
                <w:webHidden/>
              </w:rPr>
            </w:r>
            <w:r w:rsidR="00EF3790">
              <w:rPr>
                <w:noProof/>
                <w:webHidden/>
              </w:rPr>
              <w:fldChar w:fldCharType="separate"/>
            </w:r>
            <w:r w:rsidR="00C35D19">
              <w:rPr>
                <w:noProof/>
                <w:webHidden/>
              </w:rPr>
              <w:t>15</w:t>
            </w:r>
            <w:r w:rsidR="00EF3790">
              <w:rPr>
                <w:noProof/>
                <w:webHidden/>
              </w:rPr>
              <w:fldChar w:fldCharType="end"/>
            </w:r>
          </w:hyperlink>
        </w:p>
        <w:p w14:paraId="7ECCAF7E" w14:textId="167BADCA" w:rsidR="00EF3790" w:rsidRDefault="00000000">
          <w:pPr>
            <w:pStyle w:val="TOC2"/>
            <w:tabs>
              <w:tab w:val="right" w:leader="dot" w:pos="8210"/>
            </w:tabs>
            <w:rPr>
              <w:rFonts w:asciiTheme="minorHAnsi" w:eastAsiaTheme="minorEastAsia" w:hAnsiTheme="minorHAnsi"/>
              <w:noProof/>
              <w:kern w:val="2"/>
              <w:sz w:val="22"/>
              <w:lang w:eastAsia="vi-VN"/>
              <w14:ligatures w14:val="standardContextual"/>
            </w:rPr>
          </w:pPr>
          <w:hyperlink w:anchor="_Toc167279153" w:history="1">
            <w:r w:rsidR="00EF3790" w:rsidRPr="00EF2403">
              <w:rPr>
                <w:rStyle w:val="Hyperlink"/>
                <w:noProof/>
                <w:lang w:val="en-US"/>
              </w:rPr>
              <w:t>3.1 GIỚI THIỆU HỆ THỐNG WEBSITE THEO DÕI SỨC KHOẺ NGƯỜI DÙNG TỪ XA</w:t>
            </w:r>
            <w:r w:rsidR="00EF3790">
              <w:rPr>
                <w:noProof/>
                <w:webHidden/>
              </w:rPr>
              <w:tab/>
            </w:r>
            <w:r w:rsidR="00EF3790">
              <w:rPr>
                <w:noProof/>
                <w:webHidden/>
              </w:rPr>
              <w:fldChar w:fldCharType="begin"/>
            </w:r>
            <w:r w:rsidR="00EF3790">
              <w:rPr>
                <w:noProof/>
                <w:webHidden/>
              </w:rPr>
              <w:instrText xml:space="preserve"> PAGEREF _Toc167279153 \h </w:instrText>
            </w:r>
            <w:r w:rsidR="00EF3790">
              <w:rPr>
                <w:noProof/>
                <w:webHidden/>
              </w:rPr>
            </w:r>
            <w:r w:rsidR="00EF3790">
              <w:rPr>
                <w:noProof/>
                <w:webHidden/>
              </w:rPr>
              <w:fldChar w:fldCharType="separate"/>
            </w:r>
            <w:r w:rsidR="00C35D19">
              <w:rPr>
                <w:noProof/>
                <w:webHidden/>
              </w:rPr>
              <w:t>15</w:t>
            </w:r>
            <w:r w:rsidR="00EF3790">
              <w:rPr>
                <w:noProof/>
                <w:webHidden/>
              </w:rPr>
              <w:fldChar w:fldCharType="end"/>
            </w:r>
          </w:hyperlink>
        </w:p>
        <w:p w14:paraId="0D757641" w14:textId="675049D8" w:rsidR="00EF3790" w:rsidRDefault="00000000">
          <w:pPr>
            <w:pStyle w:val="TOC3"/>
            <w:tabs>
              <w:tab w:val="right" w:leader="dot" w:pos="8210"/>
            </w:tabs>
            <w:rPr>
              <w:rFonts w:asciiTheme="minorHAnsi" w:eastAsiaTheme="minorEastAsia" w:hAnsiTheme="minorHAnsi"/>
              <w:noProof/>
              <w:kern w:val="2"/>
              <w:sz w:val="22"/>
              <w:lang w:eastAsia="vi-VN"/>
              <w14:ligatures w14:val="standardContextual"/>
            </w:rPr>
          </w:pPr>
          <w:hyperlink w:anchor="_Toc167279154" w:history="1">
            <w:r w:rsidR="00EF3790" w:rsidRPr="00EF2403">
              <w:rPr>
                <w:rStyle w:val="Hyperlink"/>
                <w:noProof/>
                <w:lang w:val="en-US"/>
              </w:rPr>
              <w:t>3.1.1 Giới thiệu về hệ thống</w:t>
            </w:r>
            <w:r w:rsidR="00EF3790">
              <w:rPr>
                <w:noProof/>
                <w:webHidden/>
              </w:rPr>
              <w:tab/>
            </w:r>
            <w:r w:rsidR="00EF3790">
              <w:rPr>
                <w:noProof/>
                <w:webHidden/>
              </w:rPr>
              <w:fldChar w:fldCharType="begin"/>
            </w:r>
            <w:r w:rsidR="00EF3790">
              <w:rPr>
                <w:noProof/>
                <w:webHidden/>
              </w:rPr>
              <w:instrText xml:space="preserve"> PAGEREF _Toc167279154 \h </w:instrText>
            </w:r>
            <w:r w:rsidR="00EF3790">
              <w:rPr>
                <w:noProof/>
                <w:webHidden/>
              </w:rPr>
            </w:r>
            <w:r w:rsidR="00EF3790">
              <w:rPr>
                <w:noProof/>
                <w:webHidden/>
              </w:rPr>
              <w:fldChar w:fldCharType="separate"/>
            </w:r>
            <w:r w:rsidR="00C35D19">
              <w:rPr>
                <w:noProof/>
                <w:webHidden/>
              </w:rPr>
              <w:t>15</w:t>
            </w:r>
            <w:r w:rsidR="00EF3790">
              <w:rPr>
                <w:noProof/>
                <w:webHidden/>
              </w:rPr>
              <w:fldChar w:fldCharType="end"/>
            </w:r>
          </w:hyperlink>
        </w:p>
        <w:p w14:paraId="6E464A4B" w14:textId="107B9B0F" w:rsidR="00EF3790" w:rsidRDefault="00000000">
          <w:pPr>
            <w:pStyle w:val="TOC3"/>
            <w:tabs>
              <w:tab w:val="right" w:leader="dot" w:pos="8210"/>
            </w:tabs>
            <w:rPr>
              <w:rFonts w:asciiTheme="minorHAnsi" w:eastAsiaTheme="minorEastAsia" w:hAnsiTheme="minorHAnsi"/>
              <w:noProof/>
              <w:kern w:val="2"/>
              <w:sz w:val="22"/>
              <w:lang w:eastAsia="vi-VN"/>
              <w14:ligatures w14:val="standardContextual"/>
            </w:rPr>
          </w:pPr>
          <w:hyperlink w:anchor="_Toc167279155" w:history="1">
            <w:r w:rsidR="00EF3790" w:rsidRPr="00EF2403">
              <w:rPr>
                <w:rStyle w:val="Hyperlink"/>
                <w:noProof/>
                <w:lang w:val="en-US"/>
              </w:rPr>
              <w:t>3.1.2 Các thành phần của hệ thống</w:t>
            </w:r>
            <w:r w:rsidR="00EF3790">
              <w:rPr>
                <w:noProof/>
                <w:webHidden/>
              </w:rPr>
              <w:tab/>
            </w:r>
            <w:r w:rsidR="00EF3790">
              <w:rPr>
                <w:noProof/>
                <w:webHidden/>
              </w:rPr>
              <w:fldChar w:fldCharType="begin"/>
            </w:r>
            <w:r w:rsidR="00EF3790">
              <w:rPr>
                <w:noProof/>
                <w:webHidden/>
              </w:rPr>
              <w:instrText xml:space="preserve"> PAGEREF _Toc167279155 \h </w:instrText>
            </w:r>
            <w:r w:rsidR="00EF3790">
              <w:rPr>
                <w:noProof/>
                <w:webHidden/>
              </w:rPr>
            </w:r>
            <w:r w:rsidR="00EF3790">
              <w:rPr>
                <w:noProof/>
                <w:webHidden/>
              </w:rPr>
              <w:fldChar w:fldCharType="separate"/>
            </w:r>
            <w:r w:rsidR="00C35D19">
              <w:rPr>
                <w:noProof/>
                <w:webHidden/>
              </w:rPr>
              <w:t>15</w:t>
            </w:r>
            <w:r w:rsidR="00EF3790">
              <w:rPr>
                <w:noProof/>
                <w:webHidden/>
              </w:rPr>
              <w:fldChar w:fldCharType="end"/>
            </w:r>
          </w:hyperlink>
        </w:p>
        <w:p w14:paraId="199CFF4F" w14:textId="7E483B4D" w:rsidR="00EF3790" w:rsidRDefault="00000000">
          <w:pPr>
            <w:pStyle w:val="TOC3"/>
            <w:tabs>
              <w:tab w:val="right" w:leader="dot" w:pos="8210"/>
            </w:tabs>
            <w:rPr>
              <w:rFonts w:asciiTheme="minorHAnsi" w:eastAsiaTheme="minorEastAsia" w:hAnsiTheme="minorHAnsi"/>
              <w:noProof/>
              <w:kern w:val="2"/>
              <w:sz w:val="22"/>
              <w:lang w:eastAsia="vi-VN"/>
              <w14:ligatures w14:val="standardContextual"/>
            </w:rPr>
          </w:pPr>
          <w:hyperlink w:anchor="_Toc167279156" w:history="1">
            <w:r w:rsidR="00EF3790" w:rsidRPr="00EF2403">
              <w:rPr>
                <w:rStyle w:val="Hyperlink"/>
                <w:noProof/>
                <w:lang w:val="en-US"/>
              </w:rPr>
              <w:t>3.1.3 Tổng quát về sơ đồ use case của hệ thống</w:t>
            </w:r>
            <w:r w:rsidR="00EF3790">
              <w:rPr>
                <w:noProof/>
                <w:webHidden/>
              </w:rPr>
              <w:tab/>
            </w:r>
            <w:r w:rsidR="00EF3790">
              <w:rPr>
                <w:noProof/>
                <w:webHidden/>
              </w:rPr>
              <w:fldChar w:fldCharType="begin"/>
            </w:r>
            <w:r w:rsidR="00EF3790">
              <w:rPr>
                <w:noProof/>
                <w:webHidden/>
              </w:rPr>
              <w:instrText xml:space="preserve"> PAGEREF _Toc167279156 \h </w:instrText>
            </w:r>
            <w:r w:rsidR="00EF3790">
              <w:rPr>
                <w:noProof/>
                <w:webHidden/>
              </w:rPr>
            </w:r>
            <w:r w:rsidR="00EF3790">
              <w:rPr>
                <w:noProof/>
                <w:webHidden/>
              </w:rPr>
              <w:fldChar w:fldCharType="separate"/>
            </w:r>
            <w:r w:rsidR="00C35D19">
              <w:rPr>
                <w:noProof/>
                <w:webHidden/>
              </w:rPr>
              <w:t>16</w:t>
            </w:r>
            <w:r w:rsidR="00EF3790">
              <w:rPr>
                <w:noProof/>
                <w:webHidden/>
              </w:rPr>
              <w:fldChar w:fldCharType="end"/>
            </w:r>
          </w:hyperlink>
        </w:p>
        <w:p w14:paraId="36FB2815" w14:textId="1731FFED" w:rsidR="00EF3790" w:rsidRDefault="00000000">
          <w:pPr>
            <w:pStyle w:val="TOC2"/>
            <w:tabs>
              <w:tab w:val="right" w:leader="dot" w:pos="8210"/>
            </w:tabs>
            <w:rPr>
              <w:rFonts w:asciiTheme="minorHAnsi" w:eastAsiaTheme="minorEastAsia" w:hAnsiTheme="minorHAnsi"/>
              <w:noProof/>
              <w:kern w:val="2"/>
              <w:sz w:val="22"/>
              <w:lang w:eastAsia="vi-VN"/>
              <w14:ligatures w14:val="standardContextual"/>
            </w:rPr>
          </w:pPr>
          <w:hyperlink w:anchor="_Toc167279157" w:history="1">
            <w:r w:rsidR="00EF3790" w:rsidRPr="00EF2403">
              <w:rPr>
                <w:rStyle w:val="Hyperlink"/>
                <w:noProof/>
                <w:lang w:val="en-US"/>
              </w:rPr>
              <w:t>3.2 TỔNG QUAN VỀ ỨNG DỤNG DI ĐỘNG THEO DÕI SỨC KHOẺ NGƯỜI DÙNG TỪ XA</w:t>
            </w:r>
            <w:r w:rsidR="00EF3790">
              <w:rPr>
                <w:noProof/>
                <w:webHidden/>
              </w:rPr>
              <w:tab/>
            </w:r>
            <w:r w:rsidR="00EF3790">
              <w:rPr>
                <w:noProof/>
                <w:webHidden/>
              </w:rPr>
              <w:fldChar w:fldCharType="begin"/>
            </w:r>
            <w:r w:rsidR="00EF3790">
              <w:rPr>
                <w:noProof/>
                <w:webHidden/>
              </w:rPr>
              <w:instrText xml:space="preserve"> PAGEREF _Toc167279157 \h </w:instrText>
            </w:r>
            <w:r w:rsidR="00EF3790">
              <w:rPr>
                <w:noProof/>
                <w:webHidden/>
              </w:rPr>
            </w:r>
            <w:r w:rsidR="00EF3790">
              <w:rPr>
                <w:noProof/>
                <w:webHidden/>
              </w:rPr>
              <w:fldChar w:fldCharType="separate"/>
            </w:r>
            <w:r w:rsidR="00C35D19">
              <w:rPr>
                <w:noProof/>
                <w:webHidden/>
              </w:rPr>
              <w:t>21</w:t>
            </w:r>
            <w:r w:rsidR="00EF3790">
              <w:rPr>
                <w:noProof/>
                <w:webHidden/>
              </w:rPr>
              <w:fldChar w:fldCharType="end"/>
            </w:r>
          </w:hyperlink>
        </w:p>
        <w:p w14:paraId="5C3D71D0" w14:textId="039A337C" w:rsidR="00EF3790" w:rsidRDefault="00000000">
          <w:pPr>
            <w:pStyle w:val="TOC3"/>
            <w:tabs>
              <w:tab w:val="right" w:leader="dot" w:pos="8210"/>
            </w:tabs>
            <w:rPr>
              <w:rFonts w:asciiTheme="minorHAnsi" w:eastAsiaTheme="minorEastAsia" w:hAnsiTheme="minorHAnsi"/>
              <w:noProof/>
              <w:kern w:val="2"/>
              <w:sz w:val="22"/>
              <w:lang w:eastAsia="vi-VN"/>
              <w14:ligatures w14:val="standardContextual"/>
            </w:rPr>
          </w:pPr>
          <w:hyperlink w:anchor="_Toc167279158" w:history="1">
            <w:r w:rsidR="00EF3790" w:rsidRPr="00EF2403">
              <w:rPr>
                <w:rStyle w:val="Hyperlink"/>
                <w:noProof/>
                <w:lang w:val="en-US"/>
              </w:rPr>
              <w:t>3.2.1 Phân tích thiết kế chi tiết</w:t>
            </w:r>
            <w:r w:rsidR="00EF3790">
              <w:rPr>
                <w:noProof/>
                <w:webHidden/>
              </w:rPr>
              <w:tab/>
            </w:r>
            <w:r w:rsidR="00EF3790">
              <w:rPr>
                <w:noProof/>
                <w:webHidden/>
              </w:rPr>
              <w:fldChar w:fldCharType="begin"/>
            </w:r>
            <w:r w:rsidR="00EF3790">
              <w:rPr>
                <w:noProof/>
                <w:webHidden/>
              </w:rPr>
              <w:instrText xml:space="preserve"> PAGEREF _Toc167279158 \h </w:instrText>
            </w:r>
            <w:r w:rsidR="00EF3790">
              <w:rPr>
                <w:noProof/>
                <w:webHidden/>
              </w:rPr>
            </w:r>
            <w:r w:rsidR="00EF3790">
              <w:rPr>
                <w:noProof/>
                <w:webHidden/>
              </w:rPr>
              <w:fldChar w:fldCharType="separate"/>
            </w:r>
            <w:r w:rsidR="00C35D19">
              <w:rPr>
                <w:noProof/>
                <w:webHidden/>
              </w:rPr>
              <w:t>21</w:t>
            </w:r>
            <w:r w:rsidR="00EF3790">
              <w:rPr>
                <w:noProof/>
                <w:webHidden/>
              </w:rPr>
              <w:fldChar w:fldCharType="end"/>
            </w:r>
          </w:hyperlink>
        </w:p>
        <w:p w14:paraId="3C441DA4" w14:textId="52BEDB29" w:rsidR="00EF3790" w:rsidRDefault="00000000">
          <w:pPr>
            <w:pStyle w:val="TOC3"/>
            <w:tabs>
              <w:tab w:val="right" w:leader="dot" w:pos="8210"/>
            </w:tabs>
            <w:rPr>
              <w:rFonts w:asciiTheme="minorHAnsi" w:eastAsiaTheme="minorEastAsia" w:hAnsiTheme="minorHAnsi"/>
              <w:noProof/>
              <w:kern w:val="2"/>
              <w:sz w:val="22"/>
              <w:lang w:eastAsia="vi-VN"/>
              <w14:ligatures w14:val="standardContextual"/>
            </w:rPr>
          </w:pPr>
          <w:hyperlink w:anchor="_Toc167279159" w:history="1">
            <w:r w:rsidR="00EF3790" w:rsidRPr="00EF2403">
              <w:rPr>
                <w:rStyle w:val="Hyperlink"/>
                <w:noProof/>
                <w:lang w:val="en-US"/>
              </w:rPr>
              <w:t>3.2.2 Cơ sở dữ liệu</w:t>
            </w:r>
            <w:r w:rsidR="00EF3790">
              <w:rPr>
                <w:noProof/>
                <w:webHidden/>
              </w:rPr>
              <w:tab/>
            </w:r>
            <w:r w:rsidR="00EF3790">
              <w:rPr>
                <w:noProof/>
                <w:webHidden/>
              </w:rPr>
              <w:fldChar w:fldCharType="begin"/>
            </w:r>
            <w:r w:rsidR="00EF3790">
              <w:rPr>
                <w:noProof/>
                <w:webHidden/>
              </w:rPr>
              <w:instrText xml:space="preserve"> PAGEREF _Toc167279159 \h </w:instrText>
            </w:r>
            <w:r w:rsidR="00EF3790">
              <w:rPr>
                <w:noProof/>
                <w:webHidden/>
              </w:rPr>
            </w:r>
            <w:r w:rsidR="00EF3790">
              <w:rPr>
                <w:noProof/>
                <w:webHidden/>
              </w:rPr>
              <w:fldChar w:fldCharType="separate"/>
            </w:r>
            <w:r w:rsidR="00C35D19">
              <w:rPr>
                <w:noProof/>
                <w:webHidden/>
              </w:rPr>
              <w:t>27</w:t>
            </w:r>
            <w:r w:rsidR="00EF3790">
              <w:rPr>
                <w:noProof/>
                <w:webHidden/>
              </w:rPr>
              <w:fldChar w:fldCharType="end"/>
            </w:r>
          </w:hyperlink>
        </w:p>
        <w:p w14:paraId="1C31F7B2" w14:textId="0A209662" w:rsidR="00EF3790" w:rsidRDefault="00000000">
          <w:pPr>
            <w:pStyle w:val="TOC3"/>
            <w:tabs>
              <w:tab w:val="right" w:leader="dot" w:pos="8210"/>
            </w:tabs>
            <w:rPr>
              <w:rFonts w:asciiTheme="minorHAnsi" w:eastAsiaTheme="minorEastAsia" w:hAnsiTheme="minorHAnsi"/>
              <w:noProof/>
              <w:kern w:val="2"/>
              <w:sz w:val="22"/>
              <w:lang w:eastAsia="vi-VN"/>
              <w14:ligatures w14:val="standardContextual"/>
            </w:rPr>
          </w:pPr>
          <w:hyperlink w:anchor="_Toc167279160" w:history="1">
            <w:r w:rsidR="00EF3790" w:rsidRPr="00EF2403">
              <w:rPr>
                <w:rStyle w:val="Hyperlink"/>
                <w:noProof/>
                <w:lang w:val="en-US"/>
              </w:rPr>
              <w:t>3.2.3 Sơ đồ quan hệ</w:t>
            </w:r>
            <w:r w:rsidR="00EF3790">
              <w:rPr>
                <w:noProof/>
                <w:webHidden/>
              </w:rPr>
              <w:tab/>
            </w:r>
            <w:r w:rsidR="00EF3790">
              <w:rPr>
                <w:noProof/>
                <w:webHidden/>
              </w:rPr>
              <w:fldChar w:fldCharType="begin"/>
            </w:r>
            <w:r w:rsidR="00EF3790">
              <w:rPr>
                <w:noProof/>
                <w:webHidden/>
              </w:rPr>
              <w:instrText xml:space="preserve"> PAGEREF _Toc167279160 \h </w:instrText>
            </w:r>
            <w:r w:rsidR="00EF3790">
              <w:rPr>
                <w:noProof/>
                <w:webHidden/>
              </w:rPr>
            </w:r>
            <w:r w:rsidR="00EF3790">
              <w:rPr>
                <w:noProof/>
                <w:webHidden/>
              </w:rPr>
              <w:fldChar w:fldCharType="separate"/>
            </w:r>
            <w:r w:rsidR="00C35D19">
              <w:rPr>
                <w:noProof/>
                <w:webHidden/>
              </w:rPr>
              <w:t>33</w:t>
            </w:r>
            <w:r w:rsidR="00EF3790">
              <w:rPr>
                <w:noProof/>
                <w:webHidden/>
              </w:rPr>
              <w:fldChar w:fldCharType="end"/>
            </w:r>
          </w:hyperlink>
        </w:p>
        <w:p w14:paraId="43F81658" w14:textId="7095931C" w:rsidR="00EF3790" w:rsidRDefault="00000000">
          <w:pPr>
            <w:pStyle w:val="TOC3"/>
            <w:tabs>
              <w:tab w:val="right" w:leader="dot" w:pos="8210"/>
            </w:tabs>
            <w:rPr>
              <w:rFonts w:asciiTheme="minorHAnsi" w:eastAsiaTheme="minorEastAsia" w:hAnsiTheme="minorHAnsi"/>
              <w:noProof/>
              <w:kern w:val="2"/>
              <w:sz w:val="22"/>
              <w:lang w:eastAsia="vi-VN"/>
              <w14:ligatures w14:val="standardContextual"/>
            </w:rPr>
          </w:pPr>
          <w:hyperlink w:anchor="_Toc167279161" w:history="1">
            <w:r w:rsidR="00EF3790" w:rsidRPr="00EF2403">
              <w:rPr>
                <w:rStyle w:val="Hyperlink"/>
                <w:noProof/>
                <w:lang w:val="en-US"/>
              </w:rPr>
              <w:t>3.2.4 Giao diện ứng dụng</w:t>
            </w:r>
            <w:r w:rsidR="00EF3790">
              <w:rPr>
                <w:noProof/>
                <w:webHidden/>
              </w:rPr>
              <w:tab/>
            </w:r>
            <w:r w:rsidR="00EF3790">
              <w:rPr>
                <w:noProof/>
                <w:webHidden/>
              </w:rPr>
              <w:fldChar w:fldCharType="begin"/>
            </w:r>
            <w:r w:rsidR="00EF3790">
              <w:rPr>
                <w:noProof/>
                <w:webHidden/>
              </w:rPr>
              <w:instrText xml:space="preserve"> PAGEREF _Toc167279161 \h </w:instrText>
            </w:r>
            <w:r w:rsidR="00EF3790">
              <w:rPr>
                <w:noProof/>
                <w:webHidden/>
              </w:rPr>
            </w:r>
            <w:r w:rsidR="00EF3790">
              <w:rPr>
                <w:noProof/>
                <w:webHidden/>
              </w:rPr>
              <w:fldChar w:fldCharType="separate"/>
            </w:r>
            <w:r w:rsidR="00C35D19">
              <w:rPr>
                <w:noProof/>
                <w:webHidden/>
              </w:rPr>
              <w:t>34</w:t>
            </w:r>
            <w:r w:rsidR="00EF3790">
              <w:rPr>
                <w:noProof/>
                <w:webHidden/>
              </w:rPr>
              <w:fldChar w:fldCharType="end"/>
            </w:r>
          </w:hyperlink>
        </w:p>
        <w:p w14:paraId="1F7E0E07" w14:textId="79A1B8F4" w:rsidR="00EF3790" w:rsidRDefault="00000000">
          <w:pPr>
            <w:pStyle w:val="TOC3"/>
            <w:tabs>
              <w:tab w:val="right" w:leader="dot" w:pos="8210"/>
            </w:tabs>
            <w:rPr>
              <w:rFonts w:asciiTheme="minorHAnsi" w:eastAsiaTheme="minorEastAsia" w:hAnsiTheme="minorHAnsi"/>
              <w:noProof/>
              <w:kern w:val="2"/>
              <w:sz w:val="22"/>
              <w:lang w:eastAsia="vi-VN"/>
              <w14:ligatures w14:val="standardContextual"/>
            </w:rPr>
          </w:pPr>
          <w:hyperlink w:anchor="_Toc167279162" w:history="1">
            <w:r w:rsidR="00EF3790" w:rsidRPr="00EF2403">
              <w:rPr>
                <w:rStyle w:val="Hyperlink"/>
                <w:noProof/>
                <w:lang w:val="en-US"/>
              </w:rPr>
              <w:t>3.2.5 Kết luận và hướng phát triển</w:t>
            </w:r>
            <w:r w:rsidR="00EF3790">
              <w:rPr>
                <w:noProof/>
                <w:webHidden/>
              </w:rPr>
              <w:tab/>
            </w:r>
            <w:r w:rsidR="00EF3790">
              <w:rPr>
                <w:noProof/>
                <w:webHidden/>
              </w:rPr>
              <w:fldChar w:fldCharType="begin"/>
            </w:r>
            <w:r w:rsidR="00EF3790">
              <w:rPr>
                <w:noProof/>
                <w:webHidden/>
              </w:rPr>
              <w:instrText xml:space="preserve"> PAGEREF _Toc167279162 \h </w:instrText>
            </w:r>
            <w:r w:rsidR="00EF3790">
              <w:rPr>
                <w:noProof/>
                <w:webHidden/>
              </w:rPr>
            </w:r>
            <w:r w:rsidR="00EF3790">
              <w:rPr>
                <w:noProof/>
                <w:webHidden/>
              </w:rPr>
              <w:fldChar w:fldCharType="separate"/>
            </w:r>
            <w:r w:rsidR="00C35D19">
              <w:rPr>
                <w:noProof/>
                <w:webHidden/>
              </w:rPr>
              <w:t>44</w:t>
            </w:r>
            <w:r w:rsidR="00EF3790">
              <w:rPr>
                <w:noProof/>
                <w:webHidden/>
              </w:rPr>
              <w:fldChar w:fldCharType="end"/>
            </w:r>
          </w:hyperlink>
        </w:p>
        <w:p w14:paraId="058762BF" w14:textId="41ECF723" w:rsidR="007756A0" w:rsidRPr="00AD709D" w:rsidRDefault="007756A0" w:rsidP="00C75001">
          <w:pPr>
            <w:jc w:val="both"/>
          </w:pPr>
          <w:r w:rsidRPr="00E53CEB">
            <w:rPr>
              <w:rFonts w:cstheme="majorHAnsi"/>
              <w:b/>
              <w:bCs/>
              <w:noProof/>
              <w:sz w:val="28"/>
              <w:szCs w:val="28"/>
            </w:rPr>
            <w:fldChar w:fldCharType="end"/>
          </w:r>
        </w:p>
      </w:sdtContent>
    </w:sdt>
    <w:p w14:paraId="1361466C" w14:textId="77777777" w:rsidR="003D2CE8" w:rsidRDefault="003D2CE8" w:rsidP="000F3929">
      <w:pPr>
        <w:pStyle w:val="DanhMc"/>
        <w:jc w:val="center"/>
      </w:pPr>
    </w:p>
    <w:p w14:paraId="03A440BD" w14:textId="77777777" w:rsidR="003D2CE8" w:rsidRDefault="003D2CE8" w:rsidP="000F3929">
      <w:pPr>
        <w:pStyle w:val="DanhMc"/>
        <w:jc w:val="center"/>
      </w:pPr>
    </w:p>
    <w:p w14:paraId="6C789C63" w14:textId="77777777" w:rsidR="003D2CE8" w:rsidRDefault="003D2CE8" w:rsidP="000F3929">
      <w:pPr>
        <w:pStyle w:val="DanhMc"/>
        <w:jc w:val="center"/>
      </w:pPr>
    </w:p>
    <w:p w14:paraId="2F4E4351" w14:textId="77777777" w:rsidR="003D2CE8" w:rsidRDefault="003D2CE8" w:rsidP="000F3929">
      <w:pPr>
        <w:pStyle w:val="DanhMc"/>
        <w:jc w:val="center"/>
      </w:pPr>
    </w:p>
    <w:p w14:paraId="13B92407" w14:textId="77777777" w:rsidR="00A22EB2" w:rsidRDefault="00A22EB2" w:rsidP="000F3929">
      <w:pPr>
        <w:pStyle w:val="DanhMc"/>
        <w:jc w:val="center"/>
      </w:pPr>
    </w:p>
    <w:p w14:paraId="0A6ADC7D" w14:textId="77777777" w:rsidR="003D2CE8" w:rsidRDefault="003D2CE8" w:rsidP="000F3929">
      <w:pPr>
        <w:pStyle w:val="DanhMc"/>
        <w:jc w:val="center"/>
      </w:pPr>
    </w:p>
    <w:p w14:paraId="588DCDA0" w14:textId="77777777" w:rsidR="003D2CE8" w:rsidRDefault="003D2CE8" w:rsidP="000F3929">
      <w:pPr>
        <w:pStyle w:val="DanhMc"/>
        <w:jc w:val="center"/>
      </w:pPr>
    </w:p>
    <w:p w14:paraId="1962939B" w14:textId="77777777" w:rsidR="003D2CE8" w:rsidRDefault="003D2CE8" w:rsidP="00F72C0D">
      <w:pPr>
        <w:pStyle w:val="DanhMc"/>
      </w:pPr>
    </w:p>
    <w:p w14:paraId="5DD38EBE" w14:textId="77777777" w:rsidR="00F72C0D" w:rsidRDefault="00F72C0D" w:rsidP="00F72C0D">
      <w:pPr>
        <w:pStyle w:val="DanhMc"/>
      </w:pPr>
    </w:p>
    <w:p w14:paraId="2D4160FB" w14:textId="77777777" w:rsidR="003D2CE8" w:rsidRDefault="003D2CE8" w:rsidP="000F3929">
      <w:pPr>
        <w:pStyle w:val="DanhMc"/>
        <w:jc w:val="center"/>
      </w:pPr>
    </w:p>
    <w:p w14:paraId="61A10822" w14:textId="77777777" w:rsidR="003D2CE8" w:rsidRDefault="003D2CE8" w:rsidP="000F3929">
      <w:pPr>
        <w:pStyle w:val="DanhMc"/>
        <w:jc w:val="center"/>
      </w:pPr>
    </w:p>
    <w:p w14:paraId="1E468B2E" w14:textId="77777777" w:rsidR="003D2CE8" w:rsidRDefault="003D2CE8" w:rsidP="000F3929">
      <w:pPr>
        <w:pStyle w:val="DanhMc"/>
        <w:jc w:val="center"/>
      </w:pPr>
    </w:p>
    <w:p w14:paraId="6B5F401A" w14:textId="77777777" w:rsidR="003D2CE8" w:rsidRDefault="003D2CE8" w:rsidP="000F3929">
      <w:pPr>
        <w:pStyle w:val="DanhMc"/>
        <w:jc w:val="center"/>
      </w:pPr>
    </w:p>
    <w:p w14:paraId="52B1DEA7" w14:textId="77777777" w:rsidR="003D2CE8" w:rsidRDefault="003D2CE8" w:rsidP="000F3929">
      <w:pPr>
        <w:pStyle w:val="DanhMc"/>
        <w:jc w:val="center"/>
      </w:pPr>
    </w:p>
    <w:p w14:paraId="4CF11C85" w14:textId="77777777" w:rsidR="006367DD" w:rsidRDefault="006367DD" w:rsidP="000F3929">
      <w:pPr>
        <w:pStyle w:val="DanhMc"/>
        <w:jc w:val="center"/>
      </w:pPr>
    </w:p>
    <w:p w14:paraId="1F26AFFC" w14:textId="77777777" w:rsidR="00EF3790" w:rsidRDefault="00EF3790" w:rsidP="000F3929">
      <w:pPr>
        <w:pStyle w:val="DanhMc"/>
        <w:jc w:val="center"/>
      </w:pPr>
    </w:p>
    <w:p w14:paraId="7AA9B8A0" w14:textId="77777777" w:rsidR="003D2CE8" w:rsidRDefault="003D2CE8" w:rsidP="000F3929">
      <w:pPr>
        <w:pStyle w:val="DanhMc"/>
        <w:jc w:val="center"/>
      </w:pPr>
    </w:p>
    <w:p w14:paraId="6BE81BA9" w14:textId="77777777" w:rsidR="00257702" w:rsidRDefault="00257702" w:rsidP="000F3929">
      <w:pPr>
        <w:pStyle w:val="DanhMc"/>
        <w:jc w:val="center"/>
      </w:pPr>
    </w:p>
    <w:p w14:paraId="55FD7205" w14:textId="77777777" w:rsidR="003D2CE8" w:rsidRDefault="003D2CE8" w:rsidP="000F3929">
      <w:pPr>
        <w:pStyle w:val="DanhMc"/>
        <w:jc w:val="center"/>
      </w:pPr>
    </w:p>
    <w:p w14:paraId="26CF0959" w14:textId="77777777" w:rsidR="003D2CE8" w:rsidRDefault="003D2CE8" w:rsidP="000F3929">
      <w:pPr>
        <w:pStyle w:val="DanhMc"/>
        <w:jc w:val="center"/>
      </w:pPr>
    </w:p>
    <w:p w14:paraId="5AFEE34D" w14:textId="77777777" w:rsidR="003D2CE8" w:rsidRDefault="003D2CE8" w:rsidP="000F3929">
      <w:pPr>
        <w:pStyle w:val="DanhMc"/>
        <w:jc w:val="center"/>
      </w:pPr>
    </w:p>
    <w:p w14:paraId="6095C2E0" w14:textId="77777777" w:rsidR="00652EC0" w:rsidRDefault="00652EC0" w:rsidP="000F3929">
      <w:pPr>
        <w:pStyle w:val="DanhMc"/>
        <w:jc w:val="center"/>
      </w:pPr>
    </w:p>
    <w:p w14:paraId="0EAAACA7" w14:textId="77777777" w:rsidR="003D2CE8" w:rsidRDefault="003D2CE8" w:rsidP="000F3929">
      <w:pPr>
        <w:pStyle w:val="DanhMc"/>
        <w:jc w:val="center"/>
      </w:pPr>
    </w:p>
    <w:p w14:paraId="23C77940" w14:textId="7F62DC4F" w:rsidR="00625D08" w:rsidRDefault="003B535A" w:rsidP="000F3929">
      <w:pPr>
        <w:pStyle w:val="DanhMc"/>
        <w:jc w:val="center"/>
      </w:pPr>
      <w:r>
        <w:lastRenderedPageBreak/>
        <w:t>DANH MỤC HÌNH ẢNH</w:t>
      </w:r>
    </w:p>
    <w:p w14:paraId="4C5F63A6" w14:textId="0884DAF0" w:rsidR="00652EC0" w:rsidRDefault="000F7F4F">
      <w:pPr>
        <w:pStyle w:val="TableofFigures"/>
        <w:tabs>
          <w:tab w:val="right" w:leader="dot" w:pos="8210"/>
        </w:tabs>
        <w:rPr>
          <w:rFonts w:asciiTheme="minorHAnsi" w:eastAsiaTheme="minorEastAsia" w:hAnsiTheme="minorHAnsi"/>
          <w:noProof/>
          <w:kern w:val="2"/>
          <w:sz w:val="22"/>
          <w:lang w:eastAsia="vi-VN"/>
          <w14:ligatures w14:val="standardContextual"/>
        </w:rPr>
      </w:pPr>
      <w:r>
        <w:fldChar w:fldCharType="begin"/>
      </w:r>
      <w:r>
        <w:instrText xml:space="preserve"> TOC \h \z \c "Hình" </w:instrText>
      </w:r>
      <w:r>
        <w:fldChar w:fldCharType="separate"/>
      </w:r>
      <w:hyperlink w:anchor="_Toc167277633" w:history="1">
        <w:r w:rsidR="00652EC0" w:rsidRPr="00C91A87">
          <w:rPr>
            <w:rStyle w:val="Hyperlink"/>
            <w:noProof/>
          </w:rPr>
          <w:t>Hình 1</w:t>
        </w:r>
        <w:r w:rsidR="00652EC0" w:rsidRPr="00C91A87">
          <w:rPr>
            <w:rStyle w:val="Hyperlink"/>
            <w:noProof/>
            <w:lang w:val="en-US"/>
          </w:rPr>
          <w:t>: Cấu trúc Flutter</w:t>
        </w:r>
        <w:r w:rsidR="00652EC0">
          <w:rPr>
            <w:noProof/>
            <w:webHidden/>
          </w:rPr>
          <w:tab/>
        </w:r>
        <w:r w:rsidR="00652EC0">
          <w:rPr>
            <w:noProof/>
            <w:webHidden/>
          </w:rPr>
          <w:fldChar w:fldCharType="begin"/>
        </w:r>
        <w:r w:rsidR="00652EC0">
          <w:rPr>
            <w:noProof/>
            <w:webHidden/>
          </w:rPr>
          <w:instrText xml:space="preserve"> PAGEREF _Toc167277633 \h </w:instrText>
        </w:r>
        <w:r w:rsidR="00652EC0">
          <w:rPr>
            <w:noProof/>
            <w:webHidden/>
          </w:rPr>
        </w:r>
        <w:r w:rsidR="00652EC0">
          <w:rPr>
            <w:noProof/>
            <w:webHidden/>
          </w:rPr>
          <w:fldChar w:fldCharType="separate"/>
        </w:r>
        <w:r w:rsidR="00C35D19">
          <w:rPr>
            <w:noProof/>
            <w:webHidden/>
          </w:rPr>
          <w:t>5</w:t>
        </w:r>
        <w:r w:rsidR="00652EC0">
          <w:rPr>
            <w:noProof/>
            <w:webHidden/>
          </w:rPr>
          <w:fldChar w:fldCharType="end"/>
        </w:r>
      </w:hyperlink>
    </w:p>
    <w:p w14:paraId="027EA4A3" w14:textId="20BB92A6"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34" w:history="1">
        <w:r w:rsidR="00652EC0" w:rsidRPr="00C91A87">
          <w:rPr>
            <w:rStyle w:val="Hyperlink"/>
            <w:noProof/>
          </w:rPr>
          <w:t>Hình 2</w:t>
        </w:r>
        <w:r w:rsidR="00652EC0" w:rsidRPr="00C91A87">
          <w:rPr>
            <w:rStyle w:val="Hyperlink"/>
            <w:noProof/>
            <w:lang w:val="en-US"/>
          </w:rPr>
          <w:t xml:space="preserve"> Cấu trúc của nền tảng Health Connect</w:t>
        </w:r>
        <w:r w:rsidR="00652EC0">
          <w:rPr>
            <w:noProof/>
            <w:webHidden/>
          </w:rPr>
          <w:tab/>
        </w:r>
        <w:r w:rsidR="00652EC0">
          <w:rPr>
            <w:noProof/>
            <w:webHidden/>
          </w:rPr>
          <w:fldChar w:fldCharType="begin"/>
        </w:r>
        <w:r w:rsidR="00652EC0">
          <w:rPr>
            <w:noProof/>
            <w:webHidden/>
          </w:rPr>
          <w:instrText xml:space="preserve"> PAGEREF _Toc167277634 \h </w:instrText>
        </w:r>
        <w:r w:rsidR="00652EC0">
          <w:rPr>
            <w:noProof/>
            <w:webHidden/>
          </w:rPr>
        </w:r>
        <w:r w:rsidR="00652EC0">
          <w:rPr>
            <w:noProof/>
            <w:webHidden/>
          </w:rPr>
          <w:fldChar w:fldCharType="separate"/>
        </w:r>
        <w:r w:rsidR="00C35D19">
          <w:rPr>
            <w:noProof/>
            <w:webHidden/>
          </w:rPr>
          <w:t>7</w:t>
        </w:r>
        <w:r w:rsidR="00652EC0">
          <w:rPr>
            <w:noProof/>
            <w:webHidden/>
          </w:rPr>
          <w:fldChar w:fldCharType="end"/>
        </w:r>
      </w:hyperlink>
    </w:p>
    <w:p w14:paraId="4F7E9FB6" w14:textId="27C9D24C"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35" w:history="1">
        <w:r w:rsidR="00652EC0" w:rsidRPr="00C91A87">
          <w:rPr>
            <w:rStyle w:val="Hyperlink"/>
            <w:noProof/>
          </w:rPr>
          <w:t>Hình 3</w:t>
        </w:r>
        <w:r w:rsidR="00652EC0" w:rsidRPr="00C91A87">
          <w:rPr>
            <w:rStyle w:val="Hyperlink"/>
            <w:noProof/>
            <w:lang w:val="en-US"/>
          </w:rPr>
          <w:t xml:space="preserve"> Mô hình kết nối giữa smartwatch và smartphone</w:t>
        </w:r>
        <w:r w:rsidR="00652EC0">
          <w:rPr>
            <w:noProof/>
            <w:webHidden/>
          </w:rPr>
          <w:tab/>
        </w:r>
        <w:r w:rsidR="00652EC0">
          <w:rPr>
            <w:noProof/>
            <w:webHidden/>
          </w:rPr>
          <w:fldChar w:fldCharType="begin"/>
        </w:r>
        <w:r w:rsidR="00652EC0">
          <w:rPr>
            <w:noProof/>
            <w:webHidden/>
          </w:rPr>
          <w:instrText xml:space="preserve"> PAGEREF _Toc167277635 \h </w:instrText>
        </w:r>
        <w:r w:rsidR="00652EC0">
          <w:rPr>
            <w:noProof/>
            <w:webHidden/>
          </w:rPr>
        </w:r>
        <w:r w:rsidR="00652EC0">
          <w:rPr>
            <w:noProof/>
            <w:webHidden/>
          </w:rPr>
          <w:fldChar w:fldCharType="separate"/>
        </w:r>
        <w:r w:rsidR="00C35D19">
          <w:rPr>
            <w:noProof/>
            <w:webHidden/>
          </w:rPr>
          <w:t>11</w:t>
        </w:r>
        <w:r w:rsidR="00652EC0">
          <w:rPr>
            <w:noProof/>
            <w:webHidden/>
          </w:rPr>
          <w:fldChar w:fldCharType="end"/>
        </w:r>
      </w:hyperlink>
    </w:p>
    <w:p w14:paraId="47C1E030" w14:textId="72781220"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36" w:history="1">
        <w:r w:rsidR="00652EC0" w:rsidRPr="00C91A87">
          <w:rPr>
            <w:rStyle w:val="Hyperlink"/>
            <w:noProof/>
          </w:rPr>
          <w:t>Hình 4</w:t>
        </w:r>
        <w:r w:rsidR="00652EC0" w:rsidRPr="00C91A87">
          <w:rPr>
            <w:rStyle w:val="Hyperlink"/>
            <w:noProof/>
            <w:lang w:val="en-US"/>
          </w:rPr>
          <w:t xml:space="preserve"> Quy trình triển khai mô hình máy học</w:t>
        </w:r>
        <w:r w:rsidR="00652EC0">
          <w:rPr>
            <w:noProof/>
            <w:webHidden/>
          </w:rPr>
          <w:tab/>
        </w:r>
        <w:r w:rsidR="00652EC0">
          <w:rPr>
            <w:noProof/>
            <w:webHidden/>
          </w:rPr>
          <w:fldChar w:fldCharType="begin"/>
        </w:r>
        <w:r w:rsidR="00652EC0">
          <w:rPr>
            <w:noProof/>
            <w:webHidden/>
          </w:rPr>
          <w:instrText xml:space="preserve"> PAGEREF _Toc167277636 \h </w:instrText>
        </w:r>
        <w:r w:rsidR="00652EC0">
          <w:rPr>
            <w:noProof/>
            <w:webHidden/>
          </w:rPr>
        </w:r>
        <w:r w:rsidR="00652EC0">
          <w:rPr>
            <w:noProof/>
            <w:webHidden/>
          </w:rPr>
          <w:fldChar w:fldCharType="separate"/>
        </w:r>
        <w:r w:rsidR="00C35D19">
          <w:rPr>
            <w:noProof/>
            <w:webHidden/>
          </w:rPr>
          <w:t>12</w:t>
        </w:r>
        <w:r w:rsidR="00652EC0">
          <w:rPr>
            <w:noProof/>
            <w:webHidden/>
          </w:rPr>
          <w:fldChar w:fldCharType="end"/>
        </w:r>
      </w:hyperlink>
    </w:p>
    <w:p w14:paraId="73C25E76" w14:textId="07BFFE7E"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37" w:history="1">
        <w:r w:rsidR="00652EC0" w:rsidRPr="00C91A87">
          <w:rPr>
            <w:rStyle w:val="Hyperlink"/>
            <w:noProof/>
          </w:rPr>
          <w:t>Hình 5</w:t>
        </w:r>
        <w:r w:rsidR="00652EC0" w:rsidRPr="00C91A87">
          <w:rPr>
            <w:rStyle w:val="Hyperlink"/>
            <w:noProof/>
            <w:lang w:val="en-US"/>
          </w:rPr>
          <w:t xml:space="preserve"> Sơ đồ hệ thống</w:t>
        </w:r>
        <w:r w:rsidR="00652EC0">
          <w:rPr>
            <w:noProof/>
            <w:webHidden/>
          </w:rPr>
          <w:tab/>
        </w:r>
        <w:r w:rsidR="00652EC0">
          <w:rPr>
            <w:noProof/>
            <w:webHidden/>
          </w:rPr>
          <w:fldChar w:fldCharType="begin"/>
        </w:r>
        <w:r w:rsidR="00652EC0">
          <w:rPr>
            <w:noProof/>
            <w:webHidden/>
          </w:rPr>
          <w:instrText xml:space="preserve"> PAGEREF _Toc167277637 \h </w:instrText>
        </w:r>
        <w:r w:rsidR="00652EC0">
          <w:rPr>
            <w:noProof/>
            <w:webHidden/>
          </w:rPr>
        </w:r>
        <w:r w:rsidR="00652EC0">
          <w:rPr>
            <w:noProof/>
            <w:webHidden/>
          </w:rPr>
          <w:fldChar w:fldCharType="separate"/>
        </w:r>
        <w:r w:rsidR="00C35D19">
          <w:rPr>
            <w:noProof/>
            <w:webHidden/>
          </w:rPr>
          <w:t>15</w:t>
        </w:r>
        <w:r w:rsidR="00652EC0">
          <w:rPr>
            <w:noProof/>
            <w:webHidden/>
          </w:rPr>
          <w:fldChar w:fldCharType="end"/>
        </w:r>
      </w:hyperlink>
    </w:p>
    <w:p w14:paraId="02AECA95" w14:textId="7A8AA816"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38" w:history="1">
        <w:r w:rsidR="00652EC0" w:rsidRPr="00C91A87">
          <w:rPr>
            <w:rStyle w:val="Hyperlink"/>
            <w:noProof/>
          </w:rPr>
          <w:t>Hình 6</w:t>
        </w:r>
        <w:r w:rsidR="00652EC0" w:rsidRPr="00C91A87">
          <w:rPr>
            <w:rStyle w:val="Hyperlink"/>
            <w:noProof/>
            <w:lang w:val="en-US"/>
          </w:rPr>
          <w:t xml:space="preserve"> Quy trình lấy và hiển thị thông tin sức khoẻ của bệnh nhân</w:t>
        </w:r>
        <w:r w:rsidR="00652EC0">
          <w:rPr>
            <w:noProof/>
            <w:webHidden/>
          </w:rPr>
          <w:tab/>
        </w:r>
        <w:r w:rsidR="00652EC0">
          <w:rPr>
            <w:noProof/>
            <w:webHidden/>
          </w:rPr>
          <w:fldChar w:fldCharType="begin"/>
        </w:r>
        <w:r w:rsidR="00652EC0">
          <w:rPr>
            <w:noProof/>
            <w:webHidden/>
          </w:rPr>
          <w:instrText xml:space="preserve"> PAGEREF _Toc167277638 \h </w:instrText>
        </w:r>
        <w:r w:rsidR="00652EC0">
          <w:rPr>
            <w:noProof/>
            <w:webHidden/>
          </w:rPr>
        </w:r>
        <w:r w:rsidR="00652EC0">
          <w:rPr>
            <w:noProof/>
            <w:webHidden/>
          </w:rPr>
          <w:fldChar w:fldCharType="separate"/>
        </w:r>
        <w:r w:rsidR="00C35D19">
          <w:rPr>
            <w:noProof/>
            <w:webHidden/>
          </w:rPr>
          <w:t>17</w:t>
        </w:r>
        <w:r w:rsidR="00652EC0">
          <w:rPr>
            <w:noProof/>
            <w:webHidden/>
          </w:rPr>
          <w:fldChar w:fldCharType="end"/>
        </w:r>
      </w:hyperlink>
    </w:p>
    <w:p w14:paraId="069E7765" w14:textId="44D53A73"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39" w:history="1">
        <w:r w:rsidR="00652EC0" w:rsidRPr="00C91A87">
          <w:rPr>
            <w:rStyle w:val="Hyperlink"/>
            <w:noProof/>
          </w:rPr>
          <w:t>Hình 7. Quy trình lấy và hiển thị thông tin bệnh nhân</w:t>
        </w:r>
        <w:r w:rsidR="00652EC0">
          <w:rPr>
            <w:noProof/>
            <w:webHidden/>
          </w:rPr>
          <w:tab/>
        </w:r>
        <w:r w:rsidR="00652EC0">
          <w:rPr>
            <w:noProof/>
            <w:webHidden/>
          </w:rPr>
          <w:fldChar w:fldCharType="begin"/>
        </w:r>
        <w:r w:rsidR="00652EC0">
          <w:rPr>
            <w:noProof/>
            <w:webHidden/>
          </w:rPr>
          <w:instrText xml:space="preserve"> PAGEREF _Toc167277639 \h </w:instrText>
        </w:r>
        <w:r w:rsidR="00652EC0">
          <w:rPr>
            <w:noProof/>
            <w:webHidden/>
          </w:rPr>
        </w:r>
        <w:r w:rsidR="00652EC0">
          <w:rPr>
            <w:noProof/>
            <w:webHidden/>
          </w:rPr>
          <w:fldChar w:fldCharType="separate"/>
        </w:r>
        <w:r w:rsidR="00C35D19">
          <w:rPr>
            <w:noProof/>
            <w:webHidden/>
          </w:rPr>
          <w:t>18</w:t>
        </w:r>
        <w:r w:rsidR="00652EC0">
          <w:rPr>
            <w:noProof/>
            <w:webHidden/>
          </w:rPr>
          <w:fldChar w:fldCharType="end"/>
        </w:r>
      </w:hyperlink>
    </w:p>
    <w:p w14:paraId="08571931" w14:textId="2A77FE0B"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40" w:history="1">
        <w:r w:rsidR="00652EC0" w:rsidRPr="00C91A87">
          <w:rPr>
            <w:rStyle w:val="Hyperlink"/>
            <w:noProof/>
          </w:rPr>
          <w:t>Hình 8. Sơ đồ thêm bệnh nhân</w:t>
        </w:r>
        <w:r w:rsidR="00652EC0">
          <w:rPr>
            <w:noProof/>
            <w:webHidden/>
          </w:rPr>
          <w:tab/>
        </w:r>
        <w:r w:rsidR="00652EC0">
          <w:rPr>
            <w:noProof/>
            <w:webHidden/>
          </w:rPr>
          <w:fldChar w:fldCharType="begin"/>
        </w:r>
        <w:r w:rsidR="00652EC0">
          <w:rPr>
            <w:noProof/>
            <w:webHidden/>
          </w:rPr>
          <w:instrText xml:space="preserve"> PAGEREF _Toc167277640 \h </w:instrText>
        </w:r>
        <w:r w:rsidR="00652EC0">
          <w:rPr>
            <w:noProof/>
            <w:webHidden/>
          </w:rPr>
        </w:r>
        <w:r w:rsidR="00652EC0">
          <w:rPr>
            <w:noProof/>
            <w:webHidden/>
          </w:rPr>
          <w:fldChar w:fldCharType="separate"/>
        </w:r>
        <w:r w:rsidR="00C35D19">
          <w:rPr>
            <w:noProof/>
            <w:webHidden/>
          </w:rPr>
          <w:t>18</w:t>
        </w:r>
        <w:r w:rsidR="00652EC0">
          <w:rPr>
            <w:noProof/>
            <w:webHidden/>
          </w:rPr>
          <w:fldChar w:fldCharType="end"/>
        </w:r>
      </w:hyperlink>
    </w:p>
    <w:p w14:paraId="106E1974" w14:textId="0704948C"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41" w:history="1">
        <w:r w:rsidR="00652EC0" w:rsidRPr="00C91A87">
          <w:rPr>
            <w:rStyle w:val="Hyperlink"/>
            <w:noProof/>
          </w:rPr>
          <w:t>Hình 9. Quy trình thêm bệnh nhân</w:t>
        </w:r>
        <w:r w:rsidR="00652EC0">
          <w:rPr>
            <w:noProof/>
            <w:webHidden/>
          </w:rPr>
          <w:tab/>
        </w:r>
        <w:r w:rsidR="00652EC0">
          <w:rPr>
            <w:noProof/>
            <w:webHidden/>
          </w:rPr>
          <w:fldChar w:fldCharType="begin"/>
        </w:r>
        <w:r w:rsidR="00652EC0">
          <w:rPr>
            <w:noProof/>
            <w:webHidden/>
          </w:rPr>
          <w:instrText xml:space="preserve"> PAGEREF _Toc167277641 \h </w:instrText>
        </w:r>
        <w:r w:rsidR="00652EC0">
          <w:rPr>
            <w:noProof/>
            <w:webHidden/>
          </w:rPr>
        </w:r>
        <w:r w:rsidR="00652EC0">
          <w:rPr>
            <w:noProof/>
            <w:webHidden/>
          </w:rPr>
          <w:fldChar w:fldCharType="separate"/>
        </w:r>
        <w:r w:rsidR="00C35D19">
          <w:rPr>
            <w:noProof/>
            <w:webHidden/>
          </w:rPr>
          <w:t>19</w:t>
        </w:r>
        <w:r w:rsidR="00652EC0">
          <w:rPr>
            <w:noProof/>
            <w:webHidden/>
          </w:rPr>
          <w:fldChar w:fldCharType="end"/>
        </w:r>
      </w:hyperlink>
    </w:p>
    <w:p w14:paraId="6AD3253F" w14:textId="4692F894"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42" w:history="1">
        <w:r w:rsidR="00652EC0" w:rsidRPr="00C91A87">
          <w:rPr>
            <w:rStyle w:val="Hyperlink"/>
            <w:noProof/>
          </w:rPr>
          <w:t>Hình 10. Sơ đồ thêm bác sĩ</w:t>
        </w:r>
        <w:r w:rsidR="00652EC0">
          <w:rPr>
            <w:noProof/>
            <w:webHidden/>
          </w:rPr>
          <w:tab/>
        </w:r>
        <w:r w:rsidR="00652EC0">
          <w:rPr>
            <w:noProof/>
            <w:webHidden/>
          </w:rPr>
          <w:fldChar w:fldCharType="begin"/>
        </w:r>
        <w:r w:rsidR="00652EC0">
          <w:rPr>
            <w:noProof/>
            <w:webHidden/>
          </w:rPr>
          <w:instrText xml:space="preserve"> PAGEREF _Toc167277642 \h </w:instrText>
        </w:r>
        <w:r w:rsidR="00652EC0">
          <w:rPr>
            <w:noProof/>
            <w:webHidden/>
          </w:rPr>
        </w:r>
        <w:r w:rsidR="00652EC0">
          <w:rPr>
            <w:noProof/>
            <w:webHidden/>
          </w:rPr>
          <w:fldChar w:fldCharType="separate"/>
        </w:r>
        <w:r w:rsidR="00C35D19">
          <w:rPr>
            <w:noProof/>
            <w:webHidden/>
          </w:rPr>
          <w:t>19</w:t>
        </w:r>
        <w:r w:rsidR="00652EC0">
          <w:rPr>
            <w:noProof/>
            <w:webHidden/>
          </w:rPr>
          <w:fldChar w:fldCharType="end"/>
        </w:r>
      </w:hyperlink>
    </w:p>
    <w:p w14:paraId="4148DE58" w14:textId="1ACF0138"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43" w:history="1">
        <w:r w:rsidR="00652EC0" w:rsidRPr="00C91A87">
          <w:rPr>
            <w:rStyle w:val="Hyperlink"/>
            <w:noProof/>
          </w:rPr>
          <w:t>Hình 11. Quy trình thêm bác sĩ</w:t>
        </w:r>
        <w:r w:rsidR="00652EC0">
          <w:rPr>
            <w:noProof/>
            <w:webHidden/>
          </w:rPr>
          <w:tab/>
        </w:r>
        <w:r w:rsidR="00652EC0">
          <w:rPr>
            <w:noProof/>
            <w:webHidden/>
          </w:rPr>
          <w:fldChar w:fldCharType="begin"/>
        </w:r>
        <w:r w:rsidR="00652EC0">
          <w:rPr>
            <w:noProof/>
            <w:webHidden/>
          </w:rPr>
          <w:instrText xml:space="preserve"> PAGEREF _Toc167277643 \h </w:instrText>
        </w:r>
        <w:r w:rsidR="00652EC0">
          <w:rPr>
            <w:noProof/>
            <w:webHidden/>
          </w:rPr>
        </w:r>
        <w:r w:rsidR="00652EC0">
          <w:rPr>
            <w:noProof/>
            <w:webHidden/>
          </w:rPr>
          <w:fldChar w:fldCharType="separate"/>
        </w:r>
        <w:r w:rsidR="00C35D19">
          <w:rPr>
            <w:noProof/>
            <w:webHidden/>
          </w:rPr>
          <w:t>20</w:t>
        </w:r>
        <w:r w:rsidR="00652EC0">
          <w:rPr>
            <w:noProof/>
            <w:webHidden/>
          </w:rPr>
          <w:fldChar w:fldCharType="end"/>
        </w:r>
      </w:hyperlink>
    </w:p>
    <w:p w14:paraId="2386A492" w14:textId="334AC50A"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44" w:history="1">
        <w:r w:rsidR="00652EC0" w:rsidRPr="00C91A87">
          <w:rPr>
            <w:rStyle w:val="Hyperlink"/>
            <w:noProof/>
          </w:rPr>
          <w:t>Hình 12. Sơ đồ đặt câu hỏi</w:t>
        </w:r>
        <w:r w:rsidR="00652EC0">
          <w:rPr>
            <w:noProof/>
            <w:webHidden/>
          </w:rPr>
          <w:tab/>
        </w:r>
        <w:r w:rsidR="00652EC0">
          <w:rPr>
            <w:noProof/>
            <w:webHidden/>
          </w:rPr>
          <w:fldChar w:fldCharType="begin"/>
        </w:r>
        <w:r w:rsidR="00652EC0">
          <w:rPr>
            <w:noProof/>
            <w:webHidden/>
          </w:rPr>
          <w:instrText xml:space="preserve"> PAGEREF _Toc167277644 \h </w:instrText>
        </w:r>
        <w:r w:rsidR="00652EC0">
          <w:rPr>
            <w:noProof/>
            <w:webHidden/>
          </w:rPr>
        </w:r>
        <w:r w:rsidR="00652EC0">
          <w:rPr>
            <w:noProof/>
            <w:webHidden/>
          </w:rPr>
          <w:fldChar w:fldCharType="separate"/>
        </w:r>
        <w:r w:rsidR="00C35D19">
          <w:rPr>
            <w:noProof/>
            <w:webHidden/>
          </w:rPr>
          <w:t>20</w:t>
        </w:r>
        <w:r w:rsidR="00652EC0">
          <w:rPr>
            <w:noProof/>
            <w:webHidden/>
          </w:rPr>
          <w:fldChar w:fldCharType="end"/>
        </w:r>
      </w:hyperlink>
    </w:p>
    <w:p w14:paraId="7F643D44" w14:textId="024131B2"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45" w:history="1">
        <w:r w:rsidR="00652EC0" w:rsidRPr="00C91A87">
          <w:rPr>
            <w:rStyle w:val="Hyperlink"/>
            <w:noProof/>
          </w:rPr>
          <w:t>Hình 13. Quy trình đặt câu hỏi</w:t>
        </w:r>
        <w:r w:rsidR="00652EC0">
          <w:rPr>
            <w:noProof/>
            <w:webHidden/>
          </w:rPr>
          <w:tab/>
        </w:r>
        <w:r w:rsidR="00652EC0">
          <w:rPr>
            <w:noProof/>
            <w:webHidden/>
          </w:rPr>
          <w:fldChar w:fldCharType="begin"/>
        </w:r>
        <w:r w:rsidR="00652EC0">
          <w:rPr>
            <w:noProof/>
            <w:webHidden/>
          </w:rPr>
          <w:instrText xml:space="preserve"> PAGEREF _Toc167277645 \h </w:instrText>
        </w:r>
        <w:r w:rsidR="00652EC0">
          <w:rPr>
            <w:noProof/>
            <w:webHidden/>
          </w:rPr>
        </w:r>
        <w:r w:rsidR="00652EC0">
          <w:rPr>
            <w:noProof/>
            <w:webHidden/>
          </w:rPr>
          <w:fldChar w:fldCharType="separate"/>
        </w:r>
        <w:r w:rsidR="00C35D19">
          <w:rPr>
            <w:noProof/>
            <w:webHidden/>
          </w:rPr>
          <w:t>21</w:t>
        </w:r>
        <w:r w:rsidR="00652EC0">
          <w:rPr>
            <w:noProof/>
            <w:webHidden/>
          </w:rPr>
          <w:fldChar w:fldCharType="end"/>
        </w:r>
      </w:hyperlink>
    </w:p>
    <w:p w14:paraId="438F5DCD" w14:textId="47B45BF7"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46" w:history="1">
        <w:r w:rsidR="00652EC0" w:rsidRPr="00C91A87">
          <w:rPr>
            <w:rStyle w:val="Hyperlink"/>
            <w:noProof/>
          </w:rPr>
          <w:t>Hình 14. Sơ đồ đưa cảnh báo</w:t>
        </w:r>
        <w:r w:rsidR="00652EC0">
          <w:rPr>
            <w:noProof/>
            <w:webHidden/>
          </w:rPr>
          <w:tab/>
        </w:r>
        <w:r w:rsidR="00652EC0">
          <w:rPr>
            <w:noProof/>
            <w:webHidden/>
          </w:rPr>
          <w:fldChar w:fldCharType="begin"/>
        </w:r>
        <w:r w:rsidR="00652EC0">
          <w:rPr>
            <w:noProof/>
            <w:webHidden/>
          </w:rPr>
          <w:instrText xml:space="preserve"> PAGEREF _Toc167277646 \h </w:instrText>
        </w:r>
        <w:r w:rsidR="00652EC0">
          <w:rPr>
            <w:noProof/>
            <w:webHidden/>
          </w:rPr>
        </w:r>
        <w:r w:rsidR="00652EC0">
          <w:rPr>
            <w:noProof/>
            <w:webHidden/>
          </w:rPr>
          <w:fldChar w:fldCharType="separate"/>
        </w:r>
        <w:r w:rsidR="00C35D19">
          <w:rPr>
            <w:noProof/>
            <w:webHidden/>
          </w:rPr>
          <w:t>21</w:t>
        </w:r>
        <w:r w:rsidR="00652EC0">
          <w:rPr>
            <w:noProof/>
            <w:webHidden/>
          </w:rPr>
          <w:fldChar w:fldCharType="end"/>
        </w:r>
      </w:hyperlink>
    </w:p>
    <w:p w14:paraId="6E0E644D" w14:textId="3CB8A4A0"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47" w:history="1">
        <w:r w:rsidR="00652EC0" w:rsidRPr="00C91A87">
          <w:rPr>
            <w:rStyle w:val="Hyperlink"/>
            <w:noProof/>
          </w:rPr>
          <w:t>Hình 15</w:t>
        </w:r>
        <w:r w:rsidR="00652EC0" w:rsidRPr="00C91A87">
          <w:rPr>
            <w:rStyle w:val="Hyperlink"/>
            <w:noProof/>
            <w:lang w:val="en-US"/>
          </w:rPr>
          <w:t xml:space="preserve"> Sơ đồ use case tổng quát</w:t>
        </w:r>
        <w:r w:rsidR="00652EC0">
          <w:rPr>
            <w:noProof/>
            <w:webHidden/>
          </w:rPr>
          <w:tab/>
        </w:r>
        <w:r w:rsidR="00652EC0">
          <w:rPr>
            <w:noProof/>
            <w:webHidden/>
          </w:rPr>
          <w:fldChar w:fldCharType="begin"/>
        </w:r>
        <w:r w:rsidR="00652EC0">
          <w:rPr>
            <w:noProof/>
            <w:webHidden/>
          </w:rPr>
          <w:instrText xml:space="preserve"> PAGEREF _Toc167277647 \h </w:instrText>
        </w:r>
        <w:r w:rsidR="00652EC0">
          <w:rPr>
            <w:noProof/>
            <w:webHidden/>
          </w:rPr>
        </w:r>
        <w:r w:rsidR="00652EC0">
          <w:rPr>
            <w:noProof/>
            <w:webHidden/>
          </w:rPr>
          <w:fldChar w:fldCharType="separate"/>
        </w:r>
        <w:r w:rsidR="00C35D19">
          <w:rPr>
            <w:noProof/>
            <w:webHidden/>
          </w:rPr>
          <w:t>22</w:t>
        </w:r>
        <w:r w:rsidR="00652EC0">
          <w:rPr>
            <w:noProof/>
            <w:webHidden/>
          </w:rPr>
          <w:fldChar w:fldCharType="end"/>
        </w:r>
      </w:hyperlink>
    </w:p>
    <w:p w14:paraId="392ACE37" w14:textId="46B25A44"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48" w:history="1">
        <w:r w:rsidR="00652EC0" w:rsidRPr="00C91A87">
          <w:rPr>
            <w:rStyle w:val="Hyperlink"/>
            <w:noProof/>
          </w:rPr>
          <w:t>Hình 16</w:t>
        </w:r>
        <w:r w:rsidR="00652EC0" w:rsidRPr="00C91A87">
          <w:rPr>
            <w:rStyle w:val="Hyperlink"/>
            <w:noProof/>
            <w:lang w:val="en-US"/>
          </w:rPr>
          <w:t xml:space="preserve"> Sơ đồ use case quản lý bệnh án</w:t>
        </w:r>
        <w:r w:rsidR="00652EC0">
          <w:rPr>
            <w:noProof/>
            <w:webHidden/>
          </w:rPr>
          <w:tab/>
        </w:r>
        <w:r w:rsidR="00652EC0">
          <w:rPr>
            <w:noProof/>
            <w:webHidden/>
          </w:rPr>
          <w:fldChar w:fldCharType="begin"/>
        </w:r>
        <w:r w:rsidR="00652EC0">
          <w:rPr>
            <w:noProof/>
            <w:webHidden/>
          </w:rPr>
          <w:instrText xml:space="preserve"> PAGEREF _Toc167277648 \h </w:instrText>
        </w:r>
        <w:r w:rsidR="00652EC0">
          <w:rPr>
            <w:noProof/>
            <w:webHidden/>
          </w:rPr>
        </w:r>
        <w:r w:rsidR="00652EC0">
          <w:rPr>
            <w:noProof/>
            <w:webHidden/>
          </w:rPr>
          <w:fldChar w:fldCharType="separate"/>
        </w:r>
        <w:r w:rsidR="00C35D19">
          <w:rPr>
            <w:noProof/>
            <w:webHidden/>
          </w:rPr>
          <w:t>22</w:t>
        </w:r>
        <w:r w:rsidR="00652EC0">
          <w:rPr>
            <w:noProof/>
            <w:webHidden/>
          </w:rPr>
          <w:fldChar w:fldCharType="end"/>
        </w:r>
      </w:hyperlink>
    </w:p>
    <w:p w14:paraId="3A35F1B7" w14:textId="352E92DF"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49" w:history="1">
        <w:r w:rsidR="00652EC0" w:rsidRPr="00C91A87">
          <w:rPr>
            <w:rStyle w:val="Hyperlink"/>
            <w:noProof/>
          </w:rPr>
          <w:t>Hình 17</w:t>
        </w:r>
        <w:r w:rsidR="00652EC0" w:rsidRPr="00C91A87">
          <w:rPr>
            <w:rStyle w:val="Hyperlink"/>
            <w:noProof/>
            <w:lang w:val="en-US"/>
          </w:rPr>
          <w:t xml:space="preserve"> Sơ đồ tuần tự theo dõi chỉ số sức khoẻ</w:t>
        </w:r>
        <w:r w:rsidR="00652EC0">
          <w:rPr>
            <w:noProof/>
            <w:webHidden/>
          </w:rPr>
          <w:tab/>
        </w:r>
        <w:r w:rsidR="00652EC0">
          <w:rPr>
            <w:noProof/>
            <w:webHidden/>
          </w:rPr>
          <w:fldChar w:fldCharType="begin"/>
        </w:r>
        <w:r w:rsidR="00652EC0">
          <w:rPr>
            <w:noProof/>
            <w:webHidden/>
          </w:rPr>
          <w:instrText xml:space="preserve"> PAGEREF _Toc167277649 \h </w:instrText>
        </w:r>
        <w:r w:rsidR="00652EC0">
          <w:rPr>
            <w:noProof/>
            <w:webHidden/>
          </w:rPr>
        </w:r>
        <w:r w:rsidR="00652EC0">
          <w:rPr>
            <w:noProof/>
            <w:webHidden/>
          </w:rPr>
          <w:fldChar w:fldCharType="separate"/>
        </w:r>
        <w:r w:rsidR="00C35D19">
          <w:rPr>
            <w:noProof/>
            <w:webHidden/>
          </w:rPr>
          <w:t>25</w:t>
        </w:r>
        <w:r w:rsidR="00652EC0">
          <w:rPr>
            <w:noProof/>
            <w:webHidden/>
          </w:rPr>
          <w:fldChar w:fldCharType="end"/>
        </w:r>
      </w:hyperlink>
    </w:p>
    <w:p w14:paraId="4286DC3C" w14:textId="6A635362"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50" w:history="1">
        <w:r w:rsidR="00652EC0" w:rsidRPr="00C91A87">
          <w:rPr>
            <w:rStyle w:val="Hyperlink"/>
            <w:noProof/>
          </w:rPr>
          <w:t>Hình 18</w:t>
        </w:r>
        <w:r w:rsidR="00652EC0" w:rsidRPr="00C91A87">
          <w:rPr>
            <w:rStyle w:val="Hyperlink"/>
            <w:noProof/>
            <w:lang w:val="en-US"/>
          </w:rPr>
          <w:t xml:space="preserve"> Sơ đồ tuần tự cảnh báo sức khoẻ</w:t>
        </w:r>
        <w:r w:rsidR="00652EC0">
          <w:rPr>
            <w:noProof/>
            <w:webHidden/>
          </w:rPr>
          <w:tab/>
        </w:r>
        <w:r w:rsidR="00652EC0">
          <w:rPr>
            <w:noProof/>
            <w:webHidden/>
          </w:rPr>
          <w:fldChar w:fldCharType="begin"/>
        </w:r>
        <w:r w:rsidR="00652EC0">
          <w:rPr>
            <w:noProof/>
            <w:webHidden/>
          </w:rPr>
          <w:instrText xml:space="preserve"> PAGEREF _Toc167277650 \h </w:instrText>
        </w:r>
        <w:r w:rsidR="00652EC0">
          <w:rPr>
            <w:noProof/>
            <w:webHidden/>
          </w:rPr>
        </w:r>
        <w:r w:rsidR="00652EC0">
          <w:rPr>
            <w:noProof/>
            <w:webHidden/>
          </w:rPr>
          <w:fldChar w:fldCharType="separate"/>
        </w:r>
        <w:r w:rsidR="00C35D19">
          <w:rPr>
            <w:noProof/>
            <w:webHidden/>
          </w:rPr>
          <w:t>26</w:t>
        </w:r>
        <w:r w:rsidR="00652EC0">
          <w:rPr>
            <w:noProof/>
            <w:webHidden/>
          </w:rPr>
          <w:fldChar w:fldCharType="end"/>
        </w:r>
      </w:hyperlink>
    </w:p>
    <w:p w14:paraId="4ABBD312" w14:textId="561ED50C"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51" w:history="1">
        <w:r w:rsidR="00652EC0" w:rsidRPr="00C91A87">
          <w:rPr>
            <w:rStyle w:val="Hyperlink"/>
            <w:noProof/>
          </w:rPr>
          <w:t>Hình 19</w:t>
        </w:r>
        <w:r w:rsidR="00652EC0" w:rsidRPr="00C91A87">
          <w:rPr>
            <w:rStyle w:val="Hyperlink"/>
            <w:noProof/>
            <w:lang w:val="en-US"/>
          </w:rPr>
          <w:t xml:space="preserve"> Sơ đồ tuần tự theo dõi vị trí</w:t>
        </w:r>
        <w:r w:rsidR="00652EC0">
          <w:rPr>
            <w:noProof/>
            <w:webHidden/>
          </w:rPr>
          <w:tab/>
        </w:r>
        <w:r w:rsidR="00652EC0">
          <w:rPr>
            <w:noProof/>
            <w:webHidden/>
          </w:rPr>
          <w:fldChar w:fldCharType="begin"/>
        </w:r>
        <w:r w:rsidR="00652EC0">
          <w:rPr>
            <w:noProof/>
            <w:webHidden/>
          </w:rPr>
          <w:instrText xml:space="preserve"> PAGEREF _Toc167277651 \h </w:instrText>
        </w:r>
        <w:r w:rsidR="00652EC0">
          <w:rPr>
            <w:noProof/>
            <w:webHidden/>
          </w:rPr>
        </w:r>
        <w:r w:rsidR="00652EC0">
          <w:rPr>
            <w:noProof/>
            <w:webHidden/>
          </w:rPr>
          <w:fldChar w:fldCharType="separate"/>
        </w:r>
        <w:r w:rsidR="00C35D19">
          <w:rPr>
            <w:noProof/>
            <w:webHidden/>
          </w:rPr>
          <w:t>26</w:t>
        </w:r>
        <w:r w:rsidR="00652EC0">
          <w:rPr>
            <w:noProof/>
            <w:webHidden/>
          </w:rPr>
          <w:fldChar w:fldCharType="end"/>
        </w:r>
      </w:hyperlink>
    </w:p>
    <w:p w14:paraId="229D3B3F" w14:textId="68810132"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52" w:history="1">
        <w:r w:rsidR="00652EC0" w:rsidRPr="00C91A87">
          <w:rPr>
            <w:rStyle w:val="Hyperlink"/>
            <w:noProof/>
          </w:rPr>
          <w:t>Hình 20</w:t>
        </w:r>
        <w:r w:rsidR="00652EC0" w:rsidRPr="00C91A87">
          <w:rPr>
            <w:rStyle w:val="Hyperlink"/>
            <w:noProof/>
            <w:lang w:val="en-US"/>
          </w:rPr>
          <w:t xml:space="preserve"> Sơ đồ tuần tự nhắc nhở uống thuốc</w:t>
        </w:r>
        <w:r w:rsidR="00652EC0">
          <w:rPr>
            <w:noProof/>
            <w:webHidden/>
          </w:rPr>
          <w:tab/>
        </w:r>
        <w:r w:rsidR="00652EC0">
          <w:rPr>
            <w:noProof/>
            <w:webHidden/>
          </w:rPr>
          <w:fldChar w:fldCharType="begin"/>
        </w:r>
        <w:r w:rsidR="00652EC0">
          <w:rPr>
            <w:noProof/>
            <w:webHidden/>
          </w:rPr>
          <w:instrText xml:space="preserve"> PAGEREF _Toc167277652 \h </w:instrText>
        </w:r>
        <w:r w:rsidR="00652EC0">
          <w:rPr>
            <w:noProof/>
            <w:webHidden/>
          </w:rPr>
        </w:r>
        <w:r w:rsidR="00652EC0">
          <w:rPr>
            <w:noProof/>
            <w:webHidden/>
          </w:rPr>
          <w:fldChar w:fldCharType="separate"/>
        </w:r>
        <w:r w:rsidR="00C35D19">
          <w:rPr>
            <w:noProof/>
            <w:webHidden/>
          </w:rPr>
          <w:t>27</w:t>
        </w:r>
        <w:r w:rsidR="00652EC0">
          <w:rPr>
            <w:noProof/>
            <w:webHidden/>
          </w:rPr>
          <w:fldChar w:fldCharType="end"/>
        </w:r>
      </w:hyperlink>
    </w:p>
    <w:p w14:paraId="04F6B456" w14:textId="063BF757"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53" w:history="1">
        <w:r w:rsidR="00652EC0" w:rsidRPr="00C91A87">
          <w:rPr>
            <w:rStyle w:val="Hyperlink"/>
            <w:noProof/>
          </w:rPr>
          <w:t>Hình 21</w:t>
        </w:r>
        <w:r w:rsidR="00652EC0" w:rsidRPr="00C91A87">
          <w:rPr>
            <w:rStyle w:val="Hyperlink"/>
            <w:noProof/>
            <w:lang w:val="en-US"/>
          </w:rPr>
          <w:t xml:space="preserve"> Sơ đồ tuần tự chức năng thêm bệnh án</w:t>
        </w:r>
        <w:r w:rsidR="00652EC0">
          <w:rPr>
            <w:noProof/>
            <w:webHidden/>
          </w:rPr>
          <w:tab/>
        </w:r>
        <w:r w:rsidR="00652EC0">
          <w:rPr>
            <w:noProof/>
            <w:webHidden/>
          </w:rPr>
          <w:fldChar w:fldCharType="begin"/>
        </w:r>
        <w:r w:rsidR="00652EC0">
          <w:rPr>
            <w:noProof/>
            <w:webHidden/>
          </w:rPr>
          <w:instrText xml:space="preserve"> PAGEREF _Toc167277653 \h </w:instrText>
        </w:r>
        <w:r w:rsidR="00652EC0">
          <w:rPr>
            <w:noProof/>
            <w:webHidden/>
          </w:rPr>
        </w:r>
        <w:r w:rsidR="00652EC0">
          <w:rPr>
            <w:noProof/>
            <w:webHidden/>
          </w:rPr>
          <w:fldChar w:fldCharType="separate"/>
        </w:r>
        <w:r w:rsidR="00C35D19">
          <w:rPr>
            <w:noProof/>
            <w:webHidden/>
          </w:rPr>
          <w:t>27</w:t>
        </w:r>
        <w:r w:rsidR="00652EC0">
          <w:rPr>
            <w:noProof/>
            <w:webHidden/>
          </w:rPr>
          <w:fldChar w:fldCharType="end"/>
        </w:r>
      </w:hyperlink>
    </w:p>
    <w:p w14:paraId="0770EF8F" w14:textId="3B4EB3A0"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54" w:history="1">
        <w:r w:rsidR="00652EC0" w:rsidRPr="00C91A87">
          <w:rPr>
            <w:rStyle w:val="Hyperlink"/>
            <w:noProof/>
          </w:rPr>
          <w:t>Hình 22</w:t>
        </w:r>
        <w:r w:rsidR="00652EC0" w:rsidRPr="00C91A87">
          <w:rPr>
            <w:rStyle w:val="Hyperlink"/>
            <w:noProof/>
            <w:lang w:val="en-US"/>
          </w:rPr>
          <w:t xml:space="preserve"> Sơ đồ quan hệ cơ sở dữ liệu</w:t>
        </w:r>
        <w:r w:rsidR="00652EC0">
          <w:rPr>
            <w:noProof/>
            <w:webHidden/>
          </w:rPr>
          <w:tab/>
        </w:r>
        <w:r w:rsidR="00652EC0">
          <w:rPr>
            <w:noProof/>
            <w:webHidden/>
          </w:rPr>
          <w:fldChar w:fldCharType="begin"/>
        </w:r>
        <w:r w:rsidR="00652EC0">
          <w:rPr>
            <w:noProof/>
            <w:webHidden/>
          </w:rPr>
          <w:instrText xml:space="preserve"> PAGEREF _Toc167277654 \h </w:instrText>
        </w:r>
        <w:r w:rsidR="00652EC0">
          <w:rPr>
            <w:noProof/>
            <w:webHidden/>
          </w:rPr>
        </w:r>
        <w:r w:rsidR="00652EC0">
          <w:rPr>
            <w:noProof/>
            <w:webHidden/>
          </w:rPr>
          <w:fldChar w:fldCharType="separate"/>
        </w:r>
        <w:r w:rsidR="00C35D19">
          <w:rPr>
            <w:noProof/>
            <w:webHidden/>
          </w:rPr>
          <w:t>33</w:t>
        </w:r>
        <w:r w:rsidR="00652EC0">
          <w:rPr>
            <w:noProof/>
            <w:webHidden/>
          </w:rPr>
          <w:fldChar w:fldCharType="end"/>
        </w:r>
      </w:hyperlink>
    </w:p>
    <w:p w14:paraId="12A2E9CA" w14:textId="26D60767"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55" w:history="1">
        <w:r w:rsidR="00652EC0" w:rsidRPr="00C91A87">
          <w:rPr>
            <w:rStyle w:val="Hyperlink"/>
            <w:noProof/>
          </w:rPr>
          <w:t>Hình 23</w:t>
        </w:r>
        <w:r w:rsidR="00652EC0" w:rsidRPr="00C91A87">
          <w:rPr>
            <w:rStyle w:val="Hyperlink"/>
            <w:noProof/>
            <w:lang w:val="en-US"/>
          </w:rPr>
          <w:t xml:space="preserve"> Trang chính ứng dụng</w:t>
        </w:r>
        <w:r w:rsidR="00652EC0">
          <w:rPr>
            <w:noProof/>
            <w:webHidden/>
          </w:rPr>
          <w:tab/>
        </w:r>
        <w:r w:rsidR="00652EC0">
          <w:rPr>
            <w:noProof/>
            <w:webHidden/>
          </w:rPr>
          <w:fldChar w:fldCharType="begin"/>
        </w:r>
        <w:r w:rsidR="00652EC0">
          <w:rPr>
            <w:noProof/>
            <w:webHidden/>
          </w:rPr>
          <w:instrText xml:space="preserve"> PAGEREF _Toc167277655 \h </w:instrText>
        </w:r>
        <w:r w:rsidR="00652EC0">
          <w:rPr>
            <w:noProof/>
            <w:webHidden/>
          </w:rPr>
        </w:r>
        <w:r w:rsidR="00652EC0">
          <w:rPr>
            <w:noProof/>
            <w:webHidden/>
          </w:rPr>
          <w:fldChar w:fldCharType="separate"/>
        </w:r>
        <w:r w:rsidR="00C35D19">
          <w:rPr>
            <w:noProof/>
            <w:webHidden/>
          </w:rPr>
          <w:t>34</w:t>
        </w:r>
        <w:r w:rsidR="00652EC0">
          <w:rPr>
            <w:noProof/>
            <w:webHidden/>
          </w:rPr>
          <w:fldChar w:fldCharType="end"/>
        </w:r>
      </w:hyperlink>
    </w:p>
    <w:p w14:paraId="0EEF9DA3" w14:textId="61587A6C"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56" w:history="1">
        <w:r w:rsidR="00652EC0" w:rsidRPr="00C91A87">
          <w:rPr>
            <w:rStyle w:val="Hyperlink"/>
            <w:noProof/>
          </w:rPr>
          <w:t>Hình 24</w:t>
        </w:r>
        <w:r w:rsidR="00652EC0" w:rsidRPr="00C91A87">
          <w:rPr>
            <w:rStyle w:val="Hyperlink"/>
            <w:noProof/>
            <w:lang w:val="en-US"/>
          </w:rPr>
          <w:t xml:space="preserve"> Trang chính ứng dụng</w:t>
        </w:r>
        <w:r w:rsidR="00652EC0">
          <w:rPr>
            <w:noProof/>
            <w:webHidden/>
          </w:rPr>
          <w:tab/>
        </w:r>
        <w:r w:rsidR="00652EC0">
          <w:rPr>
            <w:noProof/>
            <w:webHidden/>
          </w:rPr>
          <w:fldChar w:fldCharType="begin"/>
        </w:r>
        <w:r w:rsidR="00652EC0">
          <w:rPr>
            <w:noProof/>
            <w:webHidden/>
          </w:rPr>
          <w:instrText xml:space="preserve"> PAGEREF _Toc167277656 \h </w:instrText>
        </w:r>
        <w:r w:rsidR="00652EC0">
          <w:rPr>
            <w:noProof/>
            <w:webHidden/>
          </w:rPr>
        </w:r>
        <w:r w:rsidR="00652EC0">
          <w:rPr>
            <w:noProof/>
            <w:webHidden/>
          </w:rPr>
          <w:fldChar w:fldCharType="separate"/>
        </w:r>
        <w:r w:rsidR="00C35D19">
          <w:rPr>
            <w:noProof/>
            <w:webHidden/>
          </w:rPr>
          <w:t>35</w:t>
        </w:r>
        <w:r w:rsidR="00652EC0">
          <w:rPr>
            <w:noProof/>
            <w:webHidden/>
          </w:rPr>
          <w:fldChar w:fldCharType="end"/>
        </w:r>
      </w:hyperlink>
    </w:p>
    <w:p w14:paraId="197F32FC" w14:textId="0E1F0FAD"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57" w:history="1">
        <w:r w:rsidR="00652EC0" w:rsidRPr="00C91A87">
          <w:rPr>
            <w:rStyle w:val="Hyperlink"/>
            <w:noProof/>
          </w:rPr>
          <w:t>Hình 25</w:t>
        </w:r>
        <w:r w:rsidR="00652EC0" w:rsidRPr="00C91A87">
          <w:rPr>
            <w:rStyle w:val="Hyperlink"/>
            <w:noProof/>
            <w:lang w:val="en-US"/>
          </w:rPr>
          <w:t xml:space="preserve"> Trang nhắc nhở lịch uống thuốc</w:t>
        </w:r>
        <w:r w:rsidR="00652EC0">
          <w:rPr>
            <w:noProof/>
            <w:webHidden/>
          </w:rPr>
          <w:tab/>
        </w:r>
        <w:r w:rsidR="00652EC0">
          <w:rPr>
            <w:noProof/>
            <w:webHidden/>
          </w:rPr>
          <w:fldChar w:fldCharType="begin"/>
        </w:r>
        <w:r w:rsidR="00652EC0">
          <w:rPr>
            <w:noProof/>
            <w:webHidden/>
          </w:rPr>
          <w:instrText xml:space="preserve"> PAGEREF _Toc167277657 \h </w:instrText>
        </w:r>
        <w:r w:rsidR="00652EC0">
          <w:rPr>
            <w:noProof/>
            <w:webHidden/>
          </w:rPr>
        </w:r>
        <w:r w:rsidR="00652EC0">
          <w:rPr>
            <w:noProof/>
            <w:webHidden/>
          </w:rPr>
          <w:fldChar w:fldCharType="separate"/>
        </w:r>
        <w:r w:rsidR="00C35D19">
          <w:rPr>
            <w:noProof/>
            <w:webHidden/>
          </w:rPr>
          <w:t>36</w:t>
        </w:r>
        <w:r w:rsidR="00652EC0">
          <w:rPr>
            <w:noProof/>
            <w:webHidden/>
          </w:rPr>
          <w:fldChar w:fldCharType="end"/>
        </w:r>
      </w:hyperlink>
    </w:p>
    <w:p w14:paraId="3FD3ACF0" w14:textId="6A655CAA"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58" w:history="1">
        <w:r w:rsidR="00652EC0" w:rsidRPr="00C91A87">
          <w:rPr>
            <w:rStyle w:val="Hyperlink"/>
            <w:noProof/>
          </w:rPr>
          <w:t>Hình 26</w:t>
        </w:r>
        <w:r w:rsidR="00652EC0" w:rsidRPr="00C91A87">
          <w:rPr>
            <w:rStyle w:val="Hyperlink"/>
            <w:noProof/>
            <w:lang w:val="en-US"/>
          </w:rPr>
          <w:t xml:space="preserve"> Trang chi tiết lịch uống thuốc</w:t>
        </w:r>
        <w:r w:rsidR="00652EC0">
          <w:rPr>
            <w:noProof/>
            <w:webHidden/>
          </w:rPr>
          <w:tab/>
        </w:r>
        <w:r w:rsidR="00652EC0">
          <w:rPr>
            <w:noProof/>
            <w:webHidden/>
          </w:rPr>
          <w:fldChar w:fldCharType="begin"/>
        </w:r>
        <w:r w:rsidR="00652EC0">
          <w:rPr>
            <w:noProof/>
            <w:webHidden/>
          </w:rPr>
          <w:instrText xml:space="preserve"> PAGEREF _Toc167277658 \h </w:instrText>
        </w:r>
        <w:r w:rsidR="00652EC0">
          <w:rPr>
            <w:noProof/>
            <w:webHidden/>
          </w:rPr>
        </w:r>
        <w:r w:rsidR="00652EC0">
          <w:rPr>
            <w:noProof/>
            <w:webHidden/>
          </w:rPr>
          <w:fldChar w:fldCharType="separate"/>
        </w:r>
        <w:r w:rsidR="00C35D19">
          <w:rPr>
            <w:noProof/>
            <w:webHidden/>
          </w:rPr>
          <w:t>37</w:t>
        </w:r>
        <w:r w:rsidR="00652EC0">
          <w:rPr>
            <w:noProof/>
            <w:webHidden/>
          </w:rPr>
          <w:fldChar w:fldCharType="end"/>
        </w:r>
      </w:hyperlink>
    </w:p>
    <w:p w14:paraId="369E404A" w14:textId="3001E748"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59" w:history="1">
        <w:r w:rsidR="00652EC0" w:rsidRPr="00C91A87">
          <w:rPr>
            <w:rStyle w:val="Hyperlink"/>
            <w:noProof/>
          </w:rPr>
          <w:t>Hình 27</w:t>
        </w:r>
        <w:r w:rsidR="00652EC0" w:rsidRPr="00C91A87">
          <w:rPr>
            <w:rStyle w:val="Hyperlink"/>
            <w:noProof/>
            <w:lang w:val="en-US"/>
          </w:rPr>
          <w:t xml:space="preserve"> Trang bệnh án</w:t>
        </w:r>
        <w:r w:rsidR="00652EC0">
          <w:rPr>
            <w:noProof/>
            <w:webHidden/>
          </w:rPr>
          <w:tab/>
        </w:r>
        <w:r w:rsidR="00652EC0">
          <w:rPr>
            <w:noProof/>
            <w:webHidden/>
          </w:rPr>
          <w:fldChar w:fldCharType="begin"/>
        </w:r>
        <w:r w:rsidR="00652EC0">
          <w:rPr>
            <w:noProof/>
            <w:webHidden/>
          </w:rPr>
          <w:instrText xml:space="preserve"> PAGEREF _Toc167277659 \h </w:instrText>
        </w:r>
        <w:r w:rsidR="00652EC0">
          <w:rPr>
            <w:noProof/>
            <w:webHidden/>
          </w:rPr>
        </w:r>
        <w:r w:rsidR="00652EC0">
          <w:rPr>
            <w:noProof/>
            <w:webHidden/>
          </w:rPr>
          <w:fldChar w:fldCharType="separate"/>
        </w:r>
        <w:r w:rsidR="00C35D19">
          <w:rPr>
            <w:noProof/>
            <w:webHidden/>
          </w:rPr>
          <w:t>38</w:t>
        </w:r>
        <w:r w:rsidR="00652EC0">
          <w:rPr>
            <w:noProof/>
            <w:webHidden/>
          </w:rPr>
          <w:fldChar w:fldCharType="end"/>
        </w:r>
      </w:hyperlink>
    </w:p>
    <w:p w14:paraId="70152D33" w14:textId="670A5E0C"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60" w:history="1">
        <w:r w:rsidR="00652EC0" w:rsidRPr="00C91A87">
          <w:rPr>
            <w:rStyle w:val="Hyperlink"/>
            <w:noProof/>
          </w:rPr>
          <w:t>Hình 28</w:t>
        </w:r>
        <w:r w:rsidR="00652EC0" w:rsidRPr="00C91A87">
          <w:rPr>
            <w:rStyle w:val="Hyperlink"/>
            <w:noProof/>
            <w:lang w:val="en-US"/>
          </w:rPr>
          <w:t xml:space="preserve"> Trang tải bệnh án</w:t>
        </w:r>
        <w:r w:rsidR="00652EC0">
          <w:rPr>
            <w:noProof/>
            <w:webHidden/>
          </w:rPr>
          <w:tab/>
        </w:r>
        <w:r w:rsidR="00652EC0">
          <w:rPr>
            <w:noProof/>
            <w:webHidden/>
          </w:rPr>
          <w:fldChar w:fldCharType="begin"/>
        </w:r>
        <w:r w:rsidR="00652EC0">
          <w:rPr>
            <w:noProof/>
            <w:webHidden/>
          </w:rPr>
          <w:instrText xml:space="preserve"> PAGEREF _Toc167277660 \h </w:instrText>
        </w:r>
        <w:r w:rsidR="00652EC0">
          <w:rPr>
            <w:noProof/>
            <w:webHidden/>
          </w:rPr>
        </w:r>
        <w:r w:rsidR="00652EC0">
          <w:rPr>
            <w:noProof/>
            <w:webHidden/>
          </w:rPr>
          <w:fldChar w:fldCharType="separate"/>
        </w:r>
        <w:r w:rsidR="00C35D19">
          <w:rPr>
            <w:noProof/>
            <w:webHidden/>
          </w:rPr>
          <w:t>39</w:t>
        </w:r>
        <w:r w:rsidR="00652EC0">
          <w:rPr>
            <w:noProof/>
            <w:webHidden/>
          </w:rPr>
          <w:fldChar w:fldCharType="end"/>
        </w:r>
      </w:hyperlink>
    </w:p>
    <w:p w14:paraId="7773E0F4" w14:textId="5106DEFC"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61" w:history="1">
        <w:r w:rsidR="00652EC0" w:rsidRPr="00C91A87">
          <w:rPr>
            <w:rStyle w:val="Hyperlink"/>
            <w:noProof/>
          </w:rPr>
          <w:t>Hình 29</w:t>
        </w:r>
        <w:r w:rsidR="00652EC0" w:rsidRPr="00C91A87">
          <w:rPr>
            <w:rStyle w:val="Hyperlink"/>
            <w:noProof/>
            <w:lang w:val="en-US"/>
          </w:rPr>
          <w:t xml:space="preserve"> Trang hỏi đáp</w:t>
        </w:r>
        <w:r w:rsidR="00652EC0">
          <w:rPr>
            <w:noProof/>
            <w:webHidden/>
          </w:rPr>
          <w:tab/>
        </w:r>
        <w:r w:rsidR="00652EC0">
          <w:rPr>
            <w:noProof/>
            <w:webHidden/>
          </w:rPr>
          <w:fldChar w:fldCharType="begin"/>
        </w:r>
        <w:r w:rsidR="00652EC0">
          <w:rPr>
            <w:noProof/>
            <w:webHidden/>
          </w:rPr>
          <w:instrText xml:space="preserve"> PAGEREF _Toc167277661 \h </w:instrText>
        </w:r>
        <w:r w:rsidR="00652EC0">
          <w:rPr>
            <w:noProof/>
            <w:webHidden/>
          </w:rPr>
        </w:r>
        <w:r w:rsidR="00652EC0">
          <w:rPr>
            <w:noProof/>
            <w:webHidden/>
          </w:rPr>
          <w:fldChar w:fldCharType="separate"/>
        </w:r>
        <w:r w:rsidR="00C35D19">
          <w:rPr>
            <w:noProof/>
            <w:webHidden/>
          </w:rPr>
          <w:t>40</w:t>
        </w:r>
        <w:r w:rsidR="00652EC0">
          <w:rPr>
            <w:noProof/>
            <w:webHidden/>
          </w:rPr>
          <w:fldChar w:fldCharType="end"/>
        </w:r>
      </w:hyperlink>
    </w:p>
    <w:p w14:paraId="3389F258" w14:textId="54AC20E4"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62" w:history="1">
        <w:r w:rsidR="00652EC0" w:rsidRPr="00C91A87">
          <w:rPr>
            <w:rStyle w:val="Hyperlink"/>
            <w:noProof/>
          </w:rPr>
          <w:t>Hình 30</w:t>
        </w:r>
        <w:r w:rsidR="00652EC0" w:rsidRPr="00C91A87">
          <w:rPr>
            <w:rStyle w:val="Hyperlink"/>
            <w:noProof/>
            <w:lang w:val="en-US"/>
          </w:rPr>
          <w:t xml:space="preserve"> Trang đặt câu hỏi</w:t>
        </w:r>
        <w:r w:rsidR="00652EC0">
          <w:rPr>
            <w:noProof/>
            <w:webHidden/>
          </w:rPr>
          <w:tab/>
        </w:r>
        <w:r w:rsidR="00652EC0">
          <w:rPr>
            <w:noProof/>
            <w:webHidden/>
          </w:rPr>
          <w:fldChar w:fldCharType="begin"/>
        </w:r>
        <w:r w:rsidR="00652EC0">
          <w:rPr>
            <w:noProof/>
            <w:webHidden/>
          </w:rPr>
          <w:instrText xml:space="preserve"> PAGEREF _Toc167277662 \h </w:instrText>
        </w:r>
        <w:r w:rsidR="00652EC0">
          <w:rPr>
            <w:noProof/>
            <w:webHidden/>
          </w:rPr>
        </w:r>
        <w:r w:rsidR="00652EC0">
          <w:rPr>
            <w:noProof/>
            <w:webHidden/>
          </w:rPr>
          <w:fldChar w:fldCharType="separate"/>
        </w:r>
        <w:r w:rsidR="00C35D19">
          <w:rPr>
            <w:noProof/>
            <w:webHidden/>
          </w:rPr>
          <w:t>41</w:t>
        </w:r>
        <w:r w:rsidR="00652EC0">
          <w:rPr>
            <w:noProof/>
            <w:webHidden/>
          </w:rPr>
          <w:fldChar w:fldCharType="end"/>
        </w:r>
      </w:hyperlink>
    </w:p>
    <w:p w14:paraId="4E22DDA1" w14:textId="6635F32B"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63" w:history="1">
        <w:r w:rsidR="00652EC0" w:rsidRPr="00C91A87">
          <w:rPr>
            <w:rStyle w:val="Hyperlink"/>
            <w:noProof/>
          </w:rPr>
          <w:t>Hình 31</w:t>
        </w:r>
        <w:r w:rsidR="00652EC0" w:rsidRPr="00C91A87">
          <w:rPr>
            <w:rStyle w:val="Hyperlink"/>
            <w:noProof/>
            <w:lang w:val="en-US"/>
          </w:rPr>
          <w:t xml:space="preserve"> Trang thông báo</w:t>
        </w:r>
        <w:r w:rsidR="00652EC0">
          <w:rPr>
            <w:noProof/>
            <w:webHidden/>
          </w:rPr>
          <w:tab/>
        </w:r>
        <w:r w:rsidR="00652EC0">
          <w:rPr>
            <w:noProof/>
            <w:webHidden/>
          </w:rPr>
          <w:fldChar w:fldCharType="begin"/>
        </w:r>
        <w:r w:rsidR="00652EC0">
          <w:rPr>
            <w:noProof/>
            <w:webHidden/>
          </w:rPr>
          <w:instrText xml:space="preserve"> PAGEREF _Toc167277663 \h </w:instrText>
        </w:r>
        <w:r w:rsidR="00652EC0">
          <w:rPr>
            <w:noProof/>
            <w:webHidden/>
          </w:rPr>
        </w:r>
        <w:r w:rsidR="00652EC0">
          <w:rPr>
            <w:noProof/>
            <w:webHidden/>
          </w:rPr>
          <w:fldChar w:fldCharType="separate"/>
        </w:r>
        <w:r w:rsidR="00C35D19">
          <w:rPr>
            <w:noProof/>
            <w:webHidden/>
          </w:rPr>
          <w:t>42</w:t>
        </w:r>
        <w:r w:rsidR="00652EC0">
          <w:rPr>
            <w:noProof/>
            <w:webHidden/>
          </w:rPr>
          <w:fldChar w:fldCharType="end"/>
        </w:r>
      </w:hyperlink>
    </w:p>
    <w:p w14:paraId="2A9D4427" w14:textId="33022824"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64" w:history="1">
        <w:r w:rsidR="00652EC0" w:rsidRPr="00C91A87">
          <w:rPr>
            <w:rStyle w:val="Hyperlink"/>
            <w:noProof/>
          </w:rPr>
          <w:t>Hình 32</w:t>
        </w:r>
        <w:r w:rsidR="00652EC0" w:rsidRPr="00C91A87">
          <w:rPr>
            <w:rStyle w:val="Hyperlink"/>
            <w:noProof/>
            <w:lang w:val="en-US"/>
          </w:rPr>
          <w:t xml:space="preserve"> Trang cài đặt thông tin</w:t>
        </w:r>
        <w:r w:rsidR="00652EC0">
          <w:rPr>
            <w:noProof/>
            <w:webHidden/>
          </w:rPr>
          <w:tab/>
        </w:r>
        <w:r w:rsidR="00652EC0">
          <w:rPr>
            <w:noProof/>
            <w:webHidden/>
          </w:rPr>
          <w:fldChar w:fldCharType="begin"/>
        </w:r>
        <w:r w:rsidR="00652EC0">
          <w:rPr>
            <w:noProof/>
            <w:webHidden/>
          </w:rPr>
          <w:instrText xml:space="preserve"> PAGEREF _Toc167277664 \h </w:instrText>
        </w:r>
        <w:r w:rsidR="00652EC0">
          <w:rPr>
            <w:noProof/>
            <w:webHidden/>
          </w:rPr>
        </w:r>
        <w:r w:rsidR="00652EC0">
          <w:rPr>
            <w:noProof/>
            <w:webHidden/>
          </w:rPr>
          <w:fldChar w:fldCharType="separate"/>
        </w:r>
        <w:r w:rsidR="00C35D19">
          <w:rPr>
            <w:noProof/>
            <w:webHidden/>
          </w:rPr>
          <w:t>43</w:t>
        </w:r>
        <w:r w:rsidR="00652EC0">
          <w:rPr>
            <w:noProof/>
            <w:webHidden/>
          </w:rPr>
          <w:fldChar w:fldCharType="end"/>
        </w:r>
      </w:hyperlink>
    </w:p>
    <w:p w14:paraId="10AB19B4" w14:textId="6E4C5DC3" w:rsidR="00C31BAC" w:rsidRDefault="000F7F4F" w:rsidP="004D3EC3">
      <w:pPr>
        <w:pStyle w:val="DanhMc"/>
      </w:pPr>
      <w:r>
        <w:fldChar w:fldCharType="end"/>
      </w:r>
    </w:p>
    <w:p w14:paraId="0ABEC1FA" w14:textId="77777777" w:rsidR="00C31BAC" w:rsidRDefault="00C31BAC" w:rsidP="004D3EC3">
      <w:pPr>
        <w:pStyle w:val="DanhMc"/>
      </w:pPr>
    </w:p>
    <w:p w14:paraId="25FDA3AF" w14:textId="697A0575" w:rsidR="00C31BAC" w:rsidRDefault="00C31BAC" w:rsidP="004D3EC3">
      <w:pPr>
        <w:pStyle w:val="DanhMc"/>
      </w:pPr>
    </w:p>
    <w:p w14:paraId="1C87221B" w14:textId="77777777" w:rsidR="003D2CE8" w:rsidRDefault="003D2CE8" w:rsidP="004D3EC3">
      <w:pPr>
        <w:pStyle w:val="DanhMc"/>
      </w:pPr>
    </w:p>
    <w:p w14:paraId="1E706B7B" w14:textId="77777777" w:rsidR="00652EC0" w:rsidRDefault="00652EC0" w:rsidP="004D3EC3">
      <w:pPr>
        <w:pStyle w:val="DanhMc"/>
      </w:pPr>
    </w:p>
    <w:p w14:paraId="32CEB8B0" w14:textId="77777777" w:rsidR="00652EC0" w:rsidRDefault="00652EC0" w:rsidP="004D3EC3">
      <w:pPr>
        <w:pStyle w:val="DanhMc"/>
      </w:pPr>
    </w:p>
    <w:p w14:paraId="12748E95" w14:textId="77777777" w:rsidR="00652EC0" w:rsidRDefault="00652EC0" w:rsidP="004D3EC3">
      <w:pPr>
        <w:pStyle w:val="DanhMc"/>
      </w:pPr>
    </w:p>
    <w:p w14:paraId="566F2DFD" w14:textId="77777777" w:rsidR="00B05C1A" w:rsidRDefault="00B05C1A" w:rsidP="00B05C1A">
      <w:pPr>
        <w:pStyle w:val="DanhMc"/>
      </w:pPr>
    </w:p>
    <w:p w14:paraId="5B7A13DD" w14:textId="143528E9" w:rsidR="00A70701" w:rsidRDefault="00A70701" w:rsidP="00B05C1A">
      <w:pPr>
        <w:pStyle w:val="DanhMc"/>
        <w:jc w:val="center"/>
      </w:pPr>
      <w:r>
        <w:lastRenderedPageBreak/>
        <w:t>DANH MỤC BẢNG</w:t>
      </w:r>
    </w:p>
    <w:p w14:paraId="704ABF27" w14:textId="1EDF9DD8" w:rsidR="00652EC0" w:rsidRDefault="005D0957">
      <w:pPr>
        <w:pStyle w:val="TableofFigures"/>
        <w:tabs>
          <w:tab w:val="right" w:leader="dot" w:pos="8210"/>
        </w:tabs>
        <w:rPr>
          <w:rFonts w:asciiTheme="minorHAnsi" w:eastAsiaTheme="minorEastAsia" w:hAnsiTheme="minorHAnsi"/>
          <w:noProof/>
          <w:kern w:val="2"/>
          <w:sz w:val="22"/>
          <w:lang w:eastAsia="vi-VN"/>
          <w14:ligatures w14:val="standardContextual"/>
        </w:rPr>
      </w:pPr>
      <w:r>
        <w:fldChar w:fldCharType="begin"/>
      </w:r>
      <w:r>
        <w:instrText xml:space="preserve"> TOC \h \z \c "Bảng" </w:instrText>
      </w:r>
      <w:r>
        <w:fldChar w:fldCharType="separate"/>
      </w:r>
      <w:hyperlink w:anchor="_Toc167277665" w:history="1">
        <w:r w:rsidR="00652EC0" w:rsidRPr="00912629">
          <w:rPr>
            <w:rStyle w:val="Hyperlink"/>
            <w:noProof/>
          </w:rPr>
          <w:t>Bảng 1</w:t>
        </w:r>
        <w:r w:rsidR="00652EC0" w:rsidRPr="00912629">
          <w:rPr>
            <w:rStyle w:val="Hyperlink"/>
            <w:noProof/>
            <w:lang w:val="en-US"/>
          </w:rPr>
          <w:t xml:space="preserve"> Đánh giá chỉ số SpO2</w:t>
        </w:r>
        <w:r w:rsidR="00652EC0">
          <w:rPr>
            <w:noProof/>
            <w:webHidden/>
          </w:rPr>
          <w:tab/>
        </w:r>
        <w:r w:rsidR="00652EC0">
          <w:rPr>
            <w:noProof/>
            <w:webHidden/>
          </w:rPr>
          <w:fldChar w:fldCharType="begin"/>
        </w:r>
        <w:r w:rsidR="00652EC0">
          <w:rPr>
            <w:noProof/>
            <w:webHidden/>
          </w:rPr>
          <w:instrText xml:space="preserve"> PAGEREF _Toc167277665 \h </w:instrText>
        </w:r>
        <w:r w:rsidR="00652EC0">
          <w:rPr>
            <w:noProof/>
            <w:webHidden/>
          </w:rPr>
        </w:r>
        <w:r w:rsidR="00652EC0">
          <w:rPr>
            <w:noProof/>
            <w:webHidden/>
          </w:rPr>
          <w:fldChar w:fldCharType="separate"/>
        </w:r>
        <w:r w:rsidR="00C35D19">
          <w:rPr>
            <w:noProof/>
            <w:webHidden/>
          </w:rPr>
          <w:t>10</w:t>
        </w:r>
        <w:r w:rsidR="00652EC0">
          <w:rPr>
            <w:noProof/>
            <w:webHidden/>
          </w:rPr>
          <w:fldChar w:fldCharType="end"/>
        </w:r>
      </w:hyperlink>
    </w:p>
    <w:p w14:paraId="7E942C3B" w14:textId="23D3791A"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66" w:history="1">
        <w:r w:rsidR="00652EC0" w:rsidRPr="00912629">
          <w:rPr>
            <w:rStyle w:val="Hyperlink"/>
            <w:noProof/>
          </w:rPr>
          <w:t>Bảng 2</w:t>
        </w:r>
        <w:r w:rsidR="00652EC0" w:rsidRPr="00912629">
          <w:rPr>
            <w:rStyle w:val="Hyperlink"/>
            <w:noProof/>
            <w:lang w:val="en-US"/>
          </w:rPr>
          <w:t xml:space="preserve"> Danh sách các Actor trong hệ thống</w:t>
        </w:r>
        <w:r w:rsidR="00652EC0">
          <w:rPr>
            <w:noProof/>
            <w:webHidden/>
          </w:rPr>
          <w:tab/>
        </w:r>
        <w:r w:rsidR="00652EC0">
          <w:rPr>
            <w:noProof/>
            <w:webHidden/>
          </w:rPr>
          <w:fldChar w:fldCharType="begin"/>
        </w:r>
        <w:r w:rsidR="00652EC0">
          <w:rPr>
            <w:noProof/>
            <w:webHidden/>
          </w:rPr>
          <w:instrText xml:space="preserve"> PAGEREF _Toc167277666 \h </w:instrText>
        </w:r>
        <w:r w:rsidR="00652EC0">
          <w:rPr>
            <w:noProof/>
            <w:webHidden/>
          </w:rPr>
        </w:r>
        <w:r w:rsidR="00652EC0">
          <w:rPr>
            <w:noProof/>
            <w:webHidden/>
          </w:rPr>
          <w:fldChar w:fldCharType="separate"/>
        </w:r>
        <w:r w:rsidR="00C35D19">
          <w:rPr>
            <w:noProof/>
            <w:webHidden/>
          </w:rPr>
          <w:t>16</w:t>
        </w:r>
        <w:r w:rsidR="00652EC0">
          <w:rPr>
            <w:noProof/>
            <w:webHidden/>
          </w:rPr>
          <w:fldChar w:fldCharType="end"/>
        </w:r>
      </w:hyperlink>
    </w:p>
    <w:p w14:paraId="1571D763" w14:textId="74A6E909"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67" w:history="1">
        <w:r w:rsidR="00652EC0" w:rsidRPr="00912629">
          <w:rPr>
            <w:rStyle w:val="Hyperlink"/>
            <w:noProof/>
          </w:rPr>
          <w:t>Bảng 3</w:t>
        </w:r>
        <w:r w:rsidR="00652EC0" w:rsidRPr="00912629">
          <w:rPr>
            <w:rStyle w:val="Hyperlink"/>
            <w:noProof/>
            <w:lang w:val="en-US"/>
          </w:rPr>
          <w:t xml:space="preserve"> Bảng use case theo dõi sức khoẻ</w:t>
        </w:r>
        <w:r w:rsidR="00652EC0">
          <w:rPr>
            <w:noProof/>
            <w:webHidden/>
          </w:rPr>
          <w:tab/>
        </w:r>
        <w:r w:rsidR="00652EC0">
          <w:rPr>
            <w:noProof/>
            <w:webHidden/>
          </w:rPr>
          <w:fldChar w:fldCharType="begin"/>
        </w:r>
        <w:r w:rsidR="00652EC0">
          <w:rPr>
            <w:noProof/>
            <w:webHidden/>
          </w:rPr>
          <w:instrText xml:space="preserve"> PAGEREF _Toc167277667 \h </w:instrText>
        </w:r>
        <w:r w:rsidR="00652EC0">
          <w:rPr>
            <w:noProof/>
            <w:webHidden/>
          </w:rPr>
        </w:r>
        <w:r w:rsidR="00652EC0">
          <w:rPr>
            <w:noProof/>
            <w:webHidden/>
          </w:rPr>
          <w:fldChar w:fldCharType="separate"/>
        </w:r>
        <w:r w:rsidR="00C35D19">
          <w:rPr>
            <w:noProof/>
            <w:webHidden/>
          </w:rPr>
          <w:t>23</w:t>
        </w:r>
        <w:r w:rsidR="00652EC0">
          <w:rPr>
            <w:noProof/>
            <w:webHidden/>
          </w:rPr>
          <w:fldChar w:fldCharType="end"/>
        </w:r>
      </w:hyperlink>
    </w:p>
    <w:p w14:paraId="4B609F7F" w14:textId="34E2FB92"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68" w:history="1">
        <w:r w:rsidR="00652EC0" w:rsidRPr="00912629">
          <w:rPr>
            <w:rStyle w:val="Hyperlink"/>
            <w:noProof/>
          </w:rPr>
          <w:t>Bảng 4</w:t>
        </w:r>
        <w:r w:rsidR="00652EC0" w:rsidRPr="00912629">
          <w:rPr>
            <w:rStyle w:val="Hyperlink"/>
            <w:noProof/>
            <w:lang w:val="en-US"/>
          </w:rPr>
          <w:t xml:space="preserve"> Bảng mô tả use case xem cảnh báo sức khoẻ</w:t>
        </w:r>
        <w:r w:rsidR="00652EC0">
          <w:rPr>
            <w:noProof/>
            <w:webHidden/>
          </w:rPr>
          <w:tab/>
        </w:r>
        <w:r w:rsidR="00652EC0">
          <w:rPr>
            <w:noProof/>
            <w:webHidden/>
          </w:rPr>
          <w:fldChar w:fldCharType="begin"/>
        </w:r>
        <w:r w:rsidR="00652EC0">
          <w:rPr>
            <w:noProof/>
            <w:webHidden/>
          </w:rPr>
          <w:instrText xml:space="preserve"> PAGEREF _Toc167277668 \h </w:instrText>
        </w:r>
        <w:r w:rsidR="00652EC0">
          <w:rPr>
            <w:noProof/>
            <w:webHidden/>
          </w:rPr>
        </w:r>
        <w:r w:rsidR="00652EC0">
          <w:rPr>
            <w:noProof/>
            <w:webHidden/>
          </w:rPr>
          <w:fldChar w:fldCharType="separate"/>
        </w:r>
        <w:r w:rsidR="00C35D19">
          <w:rPr>
            <w:noProof/>
            <w:webHidden/>
          </w:rPr>
          <w:t>23</w:t>
        </w:r>
        <w:r w:rsidR="00652EC0">
          <w:rPr>
            <w:noProof/>
            <w:webHidden/>
          </w:rPr>
          <w:fldChar w:fldCharType="end"/>
        </w:r>
      </w:hyperlink>
    </w:p>
    <w:p w14:paraId="54D39D42" w14:textId="7992B513"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69" w:history="1">
        <w:r w:rsidR="00652EC0" w:rsidRPr="00912629">
          <w:rPr>
            <w:rStyle w:val="Hyperlink"/>
            <w:noProof/>
          </w:rPr>
          <w:t>Bảng 5</w:t>
        </w:r>
        <w:r w:rsidR="00652EC0" w:rsidRPr="00912629">
          <w:rPr>
            <w:rStyle w:val="Hyperlink"/>
            <w:noProof/>
            <w:lang w:val="en-US"/>
          </w:rPr>
          <w:t xml:space="preserve"> Bảng mô tả use case theo dõi vị trí</w:t>
        </w:r>
        <w:r w:rsidR="00652EC0">
          <w:rPr>
            <w:noProof/>
            <w:webHidden/>
          </w:rPr>
          <w:tab/>
        </w:r>
        <w:r w:rsidR="00652EC0">
          <w:rPr>
            <w:noProof/>
            <w:webHidden/>
          </w:rPr>
          <w:fldChar w:fldCharType="begin"/>
        </w:r>
        <w:r w:rsidR="00652EC0">
          <w:rPr>
            <w:noProof/>
            <w:webHidden/>
          </w:rPr>
          <w:instrText xml:space="preserve"> PAGEREF _Toc167277669 \h </w:instrText>
        </w:r>
        <w:r w:rsidR="00652EC0">
          <w:rPr>
            <w:noProof/>
            <w:webHidden/>
          </w:rPr>
        </w:r>
        <w:r w:rsidR="00652EC0">
          <w:rPr>
            <w:noProof/>
            <w:webHidden/>
          </w:rPr>
          <w:fldChar w:fldCharType="separate"/>
        </w:r>
        <w:r w:rsidR="00C35D19">
          <w:rPr>
            <w:noProof/>
            <w:webHidden/>
          </w:rPr>
          <w:t>23</w:t>
        </w:r>
        <w:r w:rsidR="00652EC0">
          <w:rPr>
            <w:noProof/>
            <w:webHidden/>
          </w:rPr>
          <w:fldChar w:fldCharType="end"/>
        </w:r>
      </w:hyperlink>
    </w:p>
    <w:p w14:paraId="5544C9D0" w14:textId="1977FF73"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70" w:history="1">
        <w:r w:rsidR="00652EC0" w:rsidRPr="00912629">
          <w:rPr>
            <w:rStyle w:val="Hyperlink"/>
            <w:noProof/>
          </w:rPr>
          <w:t>Bảng 6</w:t>
        </w:r>
        <w:r w:rsidR="00652EC0" w:rsidRPr="00912629">
          <w:rPr>
            <w:rStyle w:val="Hyperlink"/>
            <w:noProof/>
            <w:lang w:val="en-US"/>
          </w:rPr>
          <w:t xml:space="preserve"> Bảng mô tả use case nhắc nhở uống thuốc</w:t>
        </w:r>
        <w:r w:rsidR="00652EC0">
          <w:rPr>
            <w:noProof/>
            <w:webHidden/>
          </w:rPr>
          <w:tab/>
        </w:r>
        <w:r w:rsidR="00652EC0">
          <w:rPr>
            <w:noProof/>
            <w:webHidden/>
          </w:rPr>
          <w:fldChar w:fldCharType="begin"/>
        </w:r>
        <w:r w:rsidR="00652EC0">
          <w:rPr>
            <w:noProof/>
            <w:webHidden/>
          </w:rPr>
          <w:instrText xml:space="preserve"> PAGEREF _Toc167277670 \h </w:instrText>
        </w:r>
        <w:r w:rsidR="00652EC0">
          <w:rPr>
            <w:noProof/>
            <w:webHidden/>
          </w:rPr>
        </w:r>
        <w:r w:rsidR="00652EC0">
          <w:rPr>
            <w:noProof/>
            <w:webHidden/>
          </w:rPr>
          <w:fldChar w:fldCharType="separate"/>
        </w:r>
        <w:r w:rsidR="00C35D19">
          <w:rPr>
            <w:noProof/>
            <w:webHidden/>
          </w:rPr>
          <w:t>24</w:t>
        </w:r>
        <w:r w:rsidR="00652EC0">
          <w:rPr>
            <w:noProof/>
            <w:webHidden/>
          </w:rPr>
          <w:fldChar w:fldCharType="end"/>
        </w:r>
      </w:hyperlink>
    </w:p>
    <w:p w14:paraId="4AFF0C6D" w14:textId="3E0FF79B"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71" w:history="1">
        <w:r w:rsidR="00652EC0" w:rsidRPr="00912629">
          <w:rPr>
            <w:rStyle w:val="Hyperlink"/>
            <w:noProof/>
          </w:rPr>
          <w:t>Bảng 7</w:t>
        </w:r>
        <w:r w:rsidR="00652EC0" w:rsidRPr="00912629">
          <w:rPr>
            <w:rStyle w:val="Hyperlink"/>
            <w:noProof/>
            <w:lang w:val="en-US"/>
          </w:rPr>
          <w:t xml:space="preserve"> Bảng mô tả use case quản lý bệnh án</w:t>
        </w:r>
        <w:r w:rsidR="00652EC0">
          <w:rPr>
            <w:noProof/>
            <w:webHidden/>
          </w:rPr>
          <w:tab/>
        </w:r>
        <w:r w:rsidR="00652EC0">
          <w:rPr>
            <w:noProof/>
            <w:webHidden/>
          </w:rPr>
          <w:fldChar w:fldCharType="begin"/>
        </w:r>
        <w:r w:rsidR="00652EC0">
          <w:rPr>
            <w:noProof/>
            <w:webHidden/>
          </w:rPr>
          <w:instrText xml:space="preserve"> PAGEREF _Toc167277671 \h </w:instrText>
        </w:r>
        <w:r w:rsidR="00652EC0">
          <w:rPr>
            <w:noProof/>
            <w:webHidden/>
          </w:rPr>
        </w:r>
        <w:r w:rsidR="00652EC0">
          <w:rPr>
            <w:noProof/>
            <w:webHidden/>
          </w:rPr>
          <w:fldChar w:fldCharType="separate"/>
        </w:r>
        <w:r w:rsidR="00C35D19">
          <w:rPr>
            <w:noProof/>
            <w:webHidden/>
          </w:rPr>
          <w:t>24</w:t>
        </w:r>
        <w:r w:rsidR="00652EC0">
          <w:rPr>
            <w:noProof/>
            <w:webHidden/>
          </w:rPr>
          <w:fldChar w:fldCharType="end"/>
        </w:r>
      </w:hyperlink>
    </w:p>
    <w:p w14:paraId="358C7F99" w14:textId="1CB0F182"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72" w:history="1">
        <w:r w:rsidR="00652EC0" w:rsidRPr="00912629">
          <w:rPr>
            <w:rStyle w:val="Hyperlink"/>
            <w:noProof/>
          </w:rPr>
          <w:t>Bảng 9</w:t>
        </w:r>
        <w:r w:rsidR="00652EC0" w:rsidRPr="00912629">
          <w:rPr>
            <w:rStyle w:val="Hyperlink"/>
            <w:noProof/>
            <w:lang w:val="en-US"/>
          </w:rPr>
          <w:t xml:space="preserve"> Bảng thông tin tài khoản người dùng</w:t>
        </w:r>
        <w:r w:rsidR="00652EC0">
          <w:rPr>
            <w:noProof/>
            <w:webHidden/>
          </w:rPr>
          <w:tab/>
        </w:r>
        <w:r w:rsidR="00652EC0">
          <w:rPr>
            <w:noProof/>
            <w:webHidden/>
          </w:rPr>
          <w:fldChar w:fldCharType="begin"/>
        </w:r>
        <w:r w:rsidR="00652EC0">
          <w:rPr>
            <w:noProof/>
            <w:webHidden/>
          </w:rPr>
          <w:instrText xml:space="preserve"> PAGEREF _Toc167277672 \h </w:instrText>
        </w:r>
        <w:r w:rsidR="00652EC0">
          <w:rPr>
            <w:noProof/>
            <w:webHidden/>
          </w:rPr>
        </w:r>
        <w:r w:rsidR="00652EC0">
          <w:rPr>
            <w:noProof/>
            <w:webHidden/>
          </w:rPr>
          <w:fldChar w:fldCharType="separate"/>
        </w:r>
        <w:r w:rsidR="00C35D19">
          <w:rPr>
            <w:noProof/>
            <w:webHidden/>
          </w:rPr>
          <w:t>28</w:t>
        </w:r>
        <w:r w:rsidR="00652EC0">
          <w:rPr>
            <w:noProof/>
            <w:webHidden/>
          </w:rPr>
          <w:fldChar w:fldCharType="end"/>
        </w:r>
      </w:hyperlink>
    </w:p>
    <w:p w14:paraId="6A07EDCA" w14:textId="370D7CF7"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73" w:history="1">
        <w:r w:rsidR="00652EC0" w:rsidRPr="00912629">
          <w:rPr>
            <w:rStyle w:val="Hyperlink"/>
            <w:noProof/>
          </w:rPr>
          <w:t>Bảng 10</w:t>
        </w:r>
        <w:r w:rsidR="00652EC0" w:rsidRPr="00912629">
          <w:rPr>
            <w:rStyle w:val="Hyperlink"/>
            <w:noProof/>
            <w:lang w:val="en-US"/>
          </w:rPr>
          <w:t xml:space="preserve"> Bảng thông tin bệnh nhân</w:t>
        </w:r>
        <w:r w:rsidR="00652EC0">
          <w:rPr>
            <w:noProof/>
            <w:webHidden/>
          </w:rPr>
          <w:tab/>
        </w:r>
        <w:r w:rsidR="00652EC0">
          <w:rPr>
            <w:noProof/>
            <w:webHidden/>
          </w:rPr>
          <w:fldChar w:fldCharType="begin"/>
        </w:r>
        <w:r w:rsidR="00652EC0">
          <w:rPr>
            <w:noProof/>
            <w:webHidden/>
          </w:rPr>
          <w:instrText xml:space="preserve"> PAGEREF _Toc167277673 \h </w:instrText>
        </w:r>
        <w:r w:rsidR="00652EC0">
          <w:rPr>
            <w:noProof/>
            <w:webHidden/>
          </w:rPr>
        </w:r>
        <w:r w:rsidR="00652EC0">
          <w:rPr>
            <w:noProof/>
            <w:webHidden/>
          </w:rPr>
          <w:fldChar w:fldCharType="separate"/>
        </w:r>
        <w:r w:rsidR="00C35D19">
          <w:rPr>
            <w:noProof/>
            <w:webHidden/>
          </w:rPr>
          <w:t>28</w:t>
        </w:r>
        <w:r w:rsidR="00652EC0">
          <w:rPr>
            <w:noProof/>
            <w:webHidden/>
          </w:rPr>
          <w:fldChar w:fldCharType="end"/>
        </w:r>
      </w:hyperlink>
    </w:p>
    <w:p w14:paraId="4D3A5D16" w14:textId="142503BE"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74" w:history="1">
        <w:r w:rsidR="00652EC0" w:rsidRPr="00912629">
          <w:rPr>
            <w:rStyle w:val="Hyperlink"/>
            <w:noProof/>
          </w:rPr>
          <w:t>Bảng 12</w:t>
        </w:r>
        <w:r w:rsidR="00652EC0" w:rsidRPr="00912629">
          <w:rPr>
            <w:rStyle w:val="Hyperlink"/>
            <w:noProof/>
            <w:lang w:val="en-US"/>
          </w:rPr>
          <w:t xml:space="preserve"> Bảng thông tin bác sĩ</w:t>
        </w:r>
        <w:r w:rsidR="00652EC0">
          <w:rPr>
            <w:noProof/>
            <w:webHidden/>
          </w:rPr>
          <w:tab/>
        </w:r>
        <w:r w:rsidR="00652EC0">
          <w:rPr>
            <w:noProof/>
            <w:webHidden/>
          </w:rPr>
          <w:fldChar w:fldCharType="begin"/>
        </w:r>
        <w:r w:rsidR="00652EC0">
          <w:rPr>
            <w:noProof/>
            <w:webHidden/>
          </w:rPr>
          <w:instrText xml:space="preserve"> PAGEREF _Toc167277674 \h </w:instrText>
        </w:r>
        <w:r w:rsidR="00652EC0">
          <w:rPr>
            <w:noProof/>
            <w:webHidden/>
          </w:rPr>
        </w:r>
        <w:r w:rsidR="00652EC0">
          <w:rPr>
            <w:noProof/>
            <w:webHidden/>
          </w:rPr>
          <w:fldChar w:fldCharType="separate"/>
        </w:r>
        <w:r w:rsidR="00C35D19">
          <w:rPr>
            <w:noProof/>
            <w:webHidden/>
          </w:rPr>
          <w:t>29</w:t>
        </w:r>
        <w:r w:rsidR="00652EC0">
          <w:rPr>
            <w:noProof/>
            <w:webHidden/>
          </w:rPr>
          <w:fldChar w:fldCharType="end"/>
        </w:r>
      </w:hyperlink>
    </w:p>
    <w:p w14:paraId="5311F4C0" w14:textId="76C3B897"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75" w:history="1">
        <w:r w:rsidR="00652EC0" w:rsidRPr="00912629">
          <w:rPr>
            <w:rStyle w:val="Hyperlink"/>
            <w:noProof/>
          </w:rPr>
          <w:t>Bảng 13</w:t>
        </w:r>
        <w:r w:rsidR="00652EC0" w:rsidRPr="00912629">
          <w:rPr>
            <w:rStyle w:val="Hyperlink"/>
            <w:noProof/>
            <w:lang w:val="en-US"/>
          </w:rPr>
          <w:t xml:space="preserve"> Bảng thông tin bác sĩ</w:t>
        </w:r>
        <w:r w:rsidR="00652EC0">
          <w:rPr>
            <w:noProof/>
            <w:webHidden/>
          </w:rPr>
          <w:tab/>
        </w:r>
        <w:r w:rsidR="00652EC0">
          <w:rPr>
            <w:noProof/>
            <w:webHidden/>
          </w:rPr>
          <w:fldChar w:fldCharType="begin"/>
        </w:r>
        <w:r w:rsidR="00652EC0">
          <w:rPr>
            <w:noProof/>
            <w:webHidden/>
          </w:rPr>
          <w:instrText xml:space="preserve"> PAGEREF _Toc167277675 \h </w:instrText>
        </w:r>
        <w:r w:rsidR="00652EC0">
          <w:rPr>
            <w:noProof/>
            <w:webHidden/>
          </w:rPr>
        </w:r>
        <w:r w:rsidR="00652EC0">
          <w:rPr>
            <w:noProof/>
            <w:webHidden/>
          </w:rPr>
          <w:fldChar w:fldCharType="separate"/>
        </w:r>
        <w:r w:rsidR="00C35D19">
          <w:rPr>
            <w:noProof/>
            <w:webHidden/>
          </w:rPr>
          <w:t>30</w:t>
        </w:r>
        <w:r w:rsidR="00652EC0">
          <w:rPr>
            <w:noProof/>
            <w:webHidden/>
          </w:rPr>
          <w:fldChar w:fldCharType="end"/>
        </w:r>
      </w:hyperlink>
    </w:p>
    <w:p w14:paraId="72E748D5" w14:textId="4866FAD1"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76" w:history="1">
        <w:r w:rsidR="00652EC0" w:rsidRPr="00912629">
          <w:rPr>
            <w:rStyle w:val="Hyperlink"/>
            <w:noProof/>
          </w:rPr>
          <w:t>Bảng 17</w:t>
        </w:r>
        <w:r w:rsidR="00652EC0" w:rsidRPr="00912629">
          <w:rPr>
            <w:rStyle w:val="Hyperlink"/>
            <w:noProof/>
            <w:lang w:val="en-US"/>
          </w:rPr>
          <w:t xml:space="preserve"> Bảng thông tin các loại thuốc</w:t>
        </w:r>
        <w:r w:rsidR="00652EC0">
          <w:rPr>
            <w:noProof/>
            <w:webHidden/>
          </w:rPr>
          <w:tab/>
        </w:r>
        <w:r w:rsidR="00652EC0">
          <w:rPr>
            <w:noProof/>
            <w:webHidden/>
          </w:rPr>
          <w:fldChar w:fldCharType="begin"/>
        </w:r>
        <w:r w:rsidR="00652EC0">
          <w:rPr>
            <w:noProof/>
            <w:webHidden/>
          </w:rPr>
          <w:instrText xml:space="preserve"> PAGEREF _Toc167277676 \h </w:instrText>
        </w:r>
        <w:r w:rsidR="00652EC0">
          <w:rPr>
            <w:noProof/>
            <w:webHidden/>
          </w:rPr>
        </w:r>
        <w:r w:rsidR="00652EC0">
          <w:rPr>
            <w:noProof/>
            <w:webHidden/>
          </w:rPr>
          <w:fldChar w:fldCharType="separate"/>
        </w:r>
        <w:r w:rsidR="00C35D19">
          <w:rPr>
            <w:noProof/>
            <w:webHidden/>
          </w:rPr>
          <w:t>30</w:t>
        </w:r>
        <w:r w:rsidR="00652EC0">
          <w:rPr>
            <w:noProof/>
            <w:webHidden/>
          </w:rPr>
          <w:fldChar w:fldCharType="end"/>
        </w:r>
      </w:hyperlink>
    </w:p>
    <w:p w14:paraId="2DE2007A" w14:textId="6C634CA0"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77" w:history="1">
        <w:r w:rsidR="00652EC0" w:rsidRPr="00912629">
          <w:rPr>
            <w:rStyle w:val="Hyperlink"/>
            <w:noProof/>
          </w:rPr>
          <w:t>Bảng 18</w:t>
        </w:r>
        <w:r w:rsidR="00652EC0" w:rsidRPr="00912629">
          <w:rPr>
            <w:rStyle w:val="Hyperlink"/>
            <w:noProof/>
            <w:lang w:val="en-US"/>
          </w:rPr>
          <w:t xml:space="preserve"> Bảng thông tin các loại thuốc</w:t>
        </w:r>
        <w:r w:rsidR="00652EC0">
          <w:rPr>
            <w:noProof/>
            <w:webHidden/>
          </w:rPr>
          <w:tab/>
        </w:r>
        <w:r w:rsidR="00652EC0">
          <w:rPr>
            <w:noProof/>
            <w:webHidden/>
          </w:rPr>
          <w:fldChar w:fldCharType="begin"/>
        </w:r>
        <w:r w:rsidR="00652EC0">
          <w:rPr>
            <w:noProof/>
            <w:webHidden/>
          </w:rPr>
          <w:instrText xml:space="preserve"> PAGEREF _Toc167277677 \h </w:instrText>
        </w:r>
        <w:r w:rsidR="00652EC0">
          <w:rPr>
            <w:noProof/>
            <w:webHidden/>
          </w:rPr>
        </w:r>
        <w:r w:rsidR="00652EC0">
          <w:rPr>
            <w:noProof/>
            <w:webHidden/>
          </w:rPr>
          <w:fldChar w:fldCharType="separate"/>
        </w:r>
        <w:r w:rsidR="00C35D19">
          <w:rPr>
            <w:noProof/>
            <w:webHidden/>
          </w:rPr>
          <w:t>31</w:t>
        </w:r>
        <w:r w:rsidR="00652EC0">
          <w:rPr>
            <w:noProof/>
            <w:webHidden/>
          </w:rPr>
          <w:fldChar w:fldCharType="end"/>
        </w:r>
      </w:hyperlink>
    </w:p>
    <w:p w14:paraId="52390DC7" w14:textId="0F35E308"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78" w:history="1">
        <w:r w:rsidR="00652EC0" w:rsidRPr="00912629">
          <w:rPr>
            <w:rStyle w:val="Hyperlink"/>
            <w:noProof/>
          </w:rPr>
          <w:t>Bảng 19</w:t>
        </w:r>
        <w:r w:rsidR="00652EC0" w:rsidRPr="00912629">
          <w:rPr>
            <w:rStyle w:val="Hyperlink"/>
            <w:noProof/>
            <w:lang w:val="en-US"/>
          </w:rPr>
          <w:t xml:space="preserve"> Bảng thông tin các loại thuốc</w:t>
        </w:r>
        <w:r w:rsidR="00652EC0">
          <w:rPr>
            <w:noProof/>
            <w:webHidden/>
          </w:rPr>
          <w:tab/>
        </w:r>
        <w:r w:rsidR="00652EC0">
          <w:rPr>
            <w:noProof/>
            <w:webHidden/>
          </w:rPr>
          <w:fldChar w:fldCharType="begin"/>
        </w:r>
        <w:r w:rsidR="00652EC0">
          <w:rPr>
            <w:noProof/>
            <w:webHidden/>
          </w:rPr>
          <w:instrText xml:space="preserve"> PAGEREF _Toc167277678 \h </w:instrText>
        </w:r>
        <w:r w:rsidR="00652EC0">
          <w:rPr>
            <w:noProof/>
            <w:webHidden/>
          </w:rPr>
        </w:r>
        <w:r w:rsidR="00652EC0">
          <w:rPr>
            <w:noProof/>
            <w:webHidden/>
          </w:rPr>
          <w:fldChar w:fldCharType="separate"/>
        </w:r>
        <w:r w:rsidR="00C35D19">
          <w:rPr>
            <w:noProof/>
            <w:webHidden/>
          </w:rPr>
          <w:t>31</w:t>
        </w:r>
        <w:r w:rsidR="00652EC0">
          <w:rPr>
            <w:noProof/>
            <w:webHidden/>
          </w:rPr>
          <w:fldChar w:fldCharType="end"/>
        </w:r>
      </w:hyperlink>
    </w:p>
    <w:p w14:paraId="71D273BE" w14:textId="15DEEE07"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79" w:history="1">
        <w:r w:rsidR="00652EC0" w:rsidRPr="00912629">
          <w:rPr>
            <w:rStyle w:val="Hyperlink"/>
            <w:noProof/>
          </w:rPr>
          <w:t>Bảng 20</w:t>
        </w:r>
        <w:r w:rsidR="00652EC0" w:rsidRPr="00912629">
          <w:rPr>
            <w:rStyle w:val="Hyperlink"/>
            <w:noProof/>
            <w:lang w:val="en-US"/>
          </w:rPr>
          <w:t xml:space="preserve"> Bảng thông tin câu hỏi của bệnh nhân</w:t>
        </w:r>
        <w:r w:rsidR="00652EC0">
          <w:rPr>
            <w:noProof/>
            <w:webHidden/>
          </w:rPr>
          <w:tab/>
        </w:r>
        <w:r w:rsidR="00652EC0">
          <w:rPr>
            <w:noProof/>
            <w:webHidden/>
          </w:rPr>
          <w:fldChar w:fldCharType="begin"/>
        </w:r>
        <w:r w:rsidR="00652EC0">
          <w:rPr>
            <w:noProof/>
            <w:webHidden/>
          </w:rPr>
          <w:instrText xml:space="preserve"> PAGEREF _Toc167277679 \h </w:instrText>
        </w:r>
        <w:r w:rsidR="00652EC0">
          <w:rPr>
            <w:noProof/>
            <w:webHidden/>
          </w:rPr>
        </w:r>
        <w:r w:rsidR="00652EC0">
          <w:rPr>
            <w:noProof/>
            <w:webHidden/>
          </w:rPr>
          <w:fldChar w:fldCharType="separate"/>
        </w:r>
        <w:r w:rsidR="00C35D19">
          <w:rPr>
            <w:noProof/>
            <w:webHidden/>
          </w:rPr>
          <w:t>32</w:t>
        </w:r>
        <w:r w:rsidR="00652EC0">
          <w:rPr>
            <w:noProof/>
            <w:webHidden/>
          </w:rPr>
          <w:fldChar w:fldCharType="end"/>
        </w:r>
      </w:hyperlink>
    </w:p>
    <w:p w14:paraId="31AF21CE" w14:textId="4DE388A2" w:rsidR="00652EC0" w:rsidRDefault="00000000">
      <w:pPr>
        <w:pStyle w:val="TableofFigures"/>
        <w:tabs>
          <w:tab w:val="right" w:leader="dot" w:pos="8210"/>
        </w:tabs>
        <w:rPr>
          <w:rFonts w:asciiTheme="minorHAnsi" w:eastAsiaTheme="minorEastAsia" w:hAnsiTheme="minorHAnsi"/>
          <w:noProof/>
          <w:kern w:val="2"/>
          <w:sz w:val="22"/>
          <w:lang w:eastAsia="vi-VN"/>
          <w14:ligatures w14:val="standardContextual"/>
        </w:rPr>
      </w:pPr>
      <w:hyperlink w:anchor="_Toc167277680" w:history="1">
        <w:r w:rsidR="00652EC0" w:rsidRPr="00912629">
          <w:rPr>
            <w:rStyle w:val="Hyperlink"/>
            <w:noProof/>
          </w:rPr>
          <w:t>Bảng 21</w:t>
        </w:r>
        <w:r w:rsidR="00652EC0" w:rsidRPr="00912629">
          <w:rPr>
            <w:rStyle w:val="Hyperlink"/>
            <w:noProof/>
            <w:lang w:val="en-US"/>
          </w:rPr>
          <w:t xml:space="preserve"> Bảng thông tin câu trả lời của bác sĩ</w:t>
        </w:r>
        <w:r w:rsidR="00652EC0">
          <w:rPr>
            <w:noProof/>
            <w:webHidden/>
          </w:rPr>
          <w:tab/>
        </w:r>
        <w:r w:rsidR="00652EC0">
          <w:rPr>
            <w:noProof/>
            <w:webHidden/>
          </w:rPr>
          <w:fldChar w:fldCharType="begin"/>
        </w:r>
        <w:r w:rsidR="00652EC0">
          <w:rPr>
            <w:noProof/>
            <w:webHidden/>
          </w:rPr>
          <w:instrText xml:space="preserve"> PAGEREF _Toc167277680 \h </w:instrText>
        </w:r>
        <w:r w:rsidR="00652EC0">
          <w:rPr>
            <w:noProof/>
            <w:webHidden/>
          </w:rPr>
        </w:r>
        <w:r w:rsidR="00652EC0">
          <w:rPr>
            <w:noProof/>
            <w:webHidden/>
          </w:rPr>
          <w:fldChar w:fldCharType="separate"/>
        </w:r>
        <w:r w:rsidR="00C35D19">
          <w:rPr>
            <w:noProof/>
            <w:webHidden/>
          </w:rPr>
          <w:t>33</w:t>
        </w:r>
        <w:r w:rsidR="00652EC0">
          <w:rPr>
            <w:noProof/>
            <w:webHidden/>
          </w:rPr>
          <w:fldChar w:fldCharType="end"/>
        </w:r>
      </w:hyperlink>
    </w:p>
    <w:p w14:paraId="0E535241" w14:textId="26B0B753" w:rsidR="005D0957" w:rsidRPr="00A70701" w:rsidRDefault="005D0957" w:rsidP="004D3EC3">
      <w:pPr>
        <w:pStyle w:val="DanhMc"/>
      </w:pPr>
      <w:r>
        <w:fldChar w:fldCharType="end"/>
      </w:r>
    </w:p>
    <w:p w14:paraId="3651B142" w14:textId="77777777" w:rsidR="00C31BAC" w:rsidRDefault="00C31BAC" w:rsidP="000F3929">
      <w:pPr>
        <w:pStyle w:val="DanhMc"/>
        <w:jc w:val="center"/>
      </w:pPr>
    </w:p>
    <w:p w14:paraId="5473A672" w14:textId="77777777" w:rsidR="00C31BAC" w:rsidRDefault="00C31BAC" w:rsidP="000F3929">
      <w:pPr>
        <w:pStyle w:val="DanhMc"/>
        <w:jc w:val="center"/>
      </w:pPr>
    </w:p>
    <w:p w14:paraId="725E262D" w14:textId="77777777" w:rsidR="00C31BAC" w:rsidRDefault="00C31BAC" w:rsidP="000F3929">
      <w:pPr>
        <w:pStyle w:val="DanhMc"/>
        <w:jc w:val="center"/>
      </w:pPr>
    </w:p>
    <w:p w14:paraId="0736D214" w14:textId="77777777" w:rsidR="00C31BAC" w:rsidRDefault="00C31BAC" w:rsidP="000F3929">
      <w:pPr>
        <w:pStyle w:val="DanhMc"/>
        <w:jc w:val="center"/>
      </w:pPr>
    </w:p>
    <w:p w14:paraId="13EB0762" w14:textId="77777777" w:rsidR="00C31BAC" w:rsidRDefault="00C31BAC" w:rsidP="000F3929">
      <w:pPr>
        <w:pStyle w:val="DanhMc"/>
        <w:jc w:val="center"/>
      </w:pPr>
    </w:p>
    <w:p w14:paraId="4AE339D9" w14:textId="77777777" w:rsidR="00CE2814" w:rsidRDefault="00CE2814" w:rsidP="000F3929">
      <w:pPr>
        <w:pStyle w:val="DanhMc"/>
        <w:jc w:val="center"/>
      </w:pPr>
    </w:p>
    <w:p w14:paraId="722D54C5" w14:textId="77777777" w:rsidR="00C31BAC" w:rsidRDefault="00C31BAC" w:rsidP="000F3929">
      <w:pPr>
        <w:pStyle w:val="DanhMc"/>
        <w:jc w:val="center"/>
      </w:pPr>
    </w:p>
    <w:p w14:paraId="11D8DD9C" w14:textId="77777777" w:rsidR="00C31BAC" w:rsidRDefault="00C31BAC" w:rsidP="000F3929">
      <w:pPr>
        <w:pStyle w:val="DanhMc"/>
        <w:jc w:val="center"/>
      </w:pPr>
    </w:p>
    <w:p w14:paraId="54FB9C4F" w14:textId="77777777" w:rsidR="00C31BAC" w:rsidRDefault="00C31BAC" w:rsidP="000F3929">
      <w:pPr>
        <w:pStyle w:val="DanhMc"/>
        <w:jc w:val="center"/>
      </w:pPr>
    </w:p>
    <w:p w14:paraId="5AA7C3F7" w14:textId="77777777" w:rsidR="00652EC0" w:rsidRDefault="00652EC0" w:rsidP="000F3929">
      <w:pPr>
        <w:pStyle w:val="DanhMc"/>
        <w:jc w:val="center"/>
      </w:pPr>
    </w:p>
    <w:p w14:paraId="28C39932" w14:textId="77777777" w:rsidR="00652EC0" w:rsidRDefault="00652EC0" w:rsidP="000F3929">
      <w:pPr>
        <w:pStyle w:val="DanhMc"/>
        <w:jc w:val="center"/>
      </w:pPr>
    </w:p>
    <w:p w14:paraId="0540059A" w14:textId="77777777" w:rsidR="00652EC0" w:rsidRDefault="00652EC0" w:rsidP="000F3929">
      <w:pPr>
        <w:pStyle w:val="DanhMc"/>
        <w:jc w:val="center"/>
      </w:pPr>
    </w:p>
    <w:p w14:paraId="6502B440" w14:textId="77777777" w:rsidR="00652EC0" w:rsidRDefault="00652EC0" w:rsidP="000F3929">
      <w:pPr>
        <w:pStyle w:val="DanhMc"/>
        <w:jc w:val="center"/>
      </w:pPr>
    </w:p>
    <w:p w14:paraId="61B2DD02" w14:textId="77777777" w:rsidR="00652EC0" w:rsidRDefault="00652EC0" w:rsidP="000F3929">
      <w:pPr>
        <w:pStyle w:val="DanhMc"/>
        <w:jc w:val="center"/>
      </w:pPr>
    </w:p>
    <w:p w14:paraId="002BE6B1" w14:textId="77777777" w:rsidR="00C31BAC" w:rsidRDefault="00C31BAC" w:rsidP="000F3929">
      <w:pPr>
        <w:pStyle w:val="DanhMc"/>
        <w:jc w:val="center"/>
      </w:pPr>
    </w:p>
    <w:p w14:paraId="0940CCBD" w14:textId="77777777" w:rsidR="00B05C1A" w:rsidRDefault="00B05C1A" w:rsidP="00B05C1A">
      <w:pPr>
        <w:pStyle w:val="DanhMc"/>
      </w:pPr>
    </w:p>
    <w:p w14:paraId="3EE882F4" w14:textId="0244175C" w:rsidR="00A70701" w:rsidRDefault="00A70701" w:rsidP="00B05C1A">
      <w:pPr>
        <w:pStyle w:val="DanhMc"/>
        <w:jc w:val="center"/>
      </w:pPr>
      <w:r>
        <w:lastRenderedPageBreak/>
        <w:t>DANH MỤC TỪ VIẾT TẮT</w:t>
      </w:r>
    </w:p>
    <w:tbl>
      <w:tblPr>
        <w:tblStyle w:val="TableGrid"/>
        <w:tblW w:w="5000" w:type="pct"/>
        <w:jc w:val="center"/>
        <w:tblLook w:val="04A0" w:firstRow="1" w:lastRow="0" w:firstColumn="1" w:lastColumn="0" w:noHBand="0" w:noVBand="1"/>
      </w:tblPr>
      <w:tblGrid>
        <w:gridCol w:w="1054"/>
        <w:gridCol w:w="2084"/>
        <w:gridCol w:w="5298"/>
      </w:tblGrid>
      <w:tr w:rsidR="00562283" w14:paraId="275FE9FE" w14:textId="77777777" w:rsidTr="000F3929">
        <w:trPr>
          <w:jc w:val="center"/>
        </w:trPr>
        <w:tc>
          <w:tcPr>
            <w:tcW w:w="625" w:type="pct"/>
          </w:tcPr>
          <w:p w14:paraId="6070B56D" w14:textId="5D6E561D" w:rsidR="00562283" w:rsidRPr="00562283" w:rsidRDefault="00562283" w:rsidP="00562283">
            <w:pPr>
              <w:pStyle w:val="DanhMc"/>
              <w:jc w:val="center"/>
            </w:pPr>
            <w:r w:rsidRPr="00562283">
              <w:t>STT</w:t>
            </w:r>
          </w:p>
        </w:tc>
        <w:tc>
          <w:tcPr>
            <w:tcW w:w="1235" w:type="pct"/>
          </w:tcPr>
          <w:p w14:paraId="5EED0172" w14:textId="54D761DA" w:rsidR="00562283" w:rsidRPr="00562283" w:rsidRDefault="00562283" w:rsidP="00562283">
            <w:pPr>
              <w:pStyle w:val="DanhMc"/>
              <w:jc w:val="center"/>
            </w:pPr>
            <w:r w:rsidRPr="00562283">
              <w:t>Từ viết tắt</w:t>
            </w:r>
          </w:p>
        </w:tc>
        <w:tc>
          <w:tcPr>
            <w:tcW w:w="3140" w:type="pct"/>
          </w:tcPr>
          <w:p w14:paraId="455D4D01" w14:textId="1AF5CF5D" w:rsidR="00562283" w:rsidRPr="00562283" w:rsidRDefault="00562283" w:rsidP="00562283">
            <w:pPr>
              <w:pStyle w:val="DanhMc"/>
              <w:jc w:val="center"/>
            </w:pPr>
            <w:r w:rsidRPr="00562283">
              <w:t>Từ viết đầy đủ</w:t>
            </w:r>
          </w:p>
        </w:tc>
      </w:tr>
      <w:tr w:rsidR="00562283" w14:paraId="41E7E63F" w14:textId="77777777" w:rsidTr="000F3929">
        <w:trPr>
          <w:jc w:val="center"/>
        </w:trPr>
        <w:tc>
          <w:tcPr>
            <w:tcW w:w="625" w:type="pct"/>
          </w:tcPr>
          <w:p w14:paraId="25A08BD1" w14:textId="448CA725" w:rsidR="00562283" w:rsidRDefault="00562283" w:rsidP="004D3EC3">
            <w:pPr>
              <w:pStyle w:val="DanhMc"/>
            </w:pPr>
            <w:r>
              <w:t>1</w:t>
            </w:r>
          </w:p>
        </w:tc>
        <w:tc>
          <w:tcPr>
            <w:tcW w:w="1235" w:type="pct"/>
          </w:tcPr>
          <w:p w14:paraId="1B20A2E6" w14:textId="32C741C4" w:rsidR="00562283" w:rsidRPr="00E4338F" w:rsidRDefault="00E4338F" w:rsidP="004D3EC3">
            <w:pPr>
              <w:pStyle w:val="DanhMc"/>
              <w:rPr>
                <w:b w:val="0"/>
                <w:bCs/>
              </w:rPr>
            </w:pPr>
            <w:r>
              <w:rPr>
                <w:b w:val="0"/>
                <w:bCs/>
              </w:rPr>
              <w:t>AI</w:t>
            </w:r>
          </w:p>
        </w:tc>
        <w:tc>
          <w:tcPr>
            <w:tcW w:w="3140" w:type="pct"/>
          </w:tcPr>
          <w:p w14:paraId="4E162074" w14:textId="654D2C15" w:rsidR="00562283" w:rsidRPr="00E4338F" w:rsidRDefault="00E4338F" w:rsidP="004D3EC3">
            <w:pPr>
              <w:pStyle w:val="DanhMc"/>
              <w:rPr>
                <w:b w:val="0"/>
                <w:bCs/>
              </w:rPr>
            </w:pPr>
            <w:r>
              <w:rPr>
                <w:b w:val="0"/>
                <w:bCs/>
              </w:rPr>
              <w:t xml:space="preserve">Artificial </w:t>
            </w:r>
            <w:r w:rsidR="00E3360E">
              <w:rPr>
                <w:b w:val="0"/>
                <w:bCs/>
              </w:rPr>
              <w:t>Intelligence</w:t>
            </w:r>
          </w:p>
        </w:tc>
      </w:tr>
      <w:tr w:rsidR="00562283" w14:paraId="4919E4E9" w14:textId="77777777" w:rsidTr="000F3929">
        <w:trPr>
          <w:jc w:val="center"/>
        </w:trPr>
        <w:tc>
          <w:tcPr>
            <w:tcW w:w="625" w:type="pct"/>
          </w:tcPr>
          <w:p w14:paraId="7878CC22" w14:textId="62F5159A" w:rsidR="00562283" w:rsidRDefault="00562283" w:rsidP="004D3EC3">
            <w:pPr>
              <w:pStyle w:val="DanhMc"/>
            </w:pPr>
            <w:r>
              <w:t>2</w:t>
            </w:r>
          </w:p>
        </w:tc>
        <w:tc>
          <w:tcPr>
            <w:tcW w:w="1235" w:type="pct"/>
          </w:tcPr>
          <w:p w14:paraId="4D3C3EF8" w14:textId="3B77C872" w:rsidR="00562283" w:rsidRPr="00E4338F" w:rsidRDefault="00E4338F" w:rsidP="004D3EC3">
            <w:pPr>
              <w:pStyle w:val="DanhMc"/>
              <w:rPr>
                <w:b w:val="0"/>
                <w:bCs/>
              </w:rPr>
            </w:pPr>
            <w:r>
              <w:rPr>
                <w:b w:val="0"/>
                <w:bCs/>
              </w:rPr>
              <w:t>API</w:t>
            </w:r>
          </w:p>
        </w:tc>
        <w:tc>
          <w:tcPr>
            <w:tcW w:w="3140" w:type="pct"/>
          </w:tcPr>
          <w:p w14:paraId="1B488B6F" w14:textId="6071BA57" w:rsidR="00562283" w:rsidRPr="00E4338F" w:rsidRDefault="00E4338F" w:rsidP="004D3EC3">
            <w:pPr>
              <w:pStyle w:val="DanhMc"/>
              <w:rPr>
                <w:b w:val="0"/>
                <w:bCs/>
              </w:rPr>
            </w:pPr>
            <w:r>
              <w:rPr>
                <w:b w:val="0"/>
                <w:bCs/>
              </w:rPr>
              <w:t>Application Program Interface</w:t>
            </w:r>
          </w:p>
        </w:tc>
      </w:tr>
      <w:tr w:rsidR="003D3E66" w14:paraId="17D5D4BD" w14:textId="77777777" w:rsidTr="000F3929">
        <w:trPr>
          <w:jc w:val="center"/>
        </w:trPr>
        <w:tc>
          <w:tcPr>
            <w:tcW w:w="625" w:type="pct"/>
          </w:tcPr>
          <w:p w14:paraId="347F3685" w14:textId="47F99633" w:rsidR="003D3E66" w:rsidRDefault="003D3E66" w:rsidP="003D3E66">
            <w:pPr>
              <w:pStyle w:val="DanhMc"/>
            </w:pPr>
            <w:r>
              <w:t>3</w:t>
            </w:r>
          </w:p>
        </w:tc>
        <w:tc>
          <w:tcPr>
            <w:tcW w:w="1235" w:type="pct"/>
          </w:tcPr>
          <w:p w14:paraId="0F5B6B54" w14:textId="5938BD0A" w:rsidR="003D3E66" w:rsidRDefault="003D3E66" w:rsidP="003D3E66">
            <w:pPr>
              <w:pStyle w:val="DanhMc"/>
              <w:rPr>
                <w:b w:val="0"/>
                <w:bCs/>
              </w:rPr>
            </w:pPr>
            <w:r>
              <w:rPr>
                <w:b w:val="0"/>
                <w:bCs/>
              </w:rPr>
              <w:t>APK</w:t>
            </w:r>
          </w:p>
        </w:tc>
        <w:tc>
          <w:tcPr>
            <w:tcW w:w="3140" w:type="pct"/>
          </w:tcPr>
          <w:p w14:paraId="41313548" w14:textId="439ED85A" w:rsidR="003D3E66" w:rsidRDefault="003D3E66" w:rsidP="003D3E66">
            <w:pPr>
              <w:pStyle w:val="DanhMc"/>
              <w:rPr>
                <w:b w:val="0"/>
                <w:bCs/>
              </w:rPr>
            </w:pPr>
            <w:r>
              <w:rPr>
                <w:b w:val="0"/>
                <w:bCs/>
              </w:rPr>
              <w:t>Android Pakage Kit</w:t>
            </w:r>
          </w:p>
        </w:tc>
      </w:tr>
      <w:tr w:rsidR="003D3E66" w14:paraId="7C3E70E5" w14:textId="77777777" w:rsidTr="000F3929">
        <w:trPr>
          <w:jc w:val="center"/>
        </w:trPr>
        <w:tc>
          <w:tcPr>
            <w:tcW w:w="625" w:type="pct"/>
          </w:tcPr>
          <w:p w14:paraId="016F9258" w14:textId="4D03F972" w:rsidR="003D3E66" w:rsidRDefault="003D3E66" w:rsidP="003D3E66">
            <w:pPr>
              <w:pStyle w:val="DanhMc"/>
            </w:pPr>
            <w:r>
              <w:t>4</w:t>
            </w:r>
          </w:p>
        </w:tc>
        <w:tc>
          <w:tcPr>
            <w:tcW w:w="1235" w:type="pct"/>
          </w:tcPr>
          <w:p w14:paraId="304DE953" w14:textId="5A459C84" w:rsidR="003D3E66" w:rsidRPr="00E4338F" w:rsidRDefault="003D3E66" w:rsidP="003D3E66">
            <w:pPr>
              <w:pStyle w:val="DanhMc"/>
              <w:rPr>
                <w:b w:val="0"/>
                <w:bCs/>
              </w:rPr>
            </w:pPr>
            <w:r>
              <w:rPr>
                <w:b w:val="0"/>
                <w:bCs/>
              </w:rPr>
              <w:t>REST</w:t>
            </w:r>
          </w:p>
        </w:tc>
        <w:tc>
          <w:tcPr>
            <w:tcW w:w="3140" w:type="pct"/>
          </w:tcPr>
          <w:p w14:paraId="37FCE733" w14:textId="1BDA77B1" w:rsidR="003D3E66" w:rsidRPr="00E4338F" w:rsidRDefault="003D3E66" w:rsidP="003D3E66">
            <w:pPr>
              <w:pStyle w:val="DanhMc"/>
              <w:rPr>
                <w:b w:val="0"/>
                <w:bCs/>
              </w:rPr>
            </w:pPr>
            <w:r>
              <w:rPr>
                <w:b w:val="0"/>
                <w:bCs/>
              </w:rPr>
              <w:t>Representational State Transfer</w:t>
            </w:r>
          </w:p>
        </w:tc>
      </w:tr>
      <w:tr w:rsidR="003D3E66" w14:paraId="2EEBA1ED" w14:textId="77777777" w:rsidTr="000F3929">
        <w:trPr>
          <w:jc w:val="center"/>
        </w:trPr>
        <w:tc>
          <w:tcPr>
            <w:tcW w:w="625" w:type="pct"/>
          </w:tcPr>
          <w:p w14:paraId="027DEFCA" w14:textId="2C8558DE" w:rsidR="003D3E66" w:rsidRDefault="003D3E66" w:rsidP="003D3E66">
            <w:pPr>
              <w:pStyle w:val="DanhMc"/>
            </w:pPr>
            <w:r>
              <w:t>5</w:t>
            </w:r>
          </w:p>
        </w:tc>
        <w:tc>
          <w:tcPr>
            <w:tcW w:w="1235" w:type="pct"/>
          </w:tcPr>
          <w:p w14:paraId="3464CFC1" w14:textId="1CDCDF02" w:rsidR="003D3E66" w:rsidRPr="00E4338F" w:rsidRDefault="003D3E66" w:rsidP="003D3E66">
            <w:pPr>
              <w:pStyle w:val="DanhMc"/>
              <w:rPr>
                <w:b w:val="0"/>
                <w:bCs/>
              </w:rPr>
            </w:pPr>
            <w:r>
              <w:rPr>
                <w:b w:val="0"/>
                <w:bCs/>
              </w:rPr>
              <w:t>SDK</w:t>
            </w:r>
          </w:p>
        </w:tc>
        <w:tc>
          <w:tcPr>
            <w:tcW w:w="3140" w:type="pct"/>
          </w:tcPr>
          <w:p w14:paraId="1A8301E0" w14:textId="3DD78263" w:rsidR="003D3E66" w:rsidRPr="00E4338F" w:rsidRDefault="003D3E66" w:rsidP="003D3E66">
            <w:pPr>
              <w:pStyle w:val="DanhMc"/>
              <w:rPr>
                <w:b w:val="0"/>
                <w:bCs/>
              </w:rPr>
            </w:pPr>
            <w:r>
              <w:rPr>
                <w:b w:val="0"/>
                <w:bCs/>
              </w:rPr>
              <w:t>Software Development Kit</w:t>
            </w:r>
          </w:p>
        </w:tc>
      </w:tr>
      <w:tr w:rsidR="003D3E66" w14:paraId="1D237D3A" w14:textId="77777777" w:rsidTr="000F3929">
        <w:trPr>
          <w:jc w:val="center"/>
        </w:trPr>
        <w:tc>
          <w:tcPr>
            <w:tcW w:w="625" w:type="pct"/>
          </w:tcPr>
          <w:p w14:paraId="3E9F8C14" w14:textId="12AEF6F2" w:rsidR="003D3E66" w:rsidRDefault="003D3E66" w:rsidP="003D3E66">
            <w:pPr>
              <w:pStyle w:val="DanhMc"/>
            </w:pPr>
            <w:r>
              <w:t>6</w:t>
            </w:r>
          </w:p>
        </w:tc>
        <w:tc>
          <w:tcPr>
            <w:tcW w:w="1235" w:type="pct"/>
          </w:tcPr>
          <w:p w14:paraId="09CDAD77" w14:textId="1C67CA9F" w:rsidR="003D3E66" w:rsidRDefault="003D3E66" w:rsidP="003D3E66">
            <w:pPr>
              <w:pStyle w:val="DanhMc"/>
              <w:rPr>
                <w:b w:val="0"/>
                <w:bCs/>
              </w:rPr>
            </w:pPr>
            <w:r>
              <w:rPr>
                <w:b w:val="0"/>
                <w:bCs/>
              </w:rPr>
              <w:t>VM</w:t>
            </w:r>
          </w:p>
        </w:tc>
        <w:tc>
          <w:tcPr>
            <w:tcW w:w="3140" w:type="pct"/>
          </w:tcPr>
          <w:p w14:paraId="32846BAC" w14:textId="3C9E47F1" w:rsidR="003D3E66" w:rsidRDefault="003D3E66" w:rsidP="003D3E66">
            <w:pPr>
              <w:pStyle w:val="DanhMc"/>
              <w:rPr>
                <w:b w:val="0"/>
                <w:bCs/>
              </w:rPr>
            </w:pPr>
            <w:r>
              <w:rPr>
                <w:b w:val="0"/>
                <w:bCs/>
              </w:rPr>
              <w:t>Virtual Machine</w:t>
            </w:r>
          </w:p>
        </w:tc>
      </w:tr>
      <w:tr w:rsidR="003D3E66" w14:paraId="47560DFF" w14:textId="77777777" w:rsidTr="000F3929">
        <w:trPr>
          <w:jc w:val="center"/>
        </w:trPr>
        <w:tc>
          <w:tcPr>
            <w:tcW w:w="625" w:type="pct"/>
          </w:tcPr>
          <w:p w14:paraId="66EEA1F9" w14:textId="5D446187" w:rsidR="003D3E66" w:rsidRDefault="003D3E66" w:rsidP="003D3E66">
            <w:pPr>
              <w:pStyle w:val="DanhMc"/>
            </w:pPr>
            <w:r>
              <w:t>7</w:t>
            </w:r>
          </w:p>
        </w:tc>
        <w:tc>
          <w:tcPr>
            <w:tcW w:w="1235" w:type="pct"/>
          </w:tcPr>
          <w:p w14:paraId="6BC8C531" w14:textId="67E3D7EC" w:rsidR="003D3E66" w:rsidRDefault="003D3E66" w:rsidP="003D3E66">
            <w:pPr>
              <w:pStyle w:val="DanhMc"/>
              <w:rPr>
                <w:b w:val="0"/>
                <w:bCs/>
              </w:rPr>
            </w:pPr>
            <w:r>
              <w:rPr>
                <w:b w:val="0"/>
                <w:bCs/>
              </w:rPr>
              <w:t>NDK</w:t>
            </w:r>
          </w:p>
        </w:tc>
        <w:tc>
          <w:tcPr>
            <w:tcW w:w="3140" w:type="pct"/>
          </w:tcPr>
          <w:p w14:paraId="1041CCAF" w14:textId="5446EF31" w:rsidR="003D3E66" w:rsidRPr="00E4338F" w:rsidRDefault="003D3E66" w:rsidP="003D3E66">
            <w:pPr>
              <w:pStyle w:val="DanhMc"/>
              <w:rPr>
                <w:b w:val="0"/>
                <w:bCs/>
              </w:rPr>
            </w:pPr>
            <w:r>
              <w:rPr>
                <w:b w:val="0"/>
                <w:bCs/>
              </w:rPr>
              <w:t>Native Development Kit</w:t>
            </w:r>
          </w:p>
        </w:tc>
      </w:tr>
      <w:tr w:rsidR="003D3E66" w14:paraId="6FE2FE72" w14:textId="77777777" w:rsidTr="000F3929">
        <w:trPr>
          <w:jc w:val="center"/>
        </w:trPr>
        <w:tc>
          <w:tcPr>
            <w:tcW w:w="625" w:type="pct"/>
          </w:tcPr>
          <w:p w14:paraId="3723C866" w14:textId="235E5A0D" w:rsidR="003D3E66" w:rsidRDefault="003D3E66" w:rsidP="003D3E66">
            <w:pPr>
              <w:pStyle w:val="DanhMc"/>
            </w:pPr>
            <w:r>
              <w:t>8</w:t>
            </w:r>
          </w:p>
        </w:tc>
        <w:tc>
          <w:tcPr>
            <w:tcW w:w="1235" w:type="pct"/>
          </w:tcPr>
          <w:p w14:paraId="72CBC918" w14:textId="43F7D725" w:rsidR="003D3E66" w:rsidRDefault="003D3E66" w:rsidP="003D3E66">
            <w:pPr>
              <w:pStyle w:val="DanhMc"/>
              <w:rPr>
                <w:b w:val="0"/>
                <w:bCs/>
              </w:rPr>
            </w:pPr>
            <w:r>
              <w:rPr>
                <w:b w:val="0"/>
                <w:bCs/>
              </w:rPr>
              <w:t>LLVM</w:t>
            </w:r>
          </w:p>
        </w:tc>
        <w:tc>
          <w:tcPr>
            <w:tcW w:w="3140" w:type="pct"/>
          </w:tcPr>
          <w:p w14:paraId="0EEE87F8" w14:textId="19BD38E6" w:rsidR="003D3E66" w:rsidRDefault="003D3E66" w:rsidP="003D3E66">
            <w:pPr>
              <w:pStyle w:val="DanhMc"/>
              <w:rPr>
                <w:b w:val="0"/>
                <w:bCs/>
              </w:rPr>
            </w:pPr>
            <w:r>
              <w:rPr>
                <w:b w:val="0"/>
                <w:bCs/>
              </w:rPr>
              <w:t>Low Level Virtual Machine</w:t>
            </w:r>
          </w:p>
        </w:tc>
      </w:tr>
      <w:tr w:rsidR="003D3E66" w14:paraId="1CE64691" w14:textId="77777777" w:rsidTr="000F3929">
        <w:trPr>
          <w:jc w:val="center"/>
        </w:trPr>
        <w:tc>
          <w:tcPr>
            <w:tcW w:w="625" w:type="pct"/>
          </w:tcPr>
          <w:p w14:paraId="44D956B0" w14:textId="75B16EAD" w:rsidR="003D3E66" w:rsidRDefault="003D3E66" w:rsidP="003D3E66">
            <w:pPr>
              <w:pStyle w:val="DanhMc"/>
            </w:pPr>
            <w:r>
              <w:t>9</w:t>
            </w:r>
          </w:p>
        </w:tc>
        <w:tc>
          <w:tcPr>
            <w:tcW w:w="1235" w:type="pct"/>
          </w:tcPr>
          <w:p w14:paraId="60DF85DD" w14:textId="345341E4" w:rsidR="003D3E66" w:rsidRDefault="003D3E66" w:rsidP="003D3E66">
            <w:pPr>
              <w:pStyle w:val="DanhMc"/>
              <w:rPr>
                <w:b w:val="0"/>
                <w:bCs/>
              </w:rPr>
            </w:pPr>
            <w:r>
              <w:rPr>
                <w:b w:val="0"/>
                <w:bCs/>
              </w:rPr>
              <w:t>ARM</w:t>
            </w:r>
          </w:p>
        </w:tc>
        <w:tc>
          <w:tcPr>
            <w:tcW w:w="3140" w:type="pct"/>
          </w:tcPr>
          <w:p w14:paraId="7A1F46A6" w14:textId="7B074F6E" w:rsidR="003D3E66" w:rsidRPr="00E4338F" w:rsidRDefault="003D3E66" w:rsidP="003D3E66">
            <w:pPr>
              <w:pStyle w:val="DanhMc"/>
              <w:rPr>
                <w:b w:val="0"/>
                <w:bCs/>
              </w:rPr>
            </w:pPr>
            <w:r>
              <w:rPr>
                <w:b w:val="0"/>
                <w:bCs/>
              </w:rPr>
              <w:t>Advanced RISC Machines</w:t>
            </w:r>
          </w:p>
        </w:tc>
      </w:tr>
      <w:tr w:rsidR="003D3E66" w14:paraId="61F0FF23" w14:textId="77777777" w:rsidTr="000F3929">
        <w:trPr>
          <w:jc w:val="center"/>
        </w:trPr>
        <w:tc>
          <w:tcPr>
            <w:tcW w:w="625" w:type="pct"/>
          </w:tcPr>
          <w:p w14:paraId="2F5B20D0" w14:textId="32EFC767" w:rsidR="003D3E66" w:rsidRDefault="003D3E66" w:rsidP="003D3E66">
            <w:pPr>
              <w:pStyle w:val="DanhMc"/>
            </w:pPr>
            <w:r>
              <w:t>10</w:t>
            </w:r>
          </w:p>
        </w:tc>
        <w:tc>
          <w:tcPr>
            <w:tcW w:w="1235" w:type="pct"/>
          </w:tcPr>
          <w:p w14:paraId="56068BC6" w14:textId="4ECA8C71" w:rsidR="003D3E66" w:rsidRDefault="003D3E66" w:rsidP="003D3E66">
            <w:pPr>
              <w:pStyle w:val="DanhMc"/>
              <w:rPr>
                <w:b w:val="0"/>
                <w:bCs/>
              </w:rPr>
            </w:pPr>
            <w:r>
              <w:rPr>
                <w:b w:val="0"/>
                <w:bCs/>
              </w:rPr>
              <w:t>JSON</w:t>
            </w:r>
          </w:p>
        </w:tc>
        <w:tc>
          <w:tcPr>
            <w:tcW w:w="3140" w:type="pct"/>
          </w:tcPr>
          <w:p w14:paraId="542D1E51" w14:textId="28856921" w:rsidR="003D3E66" w:rsidRPr="00E4338F" w:rsidRDefault="003D3E66" w:rsidP="003D3E66">
            <w:pPr>
              <w:pStyle w:val="DanhMc"/>
              <w:rPr>
                <w:b w:val="0"/>
                <w:bCs/>
              </w:rPr>
            </w:pPr>
            <w:r>
              <w:rPr>
                <w:b w:val="0"/>
                <w:bCs/>
              </w:rPr>
              <w:t>JavaScript Object Notation</w:t>
            </w:r>
          </w:p>
        </w:tc>
      </w:tr>
      <w:tr w:rsidR="003D3E66" w14:paraId="5288A98E" w14:textId="77777777" w:rsidTr="000F3929">
        <w:trPr>
          <w:jc w:val="center"/>
        </w:trPr>
        <w:tc>
          <w:tcPr>
            <w:tcW w:w="625" w:type="pct"/>
          </w:tcPr>
          <w:p w14:paraId="2783F5B2" w14:textId="33C18B44" w:rsidR="003D3E66" w:rsidRDefault="003D3E66" w:rsidP="003D3E66">
            <w:pPr>
              <w:pStyle w:val="DanhMc"/>
            </w:pPr>
            <w:r>
              <w:t>11</w:t>
            </w:r>
          </w:p>
        </w:tc>
        <w:tc>
          <w:tcPr>
            <w:tcW w:w="1235" w:type="pct"/>
          </w:tcPr>
          <w:p w14:paraId="0C757779" w14:textId="25408EAC" w:rsidR="003D3E66" w:rsidRDefault="003D3E66" w:rsidP="003D3E66">
            <w:pPr>
              <w:pStyle w:val="DanhMc"/>
              <w:rPr>
                <w:b w:val="0"/>
                <w:bCs/>
              </w:rPr>
            </w:pPr>
            <w:r>
              <w:rPr>
                <w:b w:val="0"/>
                <w:bCs/>
              </w:rPr>
              <w:t>NoSQL</w:t>
            </w:r>
          </w:p>
        </w:tc>
        <w:tc>
          <w:tcPr>
            <w:tcW w:w="3140" w:type="pct"/>
          </w:tcPr>
          <w:p w14:paraId="11750D37" w14:textId="15D4CB39" w:rsidR="003D3E66" w:rsidRPr="00E4338F" w:rsidRDefault="003D3E66" w:rsidP="003D3E66">
            <w:pPr>
              <w:pStyle w:val="DanhMc"/>
              <w:rPr>
                <w:b w:val="0"/>
                <w:bCs/>
              </w:rPr>
            </w:pPr>
            <w:r>
              <w:rPr>
                <w:b w:val="0"/>
                <w:bCs/>
              </w:rPr>
              <w:t>Non-Structured Query Language</w:t>
            </w:r>
          </w:p>
        </w:tc>
      </w:tr>
      <w:tr w:rsidR="003D3E66" w14:paraId="6DD42369" w14:textId="77777777" w:rsidTr="000F3929">
        <w:trPr>
          <w:jc w:val="center"/>
        </w:trPr>
        <w:tc>
          <w:tcPr>
            <w:tcW w:w="625" w:type="pct"/>
          </w:tcPr>
          <w:p w14:paraId="342CDD60" w14:textId="2308892B" w:rsidR="003D3E66" w:rsidRDefault="003D3E66" w:rsidP="003D3E66">
            <w:pPr>
              <w:pStyle w:val="DanhMc"/>
            </w:pPr>
            <w:r>
              <w:t>12</w:t>
            </w:r>
          </w:p>
        </w:tc>
        <w:tc>
          <w:tcPr>
            <w:tcW w:w="1235" w:type="pct"/>
          </w:tcPr>
          <w:p w14:paraId="38357FA5" w14:textId="10D47E2E" w:rsidR="003D3E66" w:rsidRDefault="003D3E66" w:rsidP="003D3E66">
            <w:pPr>
              <w:pStyle w:val="DanhMc"/>
              <w:rPr>
                <w:b w:val="0"/>
                <w:bCs/>
              </w:rPr>
            </w:pPr>
            <w:r>
              <w:rPr>
                <w:b w:val="0"/>
                <w:bCs/>
              </w:rPr>
              <w:t>IDE</w:t>
            </w:r>
          </w:p>
        </w:tc>
        <w:tc>
          <w:tcPr>
            <w:tcW w:w="3140" w:type="pct"/>
          </w:tcPr>
          <w:p w14:paraId="776EB9A0" w14:textId="3571468F" w:rsidR="003D3E66" w:rsidRPr="00E4338F" w:rsidRDefault="003D3E66" w:rsidP="003D3E66">
            <w:pPr>
              <w:pStyle w:val="DanhMc"/>
              <w:rPr>
                <w:b w:val="0"/>
                <w:bCs/>
              </w:rPr>
            </w:pPr>
            <w:r w:rsidRPr="00180107">
              <w:rPr>
                <w:b w:val="0"/>
                <w:bCs/>
                <w:lang w:val="vi-VN"/>
              </w:rPr>
              <w:t xml:space="preserve">Integrated </w:t>
            </w:r>
            <w:r>
              <w:rPr>
                <w:b w:val="0"/>
                <w:bCs/>
              </w:rPr>
              <w:t>D</w:t>
            </w:r>
            <w:r w:rsidRPr="00180107">
              <w:rPr>
                <w:b w:val="0"/>
                <w:bCs/>
                <w:lang w:val="vi-VN"/>
              </w:rPr>
              <w:t>evelopment</w:t>
            </w:r>
            <w:r>
              <w:rPr>
                <w:b w:val="0"/>
                <w:bCs/>
              </w:rPr>
              <w:t xml:space="preserve"> E</w:t>
            </w:r>
            <w:r w:rsidRPr="00180107">
              <w:rPr>
                <w:b w:val="0"/>
                <w:bCs/>
                <w:lang w:val="vi-VN"/>
              </w:rPr>
              <w:t>nvironment</w:t>
            </w:r>
          </w:p>
        </w:tc>
      </w:tr>
      <w:tr w:rsidR="003D3E66" w14:paraId="6B730DB4" w14:textId="77777777" w:rsidTr="000F3929">
        <w:trPr>
          <w:jc w:val="center"/>
        </w:trPr>
        <w:tc>
          <w:tcPr>
            <w:tcW w:w="625" w:type="pct"/>
          </w:tcPr>
          <w:p w14:paraId="19C617C5" w14:textId="19830BD1" w:rsidR="003D3E66" w:rsidRDefault="003D3E66" w:rsidP="003D3E66">
            <w:pPr>
              <w:pStyle w:val="DanhMc"/>
            </w:pPr>
            <w:r>
              <w:t>13</w:t>
            </w:r>
          </w:p>
        </w:tc>
        <w:tc>
          <w:tcPr>
            <w:tcW w:w="1235" w:type="pct"/>
          </w:tcPr>
          <w:p w14:paraId="5F8AA0EE" w14:textId="701FB52B" w:rsidR="003D3E66" w:rsidRDefault="003D3E66" w:rsidP="003D3E66">
            <w:pPr>
              <w:pStyle w:val="DanhMc"/>
              <w:rPr>
                <w:b w:val="0"/>
                <w:bCs/>
              </w:rPr>
            </w:pPr>
            <w:r>
              <w:rPr>
                <w:b w:val="0"/>
                <w:bCs/>
              </w:rPr>
              <w:t>HTTP</w:t>
            </w:r>
          </w:p>
        </w:tc>
        <w:tc>
          <w:tcPr>
            <w:tcW w:w="3140" w:type="pct"/>
          </w:tcPr>
          <w:p w14:paraId="644CA56C" w14:textId="22964D10" w:rsidR="003D3E66" w:rsidRPr="00180107" w:rsidRDefault="003D3E66" w:rsidP="003D3E66">
            <w:pPr>
              <w:pStyle w:val="DanhMc"/>
              <w:rPr>
                <w:b w:val="0"/>
                <w:bCs/>
                <w:lang w:val="vi-VN"/>
              </w:rPr>
            </w:pPr>
            <w:r w:rsidRPr="00180107">
              <w:rPr>
                <w:b w:val="0"/>
                <w:bCs/>
                <w:lang w:val="vi-VN"/>
              </w:rPr>
              <w:t>Hypertext Transfer Protocol</w:t>
            </w:r>
          </w:p>
        </w:tc>
      </w:tr>
      <w:tr w:rsidR="003D3E66" w14:paraId="0C1587D2" w14:textId="77777777" w:rsidTr="000F3929">
        <w:trPr>
          <w:jc w:val="center"/>
        </w:trPr>
        <w:tc>
          <w:tcPr>
            <w:tcW w:w="625" w:type="pct"/>
          </w:tcPr>
          <w:p w14:paraId="784C87E2" w14:textId="01DFF24E" w:rsidR="003D3E66" w:rsidRDefault="003D3E66" w:rsidP="003D3E66">
            <w:pPr>
              <w:pStyle w:val="DanhMc"/>
            </w:pPr>
            <w:r>
              <w:t>14</w:t>
            </w:r>
          </w:p>
        </w:tc>
        <w:tc>
          <w:tcPr>
            <w:tcW w:w="1235" w:type="pct"/>
          </w:tcPr>
          <w:p w14:paraId="2B05E615" w14:textId="2E39D8A9" w:rsidR="003D3E66" w:rsidRDefault="003D3E66" w:rsidP="003D3E66">
            <w:pPr>
              <w:pStyle w:val="DanhMc"/>
              <w:rPr>
                <w:b w:val="0"/>
                <w:bCs/>
              </w:rPr>
            </w:pPr>
            <w:r>
              <w:rPr>
                <w:b w:val="0"/>
                <w:bCs/>
              </w:rPr>
              <w:t>HTTPS</w:t>
            </w:r>
          </w:p>
        </w:tc>
        <w:tc>
          <w:tcPr>
            <w:tcW w:w="3140" w:type="pct"/>
          </w:tcPr>
          <w:p w14:paraId="1C588C92" w14:textId="42E82770" w:rsidR="003D3E66" w:rsidRPr="00180107" w:rsidRDefault="003D3E66" w:rsidP="003D3E66">
            <w:pPr>
              <w:pStyle w:val="DanhMc"/>
              <w:rPr>
                <w:b w:val="0"/>
                <w:bCs/>
                <w:lang w:val="vi-VN"/>
              </w:rPr>
            </w:pPr>
            <w:r w:rsidRPr="00E01C75">
              <w:rPr>
                <w:b w:val="0"/>
                <w:bCs/>
                <w:lang w:val="vi-VN"/>
              </w:rPr>
              <w:t>Hypertext Transfer Protocol Secure</w:t>
            </w:r>
          </w:p>
        </w:tc>
      </w:tr>
    </w:tbl>
    <w:p w14:paraId="676D172E" w14:textId="77777777" w:rsidR="00562283" w:rsidRDefault="00562283" w:rsidP="004D3EC3">
      <w:pPr>
        <w:pStyle w:val="DanhMc"/>
      </w:pPr>
    </w:p>
    <w:p w14:paraId="4F96B576" w14:textId="77777777" w:rsidR="003606B1" w:rsidRDefault="003606B1" w:rsidP="004D3EC3">
      <w:pPr>
        <w:pStyle w:val="DanhMc"/>
      </w:pPr>
    </w:p>
    <w:p w14:paraId="4AEFB4AE" w14:textId="77777777" w:rsidR="003606B1" w:rsidRDefault="003606B1" w:rsidP="004D3EC3">
      <w:pPr>
        <w:pStyle w:val="DanhMc"/>
      </w:pPr>
    </w:p>
    <w:p w14:paraId="2BFAA19D" w14:textId="77777777" w:rsidR="003606B1" w:rsidRDefault="003606B1" w:rsidP="004D3EC3">
      <w:pPr>
        <w:pStyle w:val="DanhMc"/>
      </w:pPr>
    </w:p>
    <w:p w14:paraId="37A4AA82" w14:textId="77777777" w:rsidR="003606B1" w:rsidRDefault="003606B1" w:rsidP="004D3EC3">
      <w:pPr>
        <w:pStyle w:val="DanhMc"/>
      </w:pPr>
    </w:p>
    <w:p w14:paraId="4AC49CDB" w14:textId="77777777" w:rsidR="003606B1" w:rsidRDefault="003606B1" w:rsidP="004D3EC3">
      <w:pPr>
        <w:pStyle w:val="DanhMc"/>
      </w:pPr>
    </w:p>
    <w:p w14:paraId="6A84F39A" w14:textId="09825C33" w:rsidR="00C31BAC" w:rsidRDefault="00C31BAC" w:rsidP="00652EC0">
      <w:pPr>
        <w:ind w:firstLine="0"/>
        <w:rPr>
          <w:lang w:val="en-US"/>
        </w:rPr>
        <w:sectPr w:rsidR="00C31BAC" w:rsidSect="00B05C1A">
          <w:footerReference w:type="default" r:id="rId13"/>
          <w:pgSz w:w="11906" w:h="16838" w:code="10"/>
          <w:pgMar w:top="1418" w:right="1418" w:bottom="1418" w:left="2268" w:header="567" w:footer="567" w:gutter="0"/>
          <w:pgNumType w:fmt="lowerRoman" w:start="1"/>
          <w:cols w:space="720"/>
          <w:titlePg/>
          <w:docGrid w:linePitch="360"/>
        </w:sectPr>
      </w:pPr>
    </w:p>
    <w:p w14:paraId="36B01474" w14:textId="14DBA869" w:rsidR="002227E0" w:rsidRDefault="00543690" w:rsidP="00652EC0">
      <w:pPr>
        <w:pStyle w:val="Heading1"/>
        <w:ind w:firstLine="0"/>
        <w:jc w:val="center"/>
        <w:rPr>
          <w:lang w:val="en-US"/>
        </w:rPr>
      </w:pPr>
      <w:bookmarkStart w:id="1" w:name="_Toc167279126"/>
      <w:r>
        <w:rPr>
          <w:lang w:val="en-US"/>
        </w:rPr>
        <w:lastRenderedPageBreak/>
        <w:t>CHƯƠNG I</w:t>
      </w:r>
      <w:r w:rsidR="009E5F11">
        <w:rPr>
          <w:lang w:val="en-US"/>
        </w:rPr>
        <w:t>: ĐẶT VẤN ĐỀ</w:t>
      </w:r>
      <w:bookmarkEnd w:id="1"/>
    </w:p>
    <w:p w14:paraId="547E02C7" w14:textId="40561615" w:rsidR="0005017B" w:rsidRDefault="00BF1492" w:rsidP="00B71782">
      <w:pPr>
        <w:pStyle w:val="Heading2"/>
        <w:ind w:firstLine="0"/>
        <w:jc w:val="both"/>
        <w:rPr>
          <w:lang w:val="en-US"/>
        </w:rPr>
      </w:pPr>
      <w:bookmarkStart w:id="2" w:name="_Toc167279127"/>
      <w:r>
        <w:rPr>
          <w:lang w:val="en-US"/>
        </w:rPr>
        <w:t>1.</w:t>
      </w:r>
      <w:r w:rsidR="00B71782">
        <w:rPr>
          <w:lang w:val="en-US"/>
        </w:rPr>
        <w:t>1</w:t>
      </w:r>
      <w:r>
        <w:rPr>
          <w:lang w:val="en-US"/>
        </w:rPr>
        <w:t xml:space="preserve"> </w:t>
      </w:r>
      <w:r w:rsidR="007E5255">
        <w:rPr>
          <w:lang w:val="en-US"/>
        </w:rPr>
        <w:t>TÍNH CẤP THIẾT CỦA ĐỀ TÀI</w:t>
      </w:r>
      <w:bookmarkEnd w:id="2"/>
    </w:p>
    <w:p w14:paraId="3E262977" w14:textId="124E7DBE" w:rsidR="00126D21" w:rsidRDefault="00126D21" w:rsidP="0063656B">
      <w:pPr>
        <w:jc w:val="both"/>
        <w:rPr>
          <w:lang w:val="en-US"/>
        </w:rPr>
      </w:pPr>
      <w:r w:rsidRPr="00126D21">
        <w:rPr>
          <w:lang w:val="en-US"/>
        </w:rPr>
        <w:t>Trong mọi khía cạnh của cuộc sống, việc bảo vệ và nâng cao sức khỏe luôn được coi là ưu tiên hàng đầu. Trong thời đại hiện nay, với sự phát triển vượt bậc của công nghệ, chúng ta đã chứng kiến sự bùng nổ của nhiều công nghệ mới, mở ra những cơ hội mới đối với việc ứng dụng các công nghệ này vào lĩnh vực chăm sóc sức khỏe và y tế.</w:t>
      </w:r>
    </w:p>
    <w:p w14:paraId="2D8566A5" w14:textId="5B027D20" w:rsidR="00AE4157" w:rsidRDefault="00AE4157" w:rsidP="0063656B">
      <w:pPr>
        <w:jc w:val="both"/>
        <w:rPr>
          <w:lang w:val="en-US"/>
        </w:rPr>
      </w:pPr>
      <w:r>
        <w:rPr>
          <w:lang w:val="en-US"/>
        </w:rPr>
        <w:t>Cùng với sự phát triển của công nghệ các thiết bị được dùng phổ biến như điện thoại di động và đồng hồ thông minh ngày càng được tích hợp nhiều chức năng và tiện ích giúp theo dõi sức khoẻ người dùng tuy nhiên một số ít các ứng dụng có thể đáp ứng được nhu cầu của người sử dụng như phát hiện bất thường của cơ thể và cảnh báo cho người nhà kịp thời hay bác sĩ khó có thể theo dõi thông tin sức khoẻ của bệnh nhân từ xa.</w:t>
      </w:r>
    </w:p>
    <w:p w14:paraId="4CAA180D" w14:textId="4D24A4AD" w:rsidR="00D3774A" w:rsidRDefault="00BF1492" w:rsidP="00B71782">
      <w:pPr>
        <w:pStyle w:val="Heading2"/>
        <w:ind w:firstLine="0"/>
        <w:jc w:val="both"/>
        <w:rPr>
          <w:lang w:val="en-US"/>
        </w:rPr>
      </w:pPr>
      <w:bookmarkStart w:id="3" w:name="_Toc167279128"/>
      <w:r>
        <w:rPr>
          <w:lang w:val="en-US"/>
        </w:rPr>
        <w:t>1.</w:t>
      </w:r>
      <w:r w:rsidR="00B71782">
        <w:rPr>
          <w:lang w:val="en-US"/>
        </w:rPr>
        <w:t>2</w:t>
      </w:r>
      <w:r>
        <w:rPr>
          <w:lang w:val="en-US"/>
        </w:rPr>
        <w:t xml:space="preserve">. </w:t>
      </w:r>
      <w:r w:rsidR="00D3774A">
        <w:rPr>
          <w:lang w:val="en-US"/>
        </w:rPr>
        <w:t>LÝ DO CHỌN ĐỀ TÀI</w:t>
      </w:r>
      <w:bookmarkEnd w:id="3"/>
    </w:p>
    <w:p w14:paraId="2C06A02B" w14:textId="7E4306C9" w:rsidR="00C77C1F" w:rsidRDefault="00C77C1F" w:rsidP="0063656B">
      <w:pPr>
        <w:jc w:val="both"/>
        <w:rPr>
          <w:lang w:val="en-US"/>
        </w:rPr>
      </w:pPr>
      <w:r>
        <w:rPr>
          <w:lang w:val="en-US"/>
        </w:rPr>
        <w:t xml:space="preserve">Xây dựng một ứng dụng di động theo dõi sức khoẻ người dùng từ xa là một lựa chọn </w:t>
      </w:r>
      <w:r w:rsidR="00AE50EB">
        <w:rPr>
          <w:lang w:val="en-US"/>
        </w:rPr>
        <w:t>cần được chú ý</w:t>
      </w:r>
      <w:r>
        <w:rPr>
          <w:lang w:val="en-US"/>
        </w:rPr>
        <w:t xml:space="preserve"> </w:t>
      </w:r>
      <w:r w:rsidR="00AE50EB">
        <w:rPr>
          <w:lang w:val="en-US"/>
        </w:rPr>
        <w:t xml:space="preserve">đặc biệt là sau khi trải qua </w:t>
      </w:r>
      <w:r>
        <w:rPr>
          <w:lang w:val="en-US"/>
        </w:rPr>
        <w:t xml:space="preserve">đại dịch COVID-19 </w:t>
      </w:r>
      <w:r w:rsidR="00AE50EB">
        <w:rPr>
          <w:lang w:val="en-US"/>
        </w:rPr>
        <w:t>chăm sóc sức khoẻ từ xa đã được quan tâm đặc biệt hơn và đang là xu thế không chỉ trong chăm sóc sức khoẻ mà còn ở nhiều lĩnh vực khác</w:t>
      </w:r>
    </w:p>
    <w:p w14:paraId="0E343AF8" w14:textId="665F5965" w:rsidR="00572E7D" w:rsidRDefault="00C77C1F" w:rsidP="0063656B">
      <w:pPr>
        <w:jc w:val="both"/>
        <w:rPr>
          <w:lang w:val="en-US"/>
        </w:rPr>
      </w:pPr>
      <w:r>
        <w:rPr>
          <w:lang w:val="en-US"/>
        </w:rPr>
        <w:t>Các thiết bị đeo tay thông minh Smartwatch ngày càng được sử dụng rộng rãi ở mọi lứa tuổi được tích hợp</w:t>
      </w:r>
      <w:r w:rsidR="00AE50EB">
        <w:rPr>
          <w:lang w:val="en-US"/>
        </w:rPr>
        <w:t xml:space="preserve"> các chức năng tiện ích như nghe nhạc, gọi điện cùng với</w:t>
      </w:r>
      <w:r>
        <w:rPr>
          <w:lang w:val="en-US"/>
        </w:rPr>
        <w:t xml:space="preserve"> các công nghệ cảm biến có thể theo dõi các chỉ số sức khoẻ như SpO2, nhịp tim, giấc ngủ. v.v. giúp người sử dụng có thể theo dõi và hiểu rõ hơn tình trạng sức khoẻ của bản thân </w:t>
      </w:r>
      <w:r w:rsidR="00572E7D">
        <w:rPr>
          <w:lang w:val="en-US"/>
        </w:rPr>
        <w:t>cùng với đó các ứng dụng theo dõi sức khoẻ ngày càng trở nên phổ biến và ngày càng được nhiều người sử dụng để theo dõi hoạt động thể chất của bản thân. Tuy nhiên các công nghệ của các ứng dụng theo dõi sức khoẻ hiện nay chỉ ghi lại các thông tin sức khoẻ và cung cấp các gợi ý về lối sống, chế độ ăn uống</w:t>
      </w:r>
      <w:r w:rsidR="0073129F">
        <w:rPr>
          <w:lang w:val="en-US"/>
        </w:rPr>
        <w:fldChar w:fldCharType="begin"/>
      </w:r>
      <w:r w:rsidR="0073129F">
        <w:rPr>
          <w:lang w:val="en-US"/>
        </w:rPr>
        <w:instrText xml:space="preserve"> ADDIN ZOTERO_ITEM CSL_CITATION {"citationID":"TuubQ3C9","properties":{"formattedCitation":"(Zheng, 2023)","plainCitation":"(Zheng, 2023)","noteIndex":0},"citationItems":[{"id":19,"uris":["http://zotero.org/users/local/4A2UF0y4/items/SD79MNMH"],"itemData":{"id":19,"type":"article-journal","abstract":"Fitness apps on mobile devices are gaining popularity, as more people are engaging in self-tracking activities to record their status of fitness and exercise routines. These technologies also evolved from simply recording steps and offering exercise suggestions to an integrated lifestyle guide for physical wellbeing, thus exemplify a new era of \"quantified self\" in the context of health as individual responsibility. There is a considerable amount of literature in science, technology and society (STS) studies looking at this phenomenon from different perspectives, linking it with the sociology of self-surveillance and neoliberal regimes of health. However, the human-technology interface, through which the micro- (behavioral) and macro- (social) aspects converge, still calls for extensive examination. This paper approaches this topic from the postphenomenological perspective, in combination with empirical studies of design analysis and interviews of fitness apps, to reveal the human-technology link between the design elements and people's perception through the direct experiences and interpretations of technology. It argues that the intentionality of self-tracking fitness app designs mediates the human-technology relations by \"guiding\" people into a quantified knowledge regime. It shapes the perceptions of fitness and health with representations of meanings about a \"good life\" of individual success and management. This paper also gives a critique of current individual, performance-oriented fitness app designs and offers the possibility of seeking alternatives through the multistable nature of human-technology relations—how altering interpretation and meaning of the design with a cultural or social context could change the form of technological embodiment.","container-title":"AI &amp; SOCIETY","DOI":"10.1007/s00146-021-01146-8","ISSN":"1435-5655","issue":"6","journalAbbreviation":"AI &amp; SOCIETY","page":"2255-2266","title":"Interpreting fitness: self-tracking with fitness apps through a postphenomenology lens","volume":"38","author":[{"family":"Zheng","given":"Elise Li"}],"issued":{"date-parts":[["2023",12,1]]}}}],"schema":"https://github.com/citation-style-language/schema/raw/master/csl-citation.json"} </w:instrText>
      </w:r>
      <w:r w:rsidR="0073129F">
        <w:rPr>
          <w:lang w:val="en-US"/>
        </w:rPr>
        <w:fldChar w:fldCharType="separate"/>
      </w:r>
      <w:r w:rsidR="0073129F" w:rsidRPr="0073129F">
        <w:rPr>
          <w:rFonts w:ascii="Times New Roman" w:hAnsi="Times New Roman" w:cs="Times New Roman"/>
        </w:rPr>
        <w:t>(Zheng, 2023)</w:t>
      </w:r>
      <w:r w:rsidR="0073129F">
        <w:rPr>
          <w:lang w:val="en-US"/>
        </w:rPr>
        <w:fldChar w:fldCharType="end"/>
      </w:r>
    </w:p>
    <w:p w14:paraId="39E4C9C9" w14:textId="5AA40E50" w:rsidR="003638DB" w:rsidRDefault="003638DB" w:rsidP="0063656B">
      <w:pPr>
        <w:jc w:val="both"/>
        <w:rPr>
          <w:lang w:val="en-US"/>
        </w:rPr>
      </w:pPr>
      <w:r>
        <w:rPr>
          <w:lang w:val="en-US"/>
        </w:rPr>
        <w:t>Thêm vào đó việc theo dõi hoạt động thường ngày của bệnh nhân ít được quan tâm khi bệnh nhân xảy ra các triệu chứng bất thường thì không thể phát hiện và can thiệp kịp thời do đó</w:t>
      </w:r>
      <w:r w:rsidR="00AE50EB">
        <w:rPr>
          <w:lang w:val="en-US"/>
        </w:rPr>
        <w:t xml:space="preserve"> cần thực hiện chức năng theo dõi hoạt động của người dùng để nắm bắt kịp thời và cảnh báo đến bác sĩ hoặc người nhà bệnh nhân giúp phản ứng và chăm sóc y tế kịp thời</w:t>
      </w:r>
      <w:r>
        <w:rPr>
          <w:lang w:val="en-US"/>
        </w:rPr>
        <w:t>.</w:t>
      </w:r>
    </w:p>
    <w:p w14:paraId="1A4C063B" w14:textId="27D1E6F3" w:rsidR="004B74D9" w:rsidRDefault="004B74D9" w:rsidP="0063656B">
      <w:pPr>
        <w:jc w:val="both"/>
        <w:rPr>
          <w:lang w:val="en-US"/>
        </w:rPr>
      </w:pPr>
      <w:r>
        <w:rPr>
          <w:lang w:val="en-US"/>
        </w:rPr>
        <w:t>Từ những nội dung nêu trên tôi thực hiện luận văn “Xây dựng ứng dụng di động theo dõi sức khoẻ người dùng từ xa” nhằm nghiên cứu xây dựng một ứng dụng giúp người dùng có thể theo dõi sức khoẻ của bản thân,</w:t>
      </w:r>
      <w:r w:rsidR="00207895">
        <w:rPr>
          <w:lang w:val="en-US"/>
        </w:rPr>
        <w:t xml:space="preserve"> hoặc người thân trong</w:t>
      </w:r>
      <w:r>
        <w:rPr>
          <w:lang w:val="en-US"/>
        </w:rPr>
        <w:t xml:space="preserve"> gia đình một cách nhanh chóng.</w:t>
      </w:r>
    </w:p>
    <w:p w14:paraId="626A676D" w14:textId="64F3485F" w:rsidR="00D3774A" w:rsidRDefault="00207895" w:rsidP="00B71782">
      <w:pPr>
        <w:pStyle w:val="Heading2"/>
        <w:ind w:firstLine="0"/>
        <w:jc w:val="both"/>
        <w:rPr>
          <w:lang w:val="en-US"/>
        </w:rPr>
      </w:pPr>
      <w:bookmarkStart w:id="4" w:name="_Toc167279129"/>
      <w:r>
        <w:rPr>
          <w:lang w:val="en-US"/>
        </w:rPr>
        <w:t>1.</w:t>
      </w:r>
      <w:r w:rsidR="00B71782">
        <w:rPr>
          <w:lang w:val="en-US"/>
        </w:rPr>
        <w:t>3</w:t>
      </w:r>
      <w:r>
        <w:rPr>
          <w:lang w:val="en-US"/>
        </w:rPr>
        <w:t xml:space="preserve"> </w:t>
      </w:r>
      <w:r w:rsidR="00D3774A">
        <w:rPr>
          <w:lang w:val="en-US"/>
        </w:rPr>
        <w:t>MỤC TIÊU</w:t>
      </w:r>
      <w:r w:rsidR="00B63B83">
        <w:rPr>
          <w:lang w:val="en-US"/>
        </w:rPr>
        <w:t xml:space="preserve"> </w:t>
      </w:r>
      <w:r w:rsidR="00216824">
        <w:rPr>
          <w:lang w:val="en-US"/>
        </w:rPr>
        <w:t>ĐỀ TÀI</w:t>
      </w:r>
      <w:bookmarkEnd w:id="4"/>
    </w:p>
    <w:p w14:paraId="2D4A5E29" w14:textId="6C82B9DE" w:rsidR="00467C78" w:rsidRPr="00467C78" w:rsidRDefault="00216824" w:rsidP="0063656B">
      <w:pPr>
        <w:jc w:val="both"/>
        <w:rPr>
          <w:lang w:val="en-US"/>
        </w:rPr>
      </w:pPr>
      <w:r>
        <w:rPr>
          <w:lang w:val="en-US"/>
        </w:rPr>
        <w:t xml:space="preserve">Mục tiêu của đề tài là xây dựng ứng dụng di động đa nền tảng có thể cài đặt trên cả hai hệ điều hành là IOS và Android sử dụng Flutter Framework, ứng dụng có các chức năng đáp ứng nhu cầu theo dõi các chỉ số sức khoẻ của </w:t>
      </w:r>
      <w:r w:rsidR="00BF1492">
        <w:rPr>
          <w:lang w:val="en-US"/>
        </w:rPr>
        <w:t>bệnh nhân</w:t>
      </w:r>
      <w:r>
        <w:rPr>
          <w:lang w:val="en-US"/>
        </w:rPr>
        <w:t xml:space="preserve"> và phát hiện bất thường từ đó cảnh báo đến bác sĩ hoặc </w:t>
      </w:r>
      <w:r w:rsidR="00BF1492">
        <w:rPr>
          <w:lang w:val="en-US"/>
        </w:rPr>
        <w:t>người thân</w:t>
      </w:r>
      <w:r>
        <w:rPr>
          <w:lang w:val="en-US"/>
        </w:rPr>
        <w:t>.</w:t>
      </w:r>
    </w:p>
    <w:p w14:paraId="67653716" w14:textId="151DDDCB" w:rsidR="005C6B08" w:rsidRDefault="00207895" w:rsidP="00B71782">
      <w:pPr>
        <w:pStyle w:val="Heading2"/>
        <w:ind w:firstLine="0"/>
        <w:jc w:val="both"/>
        <w:rPr>
          <w:lang w:val="en-US"/>
        </w:rPr>
      </w:pPr>
      <w:bookmarkStart w:id="5" w:name="_Toc167279130"/>
      <w:r>
        <w:rPr>
          <w:lang w:val="en-US"/>
        </w:rPr>
        <w:lastRenderedPageBreak/>
        <w:t>1.</w:t>
      </w:r>
      <w:r w:rsidR="00B71782">
        <w:rPr>
          <w:lang w:val="en-US"/>
        </w:rPr>
        <w:t>4</w:t>
      </w:r>
      <w:r>
        <w:rPr>
          <w:lang w:val="en-US"/>
        </w:rPr>
        <w:t xml:space="preserve"> </w:t>
      </w:r>
      <w:r w:rsidR="005C6B08">
        <w:rPr>
          <w:lang w:val="en-US"/>
        </w:rPr>
        <w:t xml:space="preserve">PHƯƠNG PHÁP </w:t>
      </w:r>
      <w:r w:rsidR="00736A7A">
        <w:rPr>
          <w:lang w:val="en-US"/>
        </w:rPr>
        <w:t>THỰC HIỆ</w:t>
      </w:r>
      <w:r w:rsidR="00BF1492">
        <w:rPr>
          <w:lang w:val="en-US"/>
        </w:rPr>
        <w:t>N</w:t>
      </w:r>
      <w:bookmarkEnd w:id="5"/>
    </w:p>
    <w:p w14:paraId="56238FE3" w14:textId="5E98B5D5" w:rsidR="00784C4F" w:rsidRDefault="00784C4F" w:rsidP="0063656B">
      <w:pPr>
        <w:jc w:val="both"/>
        <w:rPr>
          <w:lang w:val="en-US"/>
        </w:rPr>
      </w:pPr>
      <w:r>
        <w:rPr>
          <w:lang w:val="en-US"/>
        </w:rPr>
        <w:t xml:space="preserve">Phương pháp nghiên cứu tài liệu: Cơ sở lý thuyết về </w:t>
      </w:r>
      <w:r w:rsidR="00935866">
        <w:rPr>
          <w:lang w:val="en-US"/>
        </w:rPr>
        <w:t>Health Connect SDK</w:t>
      </w:r>
      <w:r>
        <w:rPr>
          <w:lang w:val="en-US"/>
        </w:rPr>
        <w:t>, Các tài liệu về chỉ số sức khoẻ, Tài liệu lập trình Flutter,</w:t>
      </w:r>
      <w:r w:rsidR="002B79C9">
        <w:rPr>
          <w:lang w:val="en-US"/>
        </w:rPr>
        <w:t xml:space="preserve"> Tài liệu về máy học và nhận dạng hoạt động con người</w:t>
      </w:r>
      <w:r>
        <w:rPr>
          <w:lang w:val="en-US"/>
        </w:rPr>
        <w:t>…</w:t>
      </w:r>
    </w:p>
    <w:p w14:paraId="235F35CC" w14:textId="0021F281" w:rsidR="006D57E7" w:rsidRDefault="006D57E7" w:rsidP="0063656B">
      <w:pPr>
        <w:jc w:val="both"/>
        <w:rPr>
          <w:lang w:val="en-US"/>
        </w:rPr>
      </w:pPr>
      <w:r>
        <w:rPr>
          <w:lang w:val="en-US"/>
        </w:rPr>
        <w:t xml:space="preserve">Phương pháp nghiên cứu thực nghiệm: Tiến hành thu thập dữ liệu về các chỉ số sức khoẻ thông qua smartwatch dựa vào đó đánh giá các chỉ số sức khoẻ và </w:t>
      </w:r>
      <w:r w:rsidR="00207895">
        <w:rPr>
          <w:lang w:val="en-US"/>
        </w:rPr>
        <w:t xml:space="preserve">tiến hành huấn luyện nhận dạng bất thường trong chỉ số sức khoẻ. </w:t>
      </w:r>
    </w:p>
    <w:p w14:paraId="3BF060D7" w14:textId="67BAF8EC" w:rsidR="00B00964" w:rsidRDefault="00207895" w:rsidP="00B71782">
      <w:pPr>
        <w:pStyle w:val="Heading2"/>
        <w:ind w:firstLine="0"/>
        <w:rPr>
          <w:lang w:val="en-US"/>
        </w:rPr>
      </w:pPr>
      <w:bookmarkStart w:id="6" w:name="_Toc167279131"/>
      <w:r>
        <w:rPr>
          <w:lang w:val="en-US"/>
        </w:rPr>
        <w:t>1.</w:t>
      </w:r>
      <w:r w:rsidR="00B71782">
        <w:rPr>
          <w:lang w:val="en-US"/>
        </w:rPr>
        <w:t>5</w:t>
      </w:r>
      <w:r>
        <w:rPr>
          <w:lang w:val="en-US"/>
        </w:rPr>
        <w:t xml:space="preserve"> </w:t>
      </w:r>
      <w:r w:rsidR="00B00964">
        <w:rPr>
          <w:lang w:val="en-US"/>
        </w:rPr>
        <w:t>CÁC NGHIÊN CỨU TƯƠNG TỰ</w:t>
      </w:r>
      <w:bookmarkEnd w:id="6"/>
    </w:p>
    <w:p w14:paraId="32D81367" w14:textId="2BDA10D8" w:rsidR="00DC62D0" w:rsidRPr="00DC62D0" w:rsidRDefault="00207895" w:rsidP="00B71782">
      <w:pPr>
        <w:pStyle w:val="Heading3"/>
        <w:ind w:firstLine="0"/>
        <w:rPr>
          <w:lang w:val="en-US"/>
        </w:rPr>
      </w:pPr>
      <w:bookmarkStart w:id="7" w:name="_Toc167279132"/>
      <w:r>
        <w:rPr>
          <w:lang w:val="en-US"/>
        </w:rPr>
        <w:t>1.</w:t>
      </w:r>
      <w:r w:rsidR="00B71782">
        <w:rPr>
          <w:lang w:val="en-US"/>
        </w:rPr>
        <w:t>5</w:t>
      </w:r>
      <w:r>
        <w:rPr>
          <w:lang w:val="en-US"/>
        </w:rPr>
        <w:t xml:space="preserve">.1 </w:t>
      </w:r>
      <w:r w:rsidR="00DC62D0">
        <w:rPr>
          <w:lang w:val="en-US"/>
        </w:rPr>
        <w:t>Nghiên cứu trong nước</w:t>
      </w:r>
      <w:bookmarkEnd w:id="7"/>
    </w:p>
    <w:p w14:paraId="6A869F82" w14:textId="2C04B35C" w:rsidR="004273E0" w:rsidRDefault="00D35262" w:rsidP="0063656B">
      <w:pPr>
        <w:jc w:val="both"/>
        <w:rPr>
          <w:lang w:val="en-US"/>
        </w:rPr>
      </w:pPr>
      <w:r>
        <w:rPr>
          <w:lang w:val="en-US"/>
        </w:rPr>
        <w:t>N</w:t>
      </w:r>
      <w:r w:rsidRPr="004273E0">
        <w:rPr>
          <w:lang w:val="en-US"/>
        </w:rPr>
        <w:t>ghiên cứu phát triển phần mềm theo dõi sức khỏe trên điện thoại thông minh có kết nối cảm biến nhịp tim</w:t>
      </w:r>
      <w:r w:rsidR="00985CF0">
        <w:rPr>
          <w:lang w:val="en-US"/>
        </w:rPr>
        <w:fldChar w:fldCharType="begin"/>
      </w:r>
      <w:r w:rsidR="0073129F">
        <w:rPr>
          <w:lang w:val="en-US"/>
        </w:rPr>
        <w:instrText xml:space="preserve"> ADDIN ZOTERO_ITEM CSL_CITATION {"citationID":"gTrrtzKQ","properties":{"formattedCitation":"(Thu et al., 2022)","plainCitation":"(Thu et al., 2022)","noteIndex":0},"citationItems":[{"id":9,"uris":["http://zotero.org/users/local/4A2UF0y4/items/3BTI7U53"],"itemData":{"id":9,"type":"article-journal","abstract":"Ngày nay, khi đời sống con người được nâng cao thì việc chăm lo sức khỏe hàng ngày đã trở thành mối quan tâm đặc biệt cho tất cả mọi người. Trước các vấn đề y tế toàn cầu, khi môi trường xã hội có những thay đổi do điều kiện sống, học tập, làm việc, do khí hậu ô nhiễm,… tất cả đã ảnh hưởng tới sức khỏe mỗi người. Con người cần được chăm sóc y tế thường xuyên hơn, không chỉ định kỳ mà nhu cầu theo dõi hàng ngày được quan tâm đặc biệt. Sức khỏe trái tim luôn là vấn đề ưu tiên hàng đầu, việc kết hợp theo dõi, cập nhật chính xác nhịp tim có ý nghĩa vô cùng quan trọng trong vấn đề nâng cao sức khỏe hàng ngày. Tất cả vấn đề đó đặt ra cho chúng tôi hướng nghiên cứu, thiết kế ứng dụng nhận dạng các trạng thái liên quan đến tình hình sức khỏe con người. Trong bài báo này, chúng tôi đề xuất một phần mềm có tên Helo nhận dạng chính xác các trạng thái của người dùng như là đi bộ hay chạy bộ kết hợp theo dõi nhịp tim. Với giao diện thân thiện, dễ sử dụng góp phần giải quyết vấn đề quan trọng và cấp bách có ý nghĩa giảm tải trong bối cảnh y tế hiện nay.","language":"Vietnamese","title":"NGHIÊN CỨU PHÁT TRIỂN PHẦN MỀM THEO DÕI SỨC KHỎE TRÊN ĐIỆN THOẠI THÔNG MINH CÓ KẾT NỐI CẢM BIẾN NHỊP TIM","URL":"https://www.researchgate.net/publication/361923438_NGHIEN_CUU_PHAT_TRIEN_PHAN_MEM_THEO_DOI_SUC_KHOE_TREN_DIEN_THOAI_THONG_MINH_CO_KET_NOI_CAM_BIEN_NHIP_TIM","author":[{"family":"Thu","given":"Nguyen"},{"family":"Duong","given":"Chinh"},{"family":"Nam","given":"Trần"},{"family":"Long","given":"Đỗ"},{"family":"Luong","given":"Hai"},{"family":"Tran","given":"Duc-Tan"}],"issued":{"date-parts":[["2022",7,14]]}}}],"schema":"https://github.com/citation-style-language/schema/raw/master/csl-citation.json"} </w:instrText>
      </w:r>
      <w:r w:rsidR="00985CF0">
        <w:rPr>
          <w:lang w:val="en-US"/>
        </w:rPr>
        <w:fldChar w:fldCharType="separate"/>
      </w:r>
      <w:r w:rsidR="0073129F" w:rsidRPr="0073129F">
        <w:rPr>
          <w:rFonts w:ascii="Times New Roman" w:hAnsi="Times New Roman" w:cs="Times New Roman"/>
        </w:rPr>
        <w:t>(Thu et al., 2022)</w:t>
      </w:r>
      <w:r w:rsidR="00985CF0">
        <w:rPr>
          <w:lang w:val="en-US"/>
        </w:rPr>
        <w:fldChar w:fldCharType="end"/>
      </w:r>
      <w:r>
        <w:rPr>
          <w:lang w:val="en-US"/>
        </w:rPr>
        <w:t xml:space="preserve">. </w:t>
      </w:r>
      <w:r w:rsidR="00617D20">
        <w:rPr>
          <w:lang w:val="en-US"/>
        </w:rPr>
        <w:t xml:space="preserve">Nghiên cứu đã phát triển ứng dụng tên Helo </w:t>
      </w:r>
      <w:r w:rsidR="00730777">
        <w:rPr>
          <w:lang w:val="en-US"/>
        </w:rPr>
        <w:t>hỗ trợ theo dõi sức khoẻ người dùng với các tiện ích như: Tính năng luyện tập và đánh giá hoàn thành mục tiêu đề ra hay chưa. Tính năng theo dõi nhịp tim và hiển thị thông tin dựa trên thiết bị đeo tay. Tính năng phát hiện ngã và phát ra cảnh báo. Tính năng hẹn giờ uống thuộc dùng để nhắc nhở người dùng uống thuốc đúng giờ, đúng liều lượng. Ngoài ra nghiên cứu cũng phát triển thiết bị đeo tay đi kèm dùng để theo dõi nhịp tim với kích thước nhỏ gọn.</w:t>
      </w:r>
    </w:p>
    <w:p w14:paraId="6A3F698E" w14:textId="4D038673" w:rsidR="00AF4EC5" w:rsidRDefault="00E933A5" w:rsidP="0063656B">
      <w:pPr>
        <w:jc w:val="both"/>
        <w:rPr>
          <w:lang w:val="en-US"/>
        </w:rPr>
      </w:pPr>
      <w:r>
        <w:rPr>
          <w:lang w:val="en-US"/>
        </w:rPr>
        <w:t>Nghiên cứu “</w:t>
      </w:r>
      <w:r w:rsidR="004B66BE">
        <w:rPr>
          <w:lang w:val="en-US"/>
        </w:rPr>
        <w:t>Hệ thống giám sát và cảnh báo sức khoẻ từ xa thời gian thực IoT</w:t>
      </w:r>
      <w:r>
        <w:rPr>
          <w:lang w:val="en-US"/>
        </w:rPr>
        <w:t xml:space="preserve">” </w:t>
      </w:r>
      <w:r w:rsidR="004B66BE">
        <w:rPr>
          <w:lang w:val="en-US"/>
        </w:rPr>
        <w:fldChar w:fldCharType="begin"/>
      </w:r>
      <w:r w:rsidR="0073129F">
        <w:rPr>
          <w:lang w:val="en-US"/>
        </w:rPr>
        <w:instrText xml:space="preserve"> ADDIN ZOTERO_ITEM CSL_CITATION {"citationID":"zQ1t6e6L","properties":{"formattedCitation":"(Ngo et al., 2021)","plainCitation":"(Ngo et al., 2021)","noteIndex":0},"citationItems":[{"id":11,"uris":["http://zotero.org/users/local/4A2UF0y4/items/3KGGUDY6"],"itemData":{"id":11,"type":"article-journal","abstract":"Ứng dụng IoT trong lĩnh vực sức khỏe đang thu hút \nnhiều sự quan tâm của cộng đồng học thuật và doanh nghiệp. \nTrong khuôn khổ bài báo này, nhóm tác giả nghiên cứu, thiết kế \nvà triển khai hệ thống giám sát và cảnh báo sức khỏe từ xa theo \nthời gian thực ứng dụng công nghệ IoT, đặc biệt là công nghệ \nLoRa (Long Range) kết hợp với nền tảng mã nguồn mở \nThingsboard. Hệ thống đề xuất có khả năng thu thập dữ liệu về \ntình trạng sức khỏe của bệnh nhân (như nhịp tim, nồng độ oxy \ntrong máu và tín hiệu điện tâm đồ), phân tích dữ liệu dựa trên \nthuật toán được tích hợp và đưa ra cảnh báo chính xác, phù hợp \nvới tình trạng thực tế của bệnh nhân. Kết quả triển khai thử \nnghiệm và đối sánh với thiết bị y tế phổ biến trên thị trường cho \nthấy, hệ thống đề xuất của nhóm tác giả có độ tin cậy cao và hoàn \ntoàn phù hợp với thực tiễn.","language":"Vietnamese","title":"HỆ THỐNG GIÁM SÁT VÀ CẢNH BÁO SỨC KHỎE TỪ XA THỜI GIAN THỰC  ỨNG DỤNG IoT","URL":"https://media.neliti.com/media/publications/453240-a-real-time-remote-health-monitoring-and-d8d90b22.pdf","author":[{"family":"Ngo","given":"Van Tam"},{"family":"Nguyen","given":"Duc Thien"},{"family":"Nguyen","given":"Dinh Luyen"},{"family":"Huynh","given":"Nguyen Bao Phuong"}],"issued":{"date-parts":[["2021",10,5]]}}}],"schema":"https://github.com/citation-style-language/schema/raw/master/csl-citation.json"} </w:instrText>
      </w:r>
      <w:r w:rsidR="004B66BE">
        <w:rPr>
          <w:lang w:val="en-US"/>
        </w:rPr>
        <w:fldChar w:fldCharType="separate"/>
      </w:r>
      <w:r w:rsidR="0073129F" w:rsidRPr="0073129F">
        <w:rPr>
          <w:rFonts w:ascii="Times New Roman" w:hAnsi="Times New Roman" w:cs="Times New Roman"/>
        </w:rPr>
        <w:t>(Ngo et al., 2021)</w:t>
      </w:r>
      <w:r w:rsidR="004B66BE">
        <w:rPr>
          <w:lang w:val="en-US"/>
        </w:rPr>
        <w:fldChar w:fldCharType="end"/>
      </w:r>
      <w:r>
        <w:rPr>
          <w:lang w:val="en-US"/>
        </w:rPr>
        <w:t>. Nghiên cứu đã triển khai hệ thống giám sát và cảnh báo sức khoẻ từ xa thời gian thực IoT và sử dụng công nghệ LoRa và công nghệ mã nguồn mở Thingsboard đê thực hiện việc thu thập các chỉ số sức khoẻ như nhịp tim, nồng độ oxy trong máu và tính hiệu điện tậm đồ, phân tích dữ liệu và đưa ra cảnh báo chính xác. Kết quả thực nghiệm của nghiên cứu cho thấy hệ thống có độ tin cậy cao và phù hợp để sử dụng trong thực tiễn với khả năng phủ sóng cao và độ trễ thấp.</w:t>
      </w:r>
      <w:r w:rsidR="002F1A16">
        <w:rPr>
          <w:lang w:val="en-US"/>
        </w:rPr>
        <w:t xml:space="preserve"> Dựa trên kết quả đã đạt được nhóm tác giả định hướng sẽ phát triển thêm nhiều loại cảm biến đế giám sát sức khoẻ và ứng dụng công nghệ trí tuệ nhân tạo AI để tăng khả năng phân tích sức khoẻ.</w:t>
      </w:r>
    </w:p>
    <w:p w14:paraId="729412CC" w14:textId="26944313" w:rsidR="00C86E31" w:rsidRDefault="008A0A78" w:rsidP="0063656B">
      <w:pPr>
        <w:jc w:val="both"/>
        <w:rPr>
          <w:lang w:val="en-US"/>
        </w:rPr>
      </w:pPr>
      <w:r>
        <w:rPr>
          <w:lang w:val="en-US"/>
        </w:rPr>
        <w:t>TMA Invocation đã giới thiệu giải pháp theo dõi sức khoẻ từ xa có tên mCare</w:t>
      </w:r>
      <w:r w:rsidR="008F3D72">
        <w:rPr>
          <w:lang w:val="en-US"/>
        </w:rPr>
        <w:fldChar w:fldCharType="begin"/>
      </w:r>
      <w:r w:rsidR="0073129F">
        <w:rPr>
          <w:lang w:val="en-US"/>
        </w:rPr>
        <w:instrText xml:space="preserve"> ADDIN ZOTERO_ITEM CSL_CITATION {"citationID":"UEmUULhY","properties":{"formattedCitation":"(\\uc0\\u8220{}mCare Solutions GI\\uc0\\u7842{}I PH\\uc0\\u193{}P THEO D\\uc0\\u213{}I S\\uc0\\u7912{}C KHO\\uc0\\u7866{} T\\uc0\\u7914{} XA,\\uc0\\u8221{} n.d.)","plainCitation":"(“mCare Solutions GIẢI PHÁP THEO DÕI SỨC KHOẺ TỪ XA,” n.d.)","noteIndex":0},"citationItems":[{"id":15,"uris":["http://zotero.org/users/local/4A2UF0y4/items/K5QMSKGK"],"itemData":{"id":15,"type":"software","publisher":"TMA Invocation","title":"mCare Solutions GIẢI PHÁP THEO DÕI SỨC KHOẺ TỪ XA","URL":"https://www.mcaresolutions.vn/solutions.html"}}],"schema":"https://github.com/citation-style-language/schema/raw/master/csl-citation.json"} </w:instrText>
      </w:r>
      <w:r w:rsidR="008F3D72">
        <w:rPr>
          <w:lang w:val="en-US"/>
        </w:rPr>
        <w:fldChar w:fldCharType="separate"/>
      </w:r>
      <w:r w:rsidR="0073129F" w:rsidRPr="0073129F">
        <w:rPr>
          <w:rFonts w:ascii="Times New Roman" w:hAnsi="Times New Roman" w:cs="Times New Roman"/>
          <w:szCs w:val="24"/>
        </w:rPr>
        <w:t>(“mCare Solutions GIẢI PHÁP THEO DÕI SỨC KHOẺ TỪ XA,” n.d.)</w:t>
      </w:r>
      <w:r w:rsidR="008F3D72">
        <w:rPr>
          <w:lang w:val="en-US"/>
        </w:rPr>
        <w:fldChar w:fldCharType="end"/>
      </w:r>
      <w:r>
        <w:rPr>
          <w:lang w:val="en-US"/>
        </w:rPr>
        <w:t xml:space="preserve">. Đây là một bước tiến trong việc chăm sóc sức khoẻ từ xa giúp </w:t>
      </w:r>
      <w:r w:rsidR="00E2450A">
        <w:rPr>
          <w:lang w:val="en-US"/>
        </w:rPr>
        <w:t>người</w:t>
      </w:r>
      <w:r>
        <w:rPr>
          <w:lang w:val="en-US"/>
        </w:rPr>
        <w:t xml:space="preserve"> </w:t>
      </w:r>
      <w:r w:rsidR="00820662">
        <w:rPr>
          <w:lang w:val="en-US"/>
        </w:rPr>
        <w:t xml:space="preserve">dùng </w:t>
      </w:r>
      <w:r>
        <w:rPr>
          <w:lang w:val="en-US"/>
        </w:rPr>
        <w:t>theo dõi sức khoẻ từ xa một cách thuận tiên và hiệu quả. Hệ thống mCare được xây dựng dựa trên công nghệ IoT (Internet of Thing) và cho phép kết nối với Smartwatch</w:t>
      </w:r>
      <w:r w:rsidR="00820662">
        <w:rPr>
          <w:lang w:val="en-US"/>
        </w:rPr>
        <w:t>, với mCare người dùng có thể theo dõi các chỉ số sức khoẻ quan trọng như nhịp tim, lượng calo tiêu thụ, số bước chân và mức độ căng thẳng. Các thông tin về chỉ số sức khoẻ của người dùng luôn luôn được cập nhật liên tục và có thể truy cập mọi nơi mọi lúc giúp người dùng theo dõi sức khoẻ chính xác</w:t>
      </w:r>
      <w:r w:rsidR="00E53D00">
        <w:rPr>
          <w:lang w:val="en-US"/>
        </w:rPr>
        <w:t>. Hệ thống còn có chức năng gửi thông báo cho người dùng khi phát hiện dấu hiệu bất thường giúp bệnh nhân có thể phát hiện kịp thời và nhận được sự chăm sóc y tế cần thiết.</w:t>
      </w:r>
      <w:r w:rsidR="008F3D72">
        <w:rPr>
          <w:lang w:val="en-US"/>
        </w:rPr>
        <w:t xml:space="preserve"> </w:t>
      </w:r>
    </w:p>
    <w:p w14:paraId="32008C48" w14:textId="0BA61E57" w:rsidR="00240741" w:rsidRPr="00240741" w:rsidRDefault="00207895" w:rsidP="00B71782">
      <w:pPr>
        <w:pStyle w:val="Heading3"/>
        <w:ind w:firstLine="0"/>
        <w:rPr>
          <w:lang w:val="en-US"/>
        </w:rPr>
      </w:pPr>
      <w:bookmarkStart w:id="8" w:name="_Toc167279133"/>
      <w:r>
        <w:rPr>
          <w:lang w:val="en-US"/>
        </w:rPr>
        <w:t>1.</w:t>
      </w:r>
      <w:r w:rsidR="00B71782">
        <w:rPr>
          <w:lang w:val="en-US"/>
        </w:rPr>
        <w:t>5</w:t>
      </w:r>
      <w:r>
        <w:rPr>
          <w:lang w:val="en-US"/>
        </w:rPr>
        <w:t xml:space="preserve">.2 </w:t>
      </w:r>
      <w:r w:rsidR="00084278">
        <w:rPr>
          <w:lang w:val="en-US"/>
        </w:rPr>
        <w:t>Nghiên cứu trên thế giới.</w:t>
      </w:r>
      <w:bookmarkEnd w:id="8"/>
    </w:p>
    <w:p w14:paraId="738EB3B2" w14:textId="46B7B8FF" w:rsidR="00084278" w:rsidRPr="0063656B" w:rsidRDefault="00CF5D0E" w:rsidP="0063656B">
      <w:pPr>
        <w:jc w:val="both"/>
      </w:pPr>
      <w:r w:rsidRPr="0063656B">
        <w:t>Nghiên cứu có tên “Smart Home Health Monitoring System for Predicting Type 2 Diabetes and Hypertension”</w:t>
      </w:r>
      <w:r w:rsidRPr="0063656B">
        <w:fldChar w:fldCharType="begin"/>
      </w:r>
      <w:r w:rsidR="0073129F" w:rsidRPr="0063656B">
        <w:instrText xml:space="preserve"> ADDIN ZOTERO_ITEM CSL_CITATION {"citationID":"sEGISyUq","properties":{"formattedCitation":"(Goyal et al., 2020)","plainCitation":"(Goyal et al., 2020)","noteIndex":0},"citationItems":[{"id":14,"uris":["http://zotero.org/users/local/4A2UF0y4/items/8GTPYCX3"],"itemData":{"id":14,"type":"article-journal","abstract":"Home health monitoring can facilitate patient monitoring remotely for diabetes and blood pressure patients. Early detection of hypertension and diabetes is extremely important, as these chronic diseases often result in life-threatening complications when found at a later stage. This work proposes a smart home health monitoring system that helps to analyze the patient’s blood pressure and glucose readings at home and notifies the healthcare provider in case of any abnormality detected. A combination of conditional decision-making and machine-learning approaches is used to predict hypertension and diabetes status, respectively. The goal is to predict the hypertension and diabetes status using the patient’s glucose and blood pressure readings. Using supervised machine learning classification algorithms, herein a system is trained to predict the patient’s diabetes and hypertension status. After analyzing all the classification algorithms, support vector machine classification algorithm was found to be most accurate and thus chosen to train the model. This proposed work develops an application for a home health monitoring system with a user-friendly easy-to-use graphical user interface to diagnose blood pressure and diabetes status of patients along with sending categorized alerts and real-time notifications to their registered physician or clinic all from home.","container-title":"Journal of King Saud University - Computer and Information Sciences","DOI":"10.1016/j.jksuci.2020.01.010","journalAbbreviation":"Journal of King Saud University - Computer and Information Sciences","title":"Smart Home Health Monitoring System for Predicting Type 2 Diabetes and Hypertension","volume":"34","author":[{"family":"Goyal","given":"Ayush"},{"family":"Hossain","given":"Gahangir"},{"family":"Chatrati","given":"Saiteja"},{"family":"Bhattacharya","given":"Sayantan"},{"family":"Bhan","given":"Anupama"},{"family":"Gaurav","given":"Devottam"},{"family":"Mishra Tiwari","given":"Sanju"}],"issued":{"date-parts":[["2020",1,25]]}}}],"schema":"https://github.com/citation-style-language/schema/raw/master/csl-citation.json"} </w:instrText>
      </w:r>
      <w:r w:rsidRPr="0063656B">
        <w:fldChar w:fldCharType="separate"/>
      </w:r>
      <w:r w:rsidR="0073129F" w:rsidRPr="0063656B">
        <w:t>(Goyal et al., 2020)</w:t>
      </w:r>
      <w:r w:rsidRPr="0063656B">
        <w:fldChar w:fldCharType="end"/>
      </w:r>
      <w:r w:rsidRPr="0063656B">
        <w:t xml:space="preserve">. Nghiên </w:t>
      </w:r>
      <w:r w:rsidRPr="0063656B">
        <w:lastRenderedPageBreak/>
        <w:t xml:space="preserve">cứu đã đề xuất một hệ thống thông minh giám sát sức khoẻ thông minh tại nhà giúp phân tích các chỉ số huyết áp và đường huyết của bệnh nhân ngay tại nhà và thông báo cho nhà cung cấp dịch vụ y tế nếu phát hiện bất thường nào bằng việc sử dụng thuật toán phân loại </w:t>
      </w:r>
      <w:r w:rsidR="00DD647C" w:rsidRPr="0063656B">
        <w:t>Máy Vector Hỗ trợ (SVM). Hệ thống này không chỉ giúp phát hiện kịp thời các vấn đề về sức khoẻ như huyết áp, tiểu đường mà còn giúp cải thiện cuộc sống của bệnh nhân thông qua việc theo dõi sức khoẻ kịp thời và hiệu quả.</w:t>
      </w:r>
    </w:p>
    <w:p w14:paraId="0549FBEC" w14:textId="53B117FD" w:rsidR="006B2598" w:rsidRPr="0063656B" w:rsidRDefault="006B2598" w:rsidP="0063656B">
      <w:pPr>
        <w:jc w:val="both"/>
      </w:pPr>
      <w:r w:rsidRPr="0063656B">
        <w:t>Nghiên cứu</w:t>
      </w:r>
      <w:r w:rsidR="00A425FD" w:rsidRPr="0063656B">
        <w:t xml:space="preserve"> </w:t>
      </w:r>
      <w:r w:rsidRPr="0063656B">
        <w:t>có</w:t>
      </w:r>
      <w:r w:rsidR="00A425FD" w:rsidRPr="0063656B">
        <w:t xml:space="preserve"> </w:t>
      </w:r>
      <w:r w:rsidRPr="0063656B">
        <w:t>tên “Healthcare Smartwatch for Monitoring Elderly”</w:t>
      </w:r>
      <w:r w:rsidRPr="0063656B">
        <w:fldChar w:fldCharType="begin"/>
      </w:r>
      <w:r w:rsidR="0073129F" w:rsidRPr="0063656B">
        <w:instrText xml:space="preserve"> ADDIN ZOTERO_ITEM CSL_CITATION {"citationID":"h71VgLK0","properties":{"formattedCitation":"(Rawal and Gabrani, 2019)","plainCitation":"(Rawal and Gabrani, 2019)","noteIndex":0},"citationItems":[{"id":16,"uris":["http://zotero.org/users/local/4A2UF0y4/items/4MBLJBVZ"],"itemData":{"id":16,"type":"article-journal","abstract":"According to the data provided by the Census in 2011, around 15 million elderly live alone in India. An NGO from Delhi named Agewell Foundation performed a survey on 10,000 elderly individuals and concluded that every fourth elderly that is 23.44% of the people who responded were living alone [1]. They also reported that around 88.5% felt the need of healthcare monitoring to ensure their independence. A lot of research work is going on to come up with a perfect solution to solve this problem and there are many computing devices which have been invented which solve the problem partially faced by elderly people. But none of them provide a solution which is convenient to use and which covers all aspects of the problem ranging from medicine reminders for elderly to proper maintaining of health records and it’s timely reporting to the doctor and family members even during emergencies such as a cardiac arrest. This paper proposes a neat solution to help monitor the daily reports of the elderly by automatically sending the data [12] (real-time [10][15] heart rate and current location measured by smartwatch; blood pressure measured by machine; sugar level measured by machine) to their family via android application and also provide 1st degree detection of cardiac arrest and prediction of heart problems up to some accuracy. It will provide medication [9] reminders to the elderly by three vibrations after an interval of 5 minutes during one course of medication and will also provide assistance during emergencies by sending an SOS call to the family or doctor. The smartwatch uses microcontroller ATmega328, SIM800L GSM module [11][14], RSI 0.96 inch 4 Pin OLED display module, HC-06 Bluetooth module, small LiPo battery, mini 1020 flat vibration motor, pulse sensor, GPS NEO 6M module [11], micro USB, button. This solution will not only help the elderly in rightly monitoring [8] their daily data [12] but also inform their family with their daily reports and any unusual changes. The smart watch acts as a care taker of the elderly people and it will be useful to the elderly who stay alone most of the time and it can even be used by others for proper maintaining of their health records, for medicine reminders and assistance during emergency conditions.","container-title":"International Journal of Innovative Technology and Exploring Engineering","DOI":"10.35940/ijitee.B6834.129219","journalAbbreviation":"International Journal of Innovative Technology and Exploring Engineering","page":"737-741","title":"Healthcare Smartwatch for Monitoring Elderly","volume":"9","author":[{"family":"Rawal","given":"Kush"},{"family":"Gabrani","given":"Dr"}],"issued":{"date-parts":[["2019",12,30]]}}}],"schema":"https://github.com/citation-style-language/schema/raw/master/csl-citation.json"} </w:instrText>
      </w:r>
      <w:r w:rsidRPr="0063656B">
        <w:fldChar w:fldCharType="separate"/>
      </w:r>
      <w:r w:rsidR="0073129F" w:rsidRPr="0063656B">
        <w:t>(Rawal and Gabrani, 2019)</w:t>
      </w:r>
      <w:r w:rsidRPr="0063656B">
        <w:fldChar w:fldCharType="end"/>
      </w:r>
      <w:r w:rsidRPr="0063656B">
        <w:t xml:space="preserve"> đã đề xuất giải pháp thông minh để theo dõi sức khoẻ người cao tuổi với thiết bị đeo tay là đồng hồ thông minh </w:t>
      </w:r>
      <w:r w:rsidR="0095152B" w:rsidRPr="0063656B">
        <w:t>với mục tiêu là giải quyết vấn đề theo dõi sức khoẻ người cao tuổi khi họ sống một mình. Nghiên cứu đã đề xuất xây dựng ứng dụng di động chạy trên nền tảng Android nhận dữ liệu sức khoẻ của người bệnh và gửi đến gia đình. Ngoài ra ứng dụng cần có chức năng cảnh báo các vấn đề sức khoẻ như đau tim, v.v nhắc nhở uống thuốc và hỗ trợ khẩn cấp như gửi cuộc gọi SOS</w:t>
      </w:r>
      <w:r w:rsidR="00A915D8" w:rsidRPr="0063656B">
        <w:t>.</w:t>
      </w:r>
    </w:p>
    <w:p w14:paraId="2538DEE7" w14:textId="08ACA853" w:rsidR="00A425FD" w:rsidRPr="0063656B" w:rsidRDefault="00A425FD" w:rsidP="0063656B">
      <w:pPr>
        <w:jc w:val="both"/>
      </w:pPr>
      <w:r w:rsidRPr="0063656B">
        <w:t>Nghiên cứu “Activity Monitoring for ICU Patients Using Deep Learning and Image Processing”</w:t>
      </w:r>
      <w:r w:rsidRPr="0063656B">
        <w:fldChar w:fldCharType="begin"/>
      </w:r>
      <w:r w:rsidR="00CD7F9C" w:rsidRPr="0063656B">
        <w:instrText xml:space="preserve"> ADDIN ZOTERO_ITEM CSL_CITATION {"citationID":"wNTuf1tp","properties":{"formattedCitation":"(Magi and Prasad, 2020)","plainCitation":"(Magi and Prasad, 2020)","noteIndex":0},"citationItems":[{"id":20,"uris":["http://zotero.org/users/local/4A2UF0y4/items/YUPE3V8L"],"itemData":{"id":20,"type":"article-journal","abstract":"A patient in coma condition needs intense monitoring and care, but nowadays shortage of intensivist and critical care nurses is the major problem faced by the hospitals. Traditional method of monitoring ICU patients requires dedicated proactive observer to look at the patient all day long. One of the issues with traditional methods is that the observer has to be available all 24 h of the day and one observer will be able to monitor only one patient at a time. This paper aims to develop a system which overcomes these issues faced by traditional methods. The proposed system uses image processing and deep learning approach, with which the system can monitor the patients in critical care unit and can report to the doctor or nurse. The proposed system is capable of detecting target object (patient) in real time, further detect patient’s activity if any and notify the doctor or nurse.","container-title":"SN Computer Science","DOI":"10.1007/s42979-020-00147-6","ISSN":"2661-8907","issue":"3","journalAbbreviation":"SN Computer Science","page":"123","title":"Activity Monitoring for ICU Patients Using Deep Learning and Image Processing","volume":"1","author":[{"family":"Magi","given":"Nikitaa"},{"family":"Prasad","given":"B. G."}],"issued":{"date-parts":[["2020",4,16]]}}}],"schema":"https://github.com/citation-style-language/schema/raw/master/csl-citation.json"} </w:instrText>
      </w:r>
      <w:r w:rsidRPr="0063656B">
        <w:fldChar w:fldCharType="separate"/>
      </w:r>
      <w:r w:rsidR="00CD7F9C" w:rsidRPr="0063656B">
        <w:t>(Magi and Prasad, 2020)</w:t>
      </w:r>
      <w:r w:rsidRPr="0063656B">
        <w:fldChar w:fldCharType="end"/>
      </w:r>
      <w:r w:rsidR="00CD7F9C" w:rsidRPr="0063656B">
        <w:t xml:space="preserve"> được xuất bản trên SN Computer Science đã đề xuất một hệ thống sử dụng xử lý hình ảnh và học sâu để theo dõi bệnh nhân trong đơn vị chăm sóc tích cực (ICU). Hệ thống này có khả năng phát hiện đối tượng mục tiêu (bệnh nhân) theo thời gian thực, phát hiện hoạt động của bệnh nhân (nếu có) và thông báo cho bác sĩ hoặc y tá. </w:t>
      </w:r>
      <w:r w:rsidR="00655B5E" w:rsidRPr="0063656B">
        <w:t>Nghiên cứu</w:t>
      </w:r>
      <w:r w:rsidR="00CD7F9C" w:rsidRPr="0063656B">
        <w:t xml:space="preserve"> </w:t>
      </w:r>
      <w:r w:rsidR="00655B5E" w:rsidRPr="0063656B">
        <w:t>đã</w:t>
      </w:r>
      <w:r w:rsidR="00CD7F9C" w:rsidRPr="0063656B">
        <w:t xml:space="preserve"> nhấn mạnh rằng việc theo dõi bệnh nhân ICU theo phương pháp truyền thống đòi hỏi người quan sát chuyên cần phải quan sát bệnh nhân suốt cả ngày. Một trong những vấn đề với các phương pháp truyền thống là người quan sát phải có mặt suốt 24 giờ trong ngày và một người quan sát chỉ có thể theo dõi một hoặc một vài bệnh nhân tại một thời điểm. Hệ thống được đề xuất này nhằm giải quyết những vấn đề mà các phương pháp truyền thống gặp phải. Với việc sử dụng xử lý hình ảnh và học sâu, hệ thống có thể theo dõi bệnh nhân trong đơn vị chăm sóc tích cực và có thể báo cáo cho bác sĩ hoặc y tá</w:t>
      </w:r>
    </w:p>
    <w:p w14:paraId="24C814A7" w14:textId="30834BD1" w:rsidR="00652EC0" w:rsidRDefault="00CD7F9C" w:rsidP="00652EC0">
      <w:pPr>
        <w:jc w:val="both"/>
        <w:rPr>
          <w:lang w:val="en-US"/>
        </w:rPr>
      </w:pPr>
      <w:r w:rsidRPr="0063656B">
        <w:t xml:space="preserve">Ngoài ra nghiên cứu có tên </w:t>
      </w:r>
      <w:r w:rsidR="00655B5E" w:rsidRPr="0063656B">
        <w:t>“Real-Time Remote Health-Monitoring Systems in a Medical Centre: A Review of the Provision of Healthcare Services-Based Body Sensor Information, Open Challenges and Methodological Aspects</w:t>
      </w:r>
      <w:r w:rsidRPr="0063656B">
        <w:t>”</w:t>
      </w:r>
      <w:r w:rsidR="00655B5E" w:rsidRPr="0063656B">
        <w:fldChar w:fldCharType="begin"/>
      </w:r>
      <w:r w:rsidR="00655B5E" w:rsidRPr="0063656B">
        <w:instrText xml:space="preserve"> ADDIN ZOTERO_ITEM CSL_CITATION {"citationID":"JDX799Lg","properties":{"formattedCitation":"(Albahri et al., 2018)","plainCitation":"(Albahri et al., 2018)","noteIndex":0},"citationItems":[{"id":21,"uris":["http://zotero.org/users/local/4A2UF0y4/items/CUAQA6A9"],"itemData":{"id":21,"type":"article-journal","abstract":"Promoting patient care is a priority for all healthcare providers with the overall purpose of realising a high degree of patient satisfaction. A medical centre server is a remote computer that enables hospitals and physicians to analyse data in real time and offer appropriate services to patients. The server can also manage, organise and support professionals in telemedicine. Therefore, a remote medical centre server plays a crucial role in sustainably delivering quality healthcare services in telemedicine. This article presents a comprehensive review of the provision of healthcare services in telemedicine applications, especially in the medical centre server. Moreover, it highlights the open issues and challenges related to providing healthcare services in the medical centre server within telemedicine. Methodological aspects to control and manage the process of healthcare service provision and three distinct and successive phases are presented. The first phase presents the identification process to propose a decision matrix (DM) on the basis of a crossover of ‘multi-healthcare services’ and ‘hospital list’ within intelligent data and service management centre (Tier 4). The second phase discusses the development of a DM for hospital selection on the basis of integrated VIKOR-Analytic Hierarchy Process (AHP) methods. Finally, the last phase examines the validation process for the proposed framework.","container-title":"Journal of Medical Systems","DOI":"10.1007/s10916-018-1006-6","ISSN":"1573-689X","issue":"9","journalAbbreviation":"Journal of Medical Systems","page":"164","title":"Real-Time Remote Health-Monitoring Systems in a Medical Centre: A Review of the Provision of Healthcare Services-Based Body Sensor Information, Open Challenges and Methodological Aspects","volume":"42","author":[{"family":"Albahri","given":"O. S."},{"family":"Zaidan","given":"A. A."},{"family":"Zaidan","given":"B. B."},{"family":"Hashim","given":"M."},{"family":"Albahri","given":"A. S."},{"family":"Alsalem","given":"M. A."}],"issued":{"date-parts":[["2018",7,25]]}}}],"schema":"https://github.com/citation-style-language/schema/raw/master/csl-citation.json"} </w:instrText>
      </w:r>
      <w:r w:rsidR="00655B5E" w:rsidRPr="0063656B">
        <w:fldChar w:fldCharType="separate"/>
      </w:r>
      <w:r w:rsidR="00655B5E" w:rsidRPr="0063656B">
        <w:t>(Albahri et al., 2018)</w:t>
      </w:r>
      <w:r w:rsidR="00655B5E" w:rsidRPr="0063656B">
        <w:fldChar w:fldCharType="end"/>
      </w:r>
      <w:r w:rsidR="00655B5E" w:rsidRPr="0063656B">
        <w:t xml:space="preserve"> được xuất bản trên Journal of Medical System đã giới thiệu về các hệ thống theo dõi sức khoẻ từ xa trong môi trường y tế, đặc biệt là trong ứng dụng y tế từ xa. Các hệ thống này cho phép bác sĩ và các chuyên gia y tế khác làm việc từ xa để tư vấn, chuẩn đoán điều trị cho bệnh nhân. Mục tiêu của hệ thống này là cung cấp các dịch vụ y tế kịp thời tại các khu vực xa xôi thông qua công nghệ viễn thông.</w:t>
      </w:r>
    </w:p>
    <w:p w14:paraId="02F2D40B" w14:textId="77777777" w:rsidR="00652EC0" w:rsidRPr="00652EC0" w:rsidRDefault="00652EC0" w:rsidP="00652EC0">
      <w:pPr>
        <w:jc w:val="both"/>
        <w:rPr>
          <w:lang w:val="en-US"/>
        </w:rPr>
      </w:pPr>
    </w:p>
    <w:p w14:paraId="3FE8457C" w14:textId="7CB754FB" w:rsidR="006E57D8" w:rsidRPr="006E57D8" w:rsidRDefault="00543690" w:rsidP="00F24E1A">
      <w:pPr>
        <w:pStyle w:val="Heading1"/>
        <w:jc w:val="center"/>
        <w:rPr>
          <w:lang w:val="en-US"/>
        </w:rPr>
      </w:pPr>
      <w:bookmarkStart w:id="9" w:name="_Toc167279134"/>
      <w:r>
        <w:rPr>
          <w:lang w:val="en-US"/>
        </w:rPr>
        <w:lastRenderedPageBreak/>
        <w:t>CHƯƠNG II</w:t>
      </w:r>
      <w:r w:rsidR="009E5F11">
        <w:rPr>
          <w:lang w:val="en-US"/>
        </w:rPr>
        <w:t>:</w:t>
      </w:r>
      <w:r w:rsidR="00F24E1A">
        <w:rPr>
          <w:lang w:val="en-US"/>
        </w:rPr>
        <w:t xml:space="preserve"> </w:t>
      </w:r>
      <w:r w:rsidR="009E5F11">
        <w:rPr>
          <w:lang w:val="en-US"/>
        </w:rPr>
        <w:t>TỔNG QUAN CƠ SỞ LÝ THUYẾT</w:t>
      </w:r>
      <w:bookmarkEnd w:id="9"/>
    </w:p>
    <w:p w14:paraId="79C28F94" w14:textId="45B2A360" w:rsidR="00EC4E09" w:rsidRDefault="00F24E1A" w:rsidP="00B71782">
      <w:pPr>
        <w:pStyle w:val="Heading2"/>
        <w:ind w:firstLine="0"/>
        <w:jc w:val="both"/>
        <w:rPr>
          <w:lang w:val="en-US"/>
        </w:rPr>
      </w:pPr>
      <w:bookmarkStart w:id="10" w:name="_Toc167279135"/>
      <w:r>
        <w:rPr>
          <w:lang w:val="en-US"/>
        </w:rPr>
        <w:t>2.1 FLUTTER</w:t>
      </w:r>
      <w:bookmarkEnd w:id="10"/>
    </w:p>
    <w:p w14:paraId="52A7E4EC" w14:textId="18724D2C" w:rsidR="00F24E1A" w:rsidRPr="00F24E1A" w:rsidRDefault="00F24E1A" w:rsidP="00B71782">
      <w:pPr>
        <w:pStyle w:val="Heading3"/>
        <w:ind w:firstLine="0"/>
        <w:rPr>
          <w:lang w:val="en-US"/>
        </w:rPr>
      </w:pPr>
      <w:bookmarkStart w:id="11" w:name="_Toc167279136"/>
      <w:r>
        <w:rPr>
          <w:lang w:val="en-US"/>
        </w:rPr>
        <w:t>2.1.1 Khái niệm về Flutter</w:t>
      </w:r>
      <w:bookmarkEnd w:id="11"/>
    </w:p>
    <w:p w14:paraId="7A02E662" w14:textId="13E092F3" w:rsidR="0025336D" w:rsidRDefault="0006209E" w:rsidP="0063656B">
      <w:pPr>
        <w:jc w:val="both"/>
        <w:rPr>
          <w:lang w:val="en-US"/>
        </w:rPr>
      </w:pPr>
      <w:r>
        <w:rPr>
          <w:lang w:val="en-US"/>
        </w:rPr>
        <w:t xml:space="preserve">Flutter là </w:t>
      </w:r>
      <w:r w:rsidR="000747DC">
        <w:rPr>
          <w:lang w:val="en-US"/>
        </w:rPr>
        <w:t>một SDK</w:t>
      </w:r>
      <w:r w:rsidR="0087660C">
        <w:rPr>
          <w:lang w:val="en-US"/>
        </w:rPr>
        <w:t xml:space="preserve"> được </w:t>
      </w:r>
      <w:r w:rsidR="009A4EA5">
        <w:rPr>
          <w:lang w:val="en-US"/>
        </w:rPr>
        <w:t>phát triển</w:t>
      </w:r>
      <w:r w:rsidR="0087660C">
        <w:rPr>
          <w:lang w:val="en-US"/>
        </w:rPr>
        <w:t xml:space="preserve"> bởi Google</w:t>
      </w:r>
      <w:r w:rsidR="009A4EA5">
        <w:rPr>
          <w:lang w:val="en-US"/>
        </w:rPr>
        <w:t xml:space="preserve"> </w:t>
      </w:r>
      <w:r w:rsidR="004931AA">
        <w:rPr>
          <w:lang w:val="en-US"/>
        </w:rPr>
        <w:t>dùng để xây dựng giao diện</w:t>
      </w:r>
      <w:r w:rsidR="00657D74">
        <w:rPr>
          <w:lang w:val="en-US"/>
        </w:rPr>
        <w:t xml:space="preserve"> ứng dụng cho Android, IOS và cả Window</w:t>
      </w:r>
      <w:r w:rsidR="006B1FB9">
        <w:rPr>
          <w:lang w:val="en-US"/>
        </w:rPr>
        <w:t xml:space="preserve">s. Flutter </w:t>
      </w:r>
      <w:r w:rsidR="006D0919">
        <w:rPr>
          <w:lang w:val="en-US"/>
        </w:rPr>
        <w:t xml:space="preserve">được phát triển dựa trên ngôn ngữ lập trình Dart </w:t>
      </w:r>
      <w:r w:rsidR="0093158F">
        <w:rPr>
          <w:lang w:val="en-US"/>
        </w:rPr>
        <w:t>là một ngôn ngữ lập trình hướng đối tượng hiện đại, dễ học và dễ sử dụng</w:t>
      </w:r>
      <w:r w:rsidR="000B2649">
        <w:rPr>
          <w:lang w:val="en-US"/>
        </w:rPr>
        <w:t>.</w:t>
      </w:r>
    </w:p>
    <w:p w14:paraId="0BCC364D" w14:textId="130A3CC8" w:rsidR="003C3AC3" w:rsidRDefault="003C3AC3" w:rsidP="0063656B">
      <w:pPr>
        <w:jc w:val="both"/>
        <w:rPr>
          <w:lang w:val="en-US"/>
        </w:rPr>
      </w:pPr>
      <w:r>
        <w:rPr>
          <w:lang w:val="en-US"/>
        </w:rPr>
        <w:t>Flutter gồm hai thành phần quan trọng</w:t>
      </w:r>
      <w:r w:rsidR="00486C99">
        <w:rPr>
          <w:lang w:val="en-US"/>
        </w:rPr>
        <w:t>:</w:t>
      </w:r>
    </w:p>
    <w:p w14:paraId="6B2943DC" w14:textId="3BE82845" w:rsidR="00044C53" w:rsidRPr="0063656B" w:rsidRDefault="00486C99" w:rsidP="0063656B">
      <w:pPr>
        <w:pStyle w:val="ListParagraph"/>
        <w:numPr>
          <w:ilvl w:val="0"/>
          <w:numId w:val="52"/>
        </w:numPr>
        <w:ind w:left="0" w:firstLine="567"/>
        <w:jc w:val="both"/>
        <w:rPr>
          <w:lang w:val="en-US"/>
        </w:rPr>
      </w:pPr>
      <w:r w:rsidRPr="0063656B">
        <w:rPr>
          <w:lang w:val="en-US"/>
        </w:rPr>
        <w:t xml:space="preserve">SDK (Software Development Kit): </w:t>
      </w:r>
      <w:r w:rsidR="00044C53" w:rsidRPr="0063656B">
        <w:rPr>
          <w:lang w:val="en-US"/>
        </w:rPr>
        <w:t>Cung cấp các công cụ cần thiết để phát triển ứng dụng Flutter bao gồm:</w:t>
      </w:r>
    </w:p>
    <w:p w14:paraId="6CAD8DB8" w14:textId="24575154" w:rsidR="005A2CF1" w:rsidRPr="0063656B" w:rsidRDefault="005A2CF1" w:rsidP="0063656B">
      <w:pPr>
        <w:pStyle w:val="ListParagraph"/>
        <w:numPr>
          <w:ilvl w:val="0"/>
          <w:numId w:val="52"/>
        </w:numPr>
        <w:ind w:left="0" w:firstLine="567"/>
        <w:jc w:val="both"/>
        <w:rPr>
          <w:lang w:val="en-US"/>
        </w:rPr>
      </w:pPr>
      <w:r w:rsidRPr="0063656B">
        <w:rPr>
          <w:lang w:val="en-US"/>
        </w:rPr>
        <w:t>Framework</w:t>
      </w:r>
      <w:r w:rsidR="00E837A1" w:rsidRPr="0063656B">
        <w:rPr>
          <w:lang w:val="en-US"/>
        </w:rPr>
        <w:t xml:space="preserve">: Một tập hợp các thành phần giao diện người dùng (UI) </w:t>
      </w:r>
      <w:r w:rsidR="00CA1EFA" w:rsidRPr="0063656B">
        <w:rPr>
          <w:lang w:val="en-US"/>
        </w:rPr>
        <w:t>có thể tái sử dụng (Button, Text, Grid,…) giúp tạo các ứng dụng theo nhu cầu của người sử dụng.</w:t>
      </w:r>
    </w:p>
    <w:p w14:paraId="1B825C68" w14:textId="7AA4C058" w:rsidR="006D2CC8" w:rsidRDefault="00F24E1A" w:rsidP="00B71782">
      <w:pPr>
        <w:pStyle w:val="Heading3"/>
        <w:ind w:firstLine="0"/>
        <w:rPr>
          <w:lang w:val="en-US"/>
        </w:rPr>
      </w:pPr>
      <w:bookmarkStart w:id="12" w:name="_Toc167279137"/>
      <w:r>
        <w:rPr>
          <w:lang w:val="en-US"/>
        </w:rPr>
        <w:t xml:space="preserve">2.1.2 </w:t>
      </w:r>
      <w:r w:rsidR="00EE6B12" w:rsidRPr="00CC2E83">
        <w:rPr>
          <w:lang w:val="en-US"/>
        </w:rPr>
        <w:t>Một số tính năng nổi bật của Flutter</w:t>
      </w:r>
      <w:bookmarkEnd w:id="12"/>
    </w:p>
    <w:p w14:paraId="3F41E41C" w14:textId="29973F89" w:rsidR="006D2CC8" w:rsidRPr="00DC618D" w:rsidRDefault="00AE3BFA" w:rsidP="0063656B">
      <w:pPr>
        <w:jc w:val="both"/>
        <w:rPr>
          <w:b/>
          <w:bCs/>
          <w:lang w:val="en-US"/>
        </w:rPr>
      </w:pPr>
      <w:r w:rsidRPr="00DC618D">
        <w:rPr>
          <w:lang w:val="en-US"/>
        </w:rPr>
        <w:t>Là Framework phát triển ứng dụng đa nền tảng</w:t>
      </w:r>
      <w:r w:rsidR="002B650D" w:rsidRPr="00DC618D">
        <w:rPr>
          <w:lang w:val="en-US"/>
        </w:rPr>
        <w:t xml:space="preserve">: </w:t>
      </w:r>
      <w:r w:rsidR="00265BD9" w:rsidRPr="00DC618D">
        <w:rPr>
          <w:lang w:val="en-US"/>
        </w:rPr>
        <w:t xml:space="preserve">người dùng có thể triển khai </w:t>
      </w:r>
      <w:r w:rsidR="006427E0" w:rsidRPr="00DC618D">
        <w:rPr>
          <w:lang w:val="en-US"/>
        </w:rPr>
        <w:t xml:space="preserve">các ứng dụng hoạt động liền mạch với nhau trên các nền tảng như máy tính để bàn, thiết bị di động và web </w:t>
      </w:r>
      <w:r w:rsidR="00167EB0" w:rsidRPr="00DC618D">
        <w:rPr>
          <w:lang w:val="en-US"/>
        </w:rPr>
        <w:t>mà không cần triển khai thành các dự án riêng biệt</w:t>
      </w:r>
      <w:r w:rsidR="008A0F00" w:rsidRPr="00DC618D">
        <w:rPr>
          <w:lang w:val="en-US"/>
        </w:rPr>
        <w:t xml:space="preserve"> bằng cách viết </w:t>
      </w:r>
      <w:r w:rsidR="001417DD" w:rsidRPr="00DC618D">
        <w:rPr>
          <w:lang w:val="en-US"/>
        </w:rPr>
        <w:t>một mã nguồn duy nhất cho tất cả các nền tảng trên</w:t>
      </w:r>
      <w:r w:rsidR="00D13AFD" w:rsidRPr="00DC618D">
        <w:rPr>
          <w:lang w:val="en-US"/>
        </w:rPr>
        <w:t xml:space="preserve">, đây cũng là giải pháp giúp giảm thiểu chi phí phát triển </w:t>
      </w:r>
      <w:r w:rsidR="00F82EE6" w:rsidRPr="00DC618D">
        <w:rPr>
          <w:lang w:val="en-US"/>
        </w:rPr>
        <w:t>ứng dụng.</w:t>
      </w:r>
    </w:p>
    <w:p w14:paraId="0554994D" w14:textId="3D35DD9A" w:rsidR="00AE3BFA" w:rsidRPr="00DC618D" w:rsidRDefault="00AE3BFA" w:rsidP="0063656B">
      <w:pPr>
        <w:jc w:val="both"/>
        <w:rPr>
          <w:b/>
          <w:bCs/>
          <w:lang w:val="en-US"/>
        </w:rPr>
      </w:pPr>
      <w:r w:rsidRPr="00DC618D">
        <w:rPr>
          <w:lang w:val="en-US"/>
        </w:rPr>
        <w:t>Phát triển ứng dụng nhanh chóng nhờ “hot reload”</w:t>
      </w:r>
      <w:r w:rsidR="00F40B0A" w:rsidRPr="00DC618D">
        <w:rPr>
          <w:lang w:val="en-US"/>
        </w:rPr>
        <w:t xml:space="preserve">: Tính năng </w:t>
      </w:r>
      <w:r w:rsidR="00EE5913" w:rsidRPr="00DC618D">
        <w:rPr>
          <w:lang w:val="en-US"/>
        </w:rPr>
        <w:t>“</w:t>
      </w:r>
      <w:r w:rsidR="00F40B0A" w:rsidRPr="00DC618D">
        <w:rPr>
          <w:lang w:val="en-US"/>
        </w:rPr>
        <w:t>hot reload</w:t>
      </w:r>
      <w:r w:rsidR="00EE5913" w:rsidRPr="00DC618D">
        <w:rPr>
          <w:lang w:val="en-US"/>
        </w:rPr>
        <w:t>”</w:t>
      </w:r>
      <w:r w:rsidR="00F40B0A" w:rsidRPr="00DC618D">
        <w:rPr>
          <w:lang w:val="en-US"/>
        </w:rPr>
        <w:t xml:space="preserve"> của Flutter là một công cụ mạnh mẽ </w:t>
      </w:r>
      <w:r w:rsidR="00870AD1" w:rsidRPr="00DC618D">
        <w:rPr>
          <w:lang w:val="en-US"/>
        </w:rPr>
        <w:t>giúp tăng tốc độ phát triển ứng dụng</w:t>
      </w:r>
      <w:r w:rsidR="00BA125A" w:rsidRPr="00DC618D">
        <w:rPr>
          <w:lang w:val="en-US"/>
        </w:rPr>
        <w:t xml:space="preserve">, nó cho phép người dùng có thể dễ dàng thử nghiệm, xây dựng </w:t>
      </w:r>
      <w:r w:rsidR="00124364" w:rsidRPr="00DC618D">
        <w:rPr>
          <w:lang w:val="en-US"/>
        </w:rPr>
        <w:t>giao diện người dùng, bổ sung tính năng và sửa lỗi</w:t>
      </w:r>
      <w:r w:rsidR="002E1CFF" w:rsidRPr="00DC618D">
        <w:rPr>
          <w:lang w:val="en-US"/>
        </w:rPr>
        <w:t xml:space="preserve">. Nó đưa các tệp mã nguồn đã cập nhật vào </w:t>
      </w:r>
      <w:r w:rsidR="00D86FBB" w:rsidRPr="00DC618D">
        <w:rPr>
          <w:lang w:val="en-US"/>
        </w:rPr>
        <w:t>Máy ảo Dart (VM). Sau khi VM cập nhật các lớp</w:t>
      </w:r>
      <w:r w:rsidR="004E0B99" w:rsidRPr="00DC618D">
        <w:rPr>
          <w:lang w:val="en-US"/>
        </w:rPr>
        <w:t xml:space="preserve">, các trường và phiên bản chức năng mới, Flutter sẽ tự động </w:t>
      </w:r>
      <w:r w:rsidR="00793BE0" w:rsidRPr="00DC618D">
        <w:rPr>
          <w:lang w:val="en-US"/>
        </w:rPr>
        <w:t>xây dựng lại cây Widget.</w:t>
      </w:r>
    </w:p>
    <w:p w14:paraId="6AAA9567" w14:textId="72FED052" w:rsidR="0082636C" w:rsidRPr="00EE5913" w:rsidRDefault="0082636C" w:rsidP="0063656B">
      <w:pPr>
        <w:jc w:val="both"/>
        <w:rPr>
          <w:b/>
          <w:bCs/>
          <w:lang w:val="en-US"/>
        </w:rPr>
      </w:pPr>
      <w:r w:rsidRPr="00DC618D">
        <w:rPr>
          <w:lang w:val="en-US"/>
        </w:rPr>
        <w:t>Danh sách các Widget phong phú</w:t>
      </w:r>
      <w:r w:rsidR="0004457F" w:rsidRPr="00DC618D">
        <w:rPr>
          <w:lang w:val="en-US"/>
        </w:rPr>
        <w:t>: Tất cả các ứng dụng Flutter được xây dựng bằng Widget, kể cả Flutter cũng được coi là một Widget</w:t>
      </w:r>
      <w:r w:rsidR="00860DA1" w:rsidRPr="00DC618D">
        <w:rPr>
          <w:lang w:val="en-US"/>
        </w:rPr>
        <w:t>. Widget là các khối được xây dựng sẳn mà nhà phát triển có thể sử dụng để xây dựng giao diện ứng</w:t>
      </w:r>
      <w:r w:rsidR="007B290D" w:rsidRPr="00DC618D">
        <w:rPr>
          <w:lang w:val="en-US"/>
        </w:rPr>
        <w:t xml:space="preserve"> dụng như </w:t>
      </w:r>
      <w:r w:rsidR="00D31A9D" w:rsidRPr="00DC618D">
        <w:rPr>
          <w:lang w:val="en-US"/>
        </w:rPr>
        <w:t xml:space="preserve">Text, Grid, Button,… Các Widget trong Flutter </w:t>
      </w:r>
      <w:r w:rsidR="00462DDE">
        <w:rPr>
          <w:lang w:val="en-US"/>
        </w:rPr>
        <w:t>được chia thành hai kiểu thiết kế là Material Design và Cupertino là kiểu thiết kế dành riêng cho IOS.</w:t>
      </w:r>
    </w:p>
    <w:p w14:paraId="3E9CBD12" w14:textId="5875A3A5" w:rsidR="00743F3C" w:rsidRDefault="00F24E1A" w:rsidP="00B71782">
      <w:pPr>
        <w:pStyle w:val="Heading3"/>
        <w:ind w:firstLine="0"/>
        <w:rPr>
          <w:lang w:val="en-US"/>
        </w:rPr>
      </w:pPr>
      <w:bookmarkStart w:id="13" w:name="_Toc167279138"/>
      <w:r>
        <w:rPr>
          <w:lang w:val="en-US"/>
        </w:rPr>
        <w:t xml:space="preserve">2.1.3 </w:t>
      </w:r>
      <w:r w:rsidR="00743F3C">
        <w:rPr>
          <w:lang w:val="en-US"/>
        </w:rPr>
        <w:t>Cấu trúc của Flutter</w:t>
      </w:r>
      <w:bookmarkEnd w:id="13"/>
    </w:p>
    <w:p w14:paraId="1C09BCEF" w14:textId="289DFC93" w:rsidR="008F3ECD" w:rsidRPr="008F3ECD" w:rsidRDefault="008F3ECD" w:rsidP="0063656B">
      <w:pPr>
        <w:jc w:val="both"/>
        <w:rPr>
          <w:lang w:val="en-US"/>
        </w:rPr>
      </w:pPr>
      <w:r>
        <w:rPr>
          <w:lang w:val="en-US"/>
        </w:rPr>
        <w:t>Flutter được thiết kế như một hệ thống phân lớp có thể mở rộng. Nó tồn tại dưới dạng một loạt các thư viện độc lập, mỗi thư viện phụ thuộc vào lớp bên dưới. Không có lớp nào có quyền truy cập đặc biệt vào lớp bên dưới và mọi phần của cấp độ khung được trở thành tuỳ chọn và có thể thay thế.</w:t>
      </w:r>
    </w:p>
    <w:p w14:paraId="3036C67D" w14:textId="77777777" w:rsidR="00386191" w:rsidRDefault="006F4A64" w:rsidP="00386191">
      <w:pPr>
        <w:keepNext/>
        <w:jc w:val="center"/>
      </w:pPr>
      <w:r w:rsidRPr="006F4A64">
        <w:rPr>
          <w:noProof/>
          <w:lang w:val="en-US"/>
        </w:rPr>
        <w:lastRenderedPageBreak/>
        <w:drawing>
          <wp:inline distT="0" distB="0" distL="0" distR="0" wp14:anchorId="19970FF4" wp14:editId="2F97F38F">
            <wp:extent cx="5040000" cy="5392819"/>
            <wp:effectExtent l="19050" t="19050" r="27305" b="17780"/>
            <wp:docPr id="27056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56126" name=""/>
                    <pic:cNvPicPr/>
                  </pic:nvPicPr>
                  <pic:blipFill>
                    <a:blip r:embed="rId14"/>
                    <a:stretch>
                      <a:fillRect/>
                    </a:stretch>
                  </pic:blipFill>
                  <pic:spPr>
                    <a:xfrm>
                      <a:off x="0" y="0"/>
                      <a:ext cx="5040000" cy="5392819"/>
                    </a:xfrm>
                    <a:prstGeom prst="rect">
                      <a:avLst/>
                    </a:prstGeom>
                    <a:ln>
                      <a:solidFill>
                        <a:schemeClr val="tx1"/>
                      </a:solidFill>
                      <a:prstDash val="dash"/>
                    </a:ln>
                  </pic:spPr>
                </pic:pic>
              </a:graphicData>
            </a:graphic>
          </wp:inline>
        </w:drawing>
      </w:r>
    </w:p>
    <w:p w14:paraId="3C1F1E9C" w14:textId="4214F3BE" w:rsidR="00316449" w:rsidRDefault="00386191" w:rsidP="00386191">
      <w:pPr>
        <w:pStyle w:val="Caption"/>
        <w:rPr>
          <w:sz w:val="26"/>
          <w:szCs w:val="26"/>
          <w:lang w:val="en-US"/>
        </w:rPr>
      </w:pPr>
      <w:bookmarkStart w:id="14" w:name="_Toc161122270"/>
      <w:bookmarkStart w:id="15" w:name="_Toc167277633"/>
      <w:r w:rsidRPr="00386191">
        <w:rPr>
          <w:sz w:val="26"/>
          <w:szCs w:val="26"/>
        </w:rPr>
        <w:t xml:space="preserve">Hình </w:t>
      </w:r>
      <w:r w:rsidRPr="00386191">
        <w:rPr>
          <w:sz w:val="26"/>
          <w:szCs w:val="26"/>
        </w:rPr>
        <w:fldChar w:fldCharType="begin"/>
      </w:r>
      <w:r w:rsidRPr="00386191">
        <w:rPr>
          <w:sz w:val="26"/>
          <w:szCs w:val="26"/>
        </w:rPr>
        <w:instrText xml:space="preserve"> SEQ Hình \* ARABIC </w:instrText>
      </w:r>
      <w:r w:rsidRPr="00386191">
        <w:rPr>
          <w:sz w:val="26"/>
          <w:szCs w:val="26"/>
        </w:rPr>
        <w:fldChar w:fldCharType="separate"/>
      </w:r>
      <w:r w:rsidR="00C35D19">
        <w:rPr>
          <w:noProof/>
          <w:sz w:val="26"/>
          <w:szCs w:val="26"/>
        </w:rPr>
        <w:t>1</w:t>
      </w:r>
      <w:r w:rsidRPr="00386191">
        <w:rPr>
          <w:sz w:val="26"/>
          <w:szCs w:val="26"/>
        </w:rPr>
        <w:fldChar w:fldCharType="end"/>
      </w:r>
      <w:r w:rsidRPr="00386191">
        <w:rPr>
          <w:sz w:val="26"/>
          <w:szCs w:val="26"/>
          <w:lang w:val="en-US"/>
        </w:rPr>
        <w:t>: Cấu trúc Flutter</w:t>
      </w:r>
      <w:bookmarkEnd w:id="14"/>
      <w:bookmarkEnd w:id="15"/>
    </w:p>
    <w:p w14:paraId="2136B8C1" w14:textId="647C9DE1" w:rsidR="005C3533" w:rsidRDefault="005C3533" w:rsidP="0063656B">
      <w:pPr>
        <w:jc w:val="both"/>
        <w:rPr>
          <w:lang w:val="en-US"/>
        </w:rPr>
      </w:pPr>
      <w:r w:rsidRPr="00DC37EB">
        <w:rPr>
          <w:b/>
          <w:bCs/>
          <w:lang w:val="en-US"/>
        </w:rPr>
        <w:t>Lớp Embedder</w:t>
      </w:r>
      <w:r>
        <w:rPr>
          <w:lang w:val="en-US"/>
        </w:rPr>
        <w:t>: Đây là lớp thấp nhất</w:t>
      </w:r>
      <w:r w:rsidR="00FA6C37">
        <w:rPr>
          <w:lang w:val="en-US"/>
        </w:rPr>
        <w:t xml:space="preserve"> có trách nhiệm </w:t>
      </w:r>
      <w:r w:rsidR="009D3277">
        <w:rPr>
          <w:lang w:val="en-US"/>
        </w:rPr>
        <w:t>làm cầu nối giữa phần Engine</w:t>
      </w:r>
      <w:r w:rsidR="00FA6C37">
        <w:rPr>
          <w:lang w:val="en-US"/>
        </w:rPr>
        <w:t xml:space="preserve"> </w:t>
      </w:r>
      <w:r>
        <w:rPr>
          <w:lang w:val="en-US"/>
        </w:rPr>
        <w:t xml:space="preserve">với hệ điều hành để truy cập các dịch vụ </w:t>
      </w:r>
      <w:r w:rsidR="009D3277">
        <w:rPr>
          <w:lang w:val="en-US"/>
        </w:rPr>
        <w:t>được cung cấp</w:t>
      </w:r>
      <w:r>
        <w:rPr>
          <w:lang w:val="en-US"/>
        </w:rPr>
        <w:t xml:space="preserve">. </w:t>
      </w:r>
      <w:r w:rsidR="009D3277">
        <w:rPr>
          <w:lang w:val="en-US"/>
        </w:rPr>
        <w:t>Thành p</w:t>
      </w:r>
      <w:r>
        <w:rPr>
          <w:lang w:val="en-US"/>
        </w:rPr>
        <w:t>hần này được viết bằng ngôn ngữ phù hợp với nền tảng được tích hợp ví dụ như: Java và C++ cho Android, Objective-C/Objective-C++ cho iOS và macOS, C++ cho nền  tảng Window và Linux.</w:t>
      </w:r>
    </w:p>
    <w:p w14:paraId="72B4D37D" w14:textId="4923797A" w:rsidR="00C21352" w:rsidRDefault="00C21352" w:rsidP="0063656B">
      <w:pPr>
        <w:jc w:val="both"/>
        <w:rPr>
          <w:lang w:val="en-US"/>
        </w:rPr>
      </w:pPr>
      <w:r w:rsidRPr="00DC37EB">
        <w:rPr>
          <w:b/>
          <w:bCs/>
          <w:lang w:val="en-US"/>
        </w:rPr>
        <w:t>Lớp Engine</w:t>
      </w:r>
      <w:r>
        <w:rPr>
          <w:lang w:val="en-US"/>
        </w:rPr>
        <w:t xml:space="preserve">: Được viết bằng ngôn ngữ lập trình </w:t>
      </w:r>
      <w:r w:rsidR="001D03BB">
        <w:rPr>
          <w:lang w:val="en-US"/>
        </w:rPr>
        <w:t>C/</w:t>
      </w:r>
      <w:r>
        <w:rPr>
          <w:lang w:val="en-US"/>
        </w:rPr>
        <w:t>C++</w:t>
      </w:r>
      <w:r w:rsidR="001D03BB">
        <w:rPr>
          <w:lang w:val="en-US"/>
        </w:rPr>
        <w:t xml:space="preserve"> và Skia,  lớp này chịu trách nhiệm xử lý việc nhập, xuất, yêu cầu mạng và có thể được xem như môi trường thực thi cho các ứng dụng Flutter.</w:t>
      </w:r>
    </w:p>
    <w:p w14:paraId="01B34D40" w14:textId="128029F5" w:rsidR="003D4334" w:rsidRPr="005C3533" w:rsidRDefault="003D4334" w:rsidP="0063656B">
      <w:pPr>
        <w:jc w:val="both"/>
        <w:rPr>
          <w:lang w:val="en-US"/>
        </w:rPr>
      </w:pPr>
      <w:r w:rsidRPr="00DC37EB">
        <w:rPr>
          <w:b/>
          <w:bCs/>
          <w:lang w:val="en-US"/>
        </w:rPr>
        <w:t>Lớp Framework</w:t>
      </w:r>
      <w:r>
        <w:rPr>
          <w:lang w:val="en-US"/>
        </w:rPr>
        <w:t>: Là thành phần được các nhà phát triển sử dụng để tương tác với Flutter nó bao gồm một bộ công cụ để xây dựng giao diện người dùng. Nó bao gồm các widget, layout, state management.</w:t>
      </w:r>
    </w:p>
    <w:p w14:paraId="36E84777" w14:textId="0B7EFED8" w:rsidR="006F23BA" w:rsidRDefault="00F24E1A" w:rsidP="00B71782">
      <w:pPr>
        <w:pStyle w:val="Heading3"/>
        <w:ind w:firstLine="0"/>
        <w:rPr>
          <w:lang w:val="en-US"/>
        </w:rPr>
      </w:pPr>
      <w:bookmarkStart w:id="16" w:name="_Toc167279139"/>
      <w:r>
        <w:rPr>
          <w:lang w:val="en-US"/>
        </w:rPr>
        <w:t xml:space="preserve">2.1.4 </w:t>
      </w:r>
      <w:r w:rsidR="006F23BA">
        <w:rPr>
          <w:lang w:val="en-US"/>
        </w:rPr>
        <w:t>Flutter trên Android</w:t>
      </w:r>
      <w:bookmarkEnd w:id="16"/>
    </w:p>
    <w:p w14:paraId="6A29A1DB" w14:textId="5EEA6AD0" w:rsidR="006A66C2" w:rsidRPr="009D2337" w:rsidRDefault="009D2337" w:rsidP="0063656B">
      <w:pPr>
        <w:jc w:val="both"/>
        <w:rPr>
          <w:lang w:val="en-US"/>
        </w:rPr>
      </w:pPr>
      <w:r>
        <w:rPr>
          <w:lang w:val="en-US"/>
        </w:rPr>
        <w:t xml:space="preserve">Các mã máy C/C++ sẽ được biên dịch </w:t>
      </w:r>
      <w:r w:rsidR="000B6165">
        <w:rPr>
          <w:lang w:val="en-US"/>
        </w:rPr>
        <w:t>bằng</w:t>
      </w:r>
      <w:r>
        <w:rPr>
          <w:lang w:val="en-US"/>
        </w:rPr>
        <w:t xml:space="preserve"> Android</w:t>
      </w:r>
      <w:r w:rsidR="000F0D3E">
        <w:rPr>
          <w:lang w:val="en-US"/>
        </w:rPr>
        <w:t xml:space="preserve">’s NDK. </w:t>
      </w:r>
      <w:r w:rsidR="00174025">
        <w:rPr>
          <w:lang w:val="en-US"/>
        </w:rPr>
        <w:t>Mã Dart (của SDK và của bạn) sẽ được biên dịch</w:t>
      </w:r>
      <w:r w:rsidR="00005CD5">
        <w:rPr>
          <w:lang w:val="en-US"/>
        </w:rPr>
        <w:t xml:space="preserve"> thành thư viện gốc x86 và ARM</w:t>
      </w:r>
      <w:r w:rsidR="00174025">
        <w:rPr>
          <w:lang w:val="en-US"/>
        </w:rPr>
        <w:t xml:space="preserve"> </w:t>
      </w:r>
      <w:r w:rsidR="00174025">
        <w:rPr>
          <w:lang w:val="en-US"/>
        </w:rPr>
        <w:lastRenderedPageBreak/>
        <w:t xml:space="preserve">trước khi được chạy </w:t>
      </w:r>
      <w:r w:rsidR="00547084">
        <w:rPr>
          <w:lang w:val="en-US"/>
        </w:rPr>
        <w:t xml:space="preserve">các thư viện này </w:t>
      </w:r>
      <w:r w:rsidR="00122245">
        <w:rPr>
          <w:lang w:val="en-US"/>
        </w:rPr>
        <w:t>sẽ được xây dựng thành các tệp tin .apk</w:t>
      </w:r>
      <w:r w:rsidR="002F2FDE">
        <w:rPr>
          <w:lang w:val="en-US"/>
        </w:rPr>
        <w:t xml:space="preserve"> để chạy trên Android.</w:t>
      </w:r>
    </w:p>
    <w:p w14:paraId="5031C600" w14:textId="04DEF5FE" w:rsidR="006F23BA" w:rsidRDefault="00F24E1A" w:rsidP="00B71782">
      <w:pPr>
        <w:pStyle w:val="Heading3"/>
        <w:ind w:firstLine="0"/>
        <w:rPr>
          <w:lang w:val="en-US"/>
        </w:rPr>
      </w:pPr>
      <w:bookmarkStart w:id="17" w:name="_Toc167279140"/>
      <w:r>
        <w:rPr>
          <w:lang w:val="en-US"/>
        </w:rPr>
        <w:t>2.1.</w:t>
      </w:r>
      <w:r w:rsidR="00B71782">
        <w:rPr>
          <w:lang w:val="en-US"/>
        </w:rPr>
        <w:t>5</w:t>
      </w:r>
      <w:r>
        <w:rPr>
          <w:lang w:val="en-US"/>
        </w:rPr>
        <w:t xml:space="preserve"> </w:t>
      </w:r>
      <w:r w:rsidR="00540E78">
        <w:rPr>
          <w:lang w:val="en-US"/>
        </w:rPr>
        <w:t>Flutter trên IOS</w:t>
      </w:r>
      <w:bookmarkEnd w:id="17"/>
    </w:p>
    <w:p w14:paraId="67480BAC" w14:textId="35485DE9" w:rsidR="003E1394" w:rsidRPr="003E1394" w:rsidRDefault="003E1394" w:rsidP="0063656B">
      <w:pPr>
        <w:jc w:val="both"/>
        <w:rPr>
          <w:lang w:val="en-US"/>
        </w:rPr>
      </w:pPr>
      <w:r>
        <w:rPr>
          <w:lang w:val="en-US"/>
        </w:rPr>
        <w:t xml:space="preserve">Các mã máy C/C++ sẽ được </w:t>
      </w:r>
      <w:r w:rsidR="006B5C12">
        <w:rPr>
          <w:lang w:val="en-US"/>
        </w:rPr>
        <w:t>biên dịch bằng LLVM,</w:t>
      </w:r>
      <w:r w:rsidR="002F0BAB">
        <w:rPr>
          <w:lang w:val="en-US"/>
        </w:rPr>
        <w:t xml:space="preserve"> Mã Dart (của SDK và của bạn)</w:t>
      </w:r>
      <w:r w:rsidR="00912C91">
        <w:rPr>
          <w:lang w:val="en-US"/>
        </w:rPr>
        <w:t xml:space="preserve"> sẽ được biên dịch sang thư viện gốc ARM và được </w:t>
      </w:r>
      <w:r w:rsidR="00284262">
        <w:rPr>
          <w:lang w:val="en-US"/>
        </w:rPr>
        <w:t>xây dựng thành tệp .ipa</w:t>
      </w:r>
      <w:r w:rsidR="002F2FDE">
        <w:rPr>
          <w:lang w:val="en-US"/>
        </w:rPr>
        <w:t xml:space="preserve"> để chạy trên IOS</w:t>
      </w:r>
      <w:r w:rsidR="00B142E6">
        <w:rPr>
          <w:lang w:val="en-US"/>
        </w:rPr>
        <w:t>.</w:t>
      </w:r>
    </w:p>
    <w:p w14:paraId="6598BB3B" w14:textId="2DCD2274" w:rsidR="004A54B2" w:rsidRDefault="00F24E1A" w:rsidP="00B71782">
      <w:pPr>
        <w:pStyle w:val="Heading2"/>
        <w:ind w:firstLine="0"/>
        <w:jc w:val="both"/>
        <w:rPr>
          <w:lang w:val="en-US"/>
        </w:rPr>
      </w:pPr>
      <w:bookmarkStart w:id="18" w:name="_Toc167279141"/>
      <w:r>
        <w:rPr>
          <w:lang w:val="en-US"/>
        </w:rPr>
        <w:t>2.2 ANDROID STUDIO</w:t>
      </w:r>
      <w:bookmarkEnd w:id="18"/>
    </w:p>
    <w:p w14:paraId="69A59389" w14:textId="140B787F" w:rsidR="003D3E66" w:rsidRDefault="005A7478" w:rsidP="0063656B">
      <w:pPr>
        <w:jc w:val="both"/>
        <w:rPr>
          <w:lang w:val="en-US"/>
        </w:rPr>
      </w:pPr>
      <w:r>
        <w:rPr>
          <w:lang w:val="en-US"/>
        </w:rPr>
        <w:t>Android Studio là một mô</w:t>
      </w:r>
      <w:r w:rsidR="00F93C81">
        <w:rPr>
          <w:lang w:val="en-US"/>
        </w:rPr>
        <w:t>i</w:t>
      </w:r>
      <w:r>
        <w:rPr>
          <w:lang w:val="en-US"/>
        </w:rPr>
        <w:t xml:space="preserve"> trường phát triển tích hợp </w:t>
      </w:r>
      <w:r w:rsidR="00F93C81">
        <w:rPr>
          <w:lang w:val="en-US"/>
        </w:rPr>
        <w:t>dành cho hệ điều hành Android, được phát triển</w:t>
      </w:r>
      <w:r w:rsidR="00F82021">
        <w:rPr>
          <w:lang w:val="en-US"/>
        </w:rPr>
        <w:t xml:space="preserve"> và cung cấp</w:t>
      </w:r>
      <w:r w:rsidR="00F93C81">
        <w:rPr>
          <w:lang w:val="en-US"/>
        </w:rPr>
        <w:t xml:space="preserve"> bởi Google</w:t>
      </w:r>
      <w:r w:rsidR="00F82021">
        <w:rPr>
          <w:lang w:val="en-US"/>
        </w:rPr>
        <w:t>. Ứng dụng được phát triển dựa trên</w:t>
      </w:r>
      <w:r w:rsidR="00600346">
        <w:rPr>
          <w:lang w:val="en-US"/>
        </w:rPr>
        <w:t xml:space="preserve"> Intel</w:t>
      </w:r>
      <w:r w:rsidR="00FC4245">
        <w:rPr>
          <w:lang w:val="en-US"/>
        </w:rPr>
        <w:t>lịj là một môi trường phát triển tích hợp</w:t>
      </w:r>
      <w:r w:rsidR="001751CF">
        <w:rPr>
          <w:lang w:val="en-US"/>
        </w:rPr>
        <w:t xml:space="preserve"> chủ yếu cho Java và Kotlin</w:t>
      </w:r>
      <w:r w:rsidR="00FC4245">
        <w:rPr>
          <w:lang w:val="en-US"/>
        </w:rPr>
        <w:t xml:space="preserve"> được thiết kế bởi Jet</w:t>
      </w:r>
      <w:r w:rsidR="001751CF">
        <w:rPr>
          <w:lang w:val="en-US"/>
        </w:rPr>
        <w:t>B</w:t>
      </w:r>
      <w:r w:rsidR="00FC4245">
        <w:rPr>
          <w:lang w:val="en-US"/>
        </w:rPr>
        <w:t>rains</w:t>
      </w:r>
      <w:r w:rsidR="00A7147E">
        <w:rPr>
          <w:lang w:val="en-US"/>
        </w:rPr>
        <w:fldChar w:fldCharType="begin"/>
      </w:r>
      <w:r w:rsidR="00A7147E">
        <w:rPr>
          <w:lang w:val="en-US"/>
        </w:rPr>
        <w:instrText xml:space="preserve"> ADDIN ZOTERO_ITEM CSL_CITATION {"citationID":"1fXpuo8W","properties":{"formattedCitation":"(Google Developers, n.d.)","plainCitation":"(Google Developers, n.d.)","noteIndex":0},"citationItems":[{"id":23,"uris":["http://zotero.org/users/local/4A2UF0y4/items/PW3Y94PB"],"itemData":{"id":23,"type":"webpage","abstract":"Google Developers","container-title":"Meet Android Studio","title":"Meet Android Studio","URL":"https://developer.android.com/studio/intro","author":[{"family":"Google Developers","given":""}]}}],"schema":"https://github.com/citation-style-language/schema/raw/master/csl-citation.json"} </w:instrText>
      </w:r>
      <w:r w:rsidR="00A7147E">
        <w:rPr>
          <w:lang w:val="en-US"/>
        </w:rPr>
        <w:fldChar w:fldCharType="separate"/>
      </w:r>
      <w:r w:rsidR="00A7147E" w:rsidRPr="00A7147E">
        <w:rPr>
          <w:rFonts w:ascii="Times New Roman" w:hAnsi="Times New Roman" w:cs="Times New Roman"/>
        </w:rPr>
        <w:t>(Google Developers, n.d.)</w:t>
      </w:r>
      <w:r w:rsidR="00A7147E">
        <w:rPr>
          <w:lang w:val="en-US"/>
        </w:rPr>
        <w:fldChar w:fldCharType="end"/>
      </w:r>
      <w:r w:rsidR="003D3E66">
        <w:rPr>
          <w:lang w:val="en-US"/>
        </w:rPr>
        <w:t>.</w:t>
      </w:r>
    </w:p>
    <w:p w14:paraId="7DB25FC6" w14:textId="09353E81" w:rsidR="003E0A10" w:rsidRDefault="003E0A10" w:rsidP="00B71782">
      <w:pPr>
        <w:pStyle w:val="Heading3"/>
        <w:ind w:firstLine="0"/>
        <w:rPr>
          <w:lang w:val="en-US"/>
        </w:rPr>
      </w:pPr>
      <w:bookmarkStart w:id="19" w:name="_Toc167279142"/>
      <w:r w:rsidRPr="003E0A10">
        <w:rPr>
          <w:lang w:val="en-US"/>
        </w:rPr>
        <w:t xml:space="preserve">Các tính năng </w:t>
      </w:r>
      <w:r w:rsidR="00F24E1A">
        <w:rPr>
          <w:lang w:val="en-US"/>
        </w:rPr>
        <w:t>của</w:t>
      </w:r>
      <w:r w:rsidRPr="003E0A10">
        <w:rPr>
          <w:lang w:val="en-US"/>
        </w:rPr>
        <w:t xml:space="preserve"> Android Studio</w:t>
      </w:r>
      <w:bookmarkEnd w:id="19"/>
    </w:p>
    <w:p w14:paraId="48EFC3AE" w14:textId="5C8AD9F7" w:rsidR="003E0A10" w:rsidRDefault="003D3E66" w:rsidP="0063656B">
      <w:pPr>
        <w:jc w:val="both"/>
        <w:rPr>
          <w:lang w:val="en-US"/>
        </w:rPr>
      </w:pPr>
      <w:r w:rsidRPr="003D3E66">
        <w:rPr>
          <w:b/>
          <w:bCs/>
          <w:lang w:val="en-US"/>
        </w:rPr>
        <w:t>Hệ thống xây dựng linh hoạt dựa trên Gradle</w:t>
      </w:r>
      <w:r>
        <w:rPr>
          <w:lang w:val="en-US"/>
        </w:rPr>
        <w:t xml:space="preserve">: </w:t>
      </w:r>
      <w:r w:rsidRPr="003D3E66">
        <w:rPr>
          <w:lang w:val="en-US"/>
        </w:rPr>
        <w:t>Android Studio sử dụng Gradle</w:t>
      </w:r>
      <w:r>
        <w:rPr>
          <w:lang w:val="en-US"/>
        </w:rPr>
        <w:t xml:space="preserve"> ( là một hệ thống mã nguồn mở tự động xây dựng ứng dụng)</w:t>
      </w:r>
      <w:r w:rsidRPr="003D3E66">
        <w:rPr>
          <w:lang w:val="en-US"/>
        </w:rPr>
        <w:t xml:space="preserve"> làm nền tảng cho hệ thống xây dựng. Điều này giúp bạn quản lý các phụ thuộc, tạo biến thể ứng dụng và xây dựng tệp APK một cách hiệu quả.</w:t>
      </w:r>
    </w:p>
    <w:p w14:paraId="6016A16B" w14:textId="387AE1DF" w:rsidR="003D3E66" w:rsidRPr="00392044" w:rsidRDefault="003D3E66" w:rsidP="0063656B">
      <w:pPr>
        <w:jc w:val="both"/>
        <w:rPr>
          <w:b/>
          <w:bCs/>
          <w:lang w:val="en-US"/>
        </w:rPr>
      </w:pPr>
      <w:r w:rsidRPr="002D28EE">
        <w:rPr>
          <w:b/>
          <w:bCs/>
          <w:lang w:val="en-US"/>
        </w:rPr>
        <w:t>Môi trường lập trình mô phỏng nhanh và tích hợp nhiều tính năng</w:t>
      </w:r>
      <w:r w:rsidR="002D28EE">
        <w:rPr>
          <w:lang w:val="en-US"/>
        </w:rPr>
        <w:t>: Android Studio cung cấp môi trường mô phỏng giúp kiểm tra ứng dụng trên nhiều thiết bị khác nhau như máy ảo hoặc thiết bị thực cùng lúc.</w:t>
      </w:r>
    </w:p>
    <w:p w14:paraId="4561678F" w14:textId="03A70268" w:rsidR="004C298D" w:rsidRPr="00392044" w:rsidRDefault="002D28EE" w:rsidP="0063656B">
      <w:pPr>
        <w:jc w:val="both"/>
        <w:rPr>
          <w:b/>
          <w:bCs/>
          <w:lang w:val="en-US"/>
        </w:rPr>
      </w:pPr>
      <w:r w:rsidRPr="002D28EE">
        <w:rPr>
          <w:b/>
          <w:bCs/>
          <w:lang w:val="en-US"/>
        </w:rPr>
        <w:t>Môi trường phát triển ứng dụng đa thiết bị</w:t>
      </w:r>
      <w:r>
        <w:rPr>
          <w:lang w:val="en-US"/>
        </w:rPr>
        <w:t xml:space="preserve">: </w:t>
      </w:r>
      <w:r w:rsidRPr="002D28EE">
        <w:rPr>
          <w:lang w:val="en-US"/>
        </w:rPr>
        <w:t>Android Studio cho phép phát triển</w:t>
      </w:r>
      <w:r>
        <w:rPr>
          <w:lang w:val="en-US"/>
        </w:rPr>
        <w:t xml:space="preserve"> các</w:t>
      </w:r>
      <w:r w:rsidRPr="002D28EE">
        <w:rPr>
          <w:lang w:val="en-US"/>
        </w:rPr>
        <w:t xml:space="preserve"> ứng dụng cho mọi thiết bị Android, từ điện thoại thông minh đến máy tính bảng và TV.</w:t>
      </w:r>
    </w:p>
    <w:p w14:paraId="77C4A9F3" w14:textId="51D47BEC" w:rsidR="00585EC5" w:rsidRPr="00392044" w:rsidRDefault="002D28EE" w:rsidP="0063656B">
      <w:pPr>
        <w:jc w:val="both"/>
        <w:rPr>
          <w:b/>
          <w:bCs/>
          <w:lang w:val="en-US"/>
        </w:rPr>
      </w:pPr>
      <w:r w:rsidRPr="002D28EE">
        <w:rPr>
          <w:b/>
          <w:bCs/>
          <w:lang w:val="en-US"/>
        </w:rPr>
        <w:t>Tích hợp Goolge Cloud Platform</w:t>
      </w:r>
      <w:r>
        <w:rPr>
          <w:lang w:val="en-US"/>
        </w:rPr>
        <w:t>: Giúp người dùng dễ dàng các tính năng được cung cấp bởi Google một cách nhanh chóng và tiện lợi.</w:t>
      </w:r>
    </w:p>
    <w:p w14:paraId="2F627994" w14:textId="4A34D19D" w:rsidR="00A14581" w:rsidRDefault="00F24E1A" w:rsidP="00B71782">
      <w:pPr>
        <w:pStyle w:val="Heading2"/>
        <w:ind w:firstLine="0"/>
        <w:jc w:val="both"/>
        <w:rPr>
          <w:lang w:val="en-US"/>
        </w:rPr>
      </w:pPr>
      <w:bookmarkStart w:id="20" w:name="_Toc167279143"/>
      <w:r>
        <w:rPr>
          <w:lang w:val="en-US"/>
        </w:rPr>
        <w:t>2.3 FIREBASE</w:t>
      </w:r>
      <w:bookmarkEnd w:id="20"/>
    </w:p>
    <w:p w14:paraId="208BCFE8" w14:textId="0486918B" w:rsidR="00B851B0" w:rsidRDefault="00B851B0" w:rsidP="0063656B">
      <w:pPr>
        <w:jc w:val="both"/>
        <w:rPr>
          <w:lang w:val="en-US"/>
        </w:rPr>
      </w:pPr>
      <w:r>
        <w:rPr>
          <w:lang w:val="en-US"/>
        </w:rPr>
        <w:t xml:space="preserve">Firebase là một nền tảng </w:t>
      </w:r>
      <w:r w:rsidR="00615EEC">
        <w:rPr>
          <w:lang w:val="en-US"/>
        </w:rPr>
        <w:t xml:space="preserve">phát triển ứng dụng di động và website, nó được thiết kế cung cấp một loạt các dịch vụ và công cụ mạnh mẽ giúp </w:t>
      </w:r>
      <w:r w:rsidR="006977A7">
        <w:rPr>
          <w:lang w:val="en-US"/>
        </w:rPr>
        <w:t>các nhà phát triển xây dựng, triển khai và quản lý ứng dụng một cách dễ dàng và hiệu quả</w:t>
      </w:r>
      <w:r w:rsidR="00C1782C">
        <w:rPr>
          <w:lang w:val="en-US"/>
        </w:rPr>
        <w:t xml:space="preserve">. Firebase cung cấp các SDK </w:t>
      </w:r>
      <w:r w:rsidR="00C33454">
        <w:rPr>
          <w:lang w:val="en-US"/>
        </w:rPr>
        <w:t>dễ sử dụng và tài liệu chi tiết, giúp phát triển ứng dụng đa nền tảng trở nên dễ dàng hơn bao giờ hết</w:t>
      </w:r>
      <w:r w:rsidR="00CD3A67">
        <w:rPr>
          <w:lang w:val="en-US"/>
        </w:rPr>
        <w:t xml:space="preserve">. Điều này giúp cho việc tạo ra các trải nghiệm người dùng liền mạch </w:t>
      </w:r>
      <w:r w:rsidR="00CE695B">
        <w:rPr>
          <w:lang w:val="en-US"/>
        </w:rPr>
        <w:t>trên nhiều thiết bị và nền tảng trở nên dễ dàng hơn, đồng thời tiết kiệm thời gian và công sức cho nhà phát triển</w:t>
      </w:r>
      <w:r w:rsidR="00A7147E">
        <w:rPr>
          <w:lang w:val="en-US"/>
        </w:rPr>
        <w:fldChar w:fldCharType="begin"/>
      </w:r>
      <w:r w:rsidR="00A7147E">
        <w:rPr>
          <w:lang w:val="en-US"/>
        </w:rPr>
        <w:instrText xml:space="preserve"> ADDIN ZOTERO_ITEM CSL_CITATION {"citationID":"qGC2DoFO","properties":{"formattedCitation":"(Firebase, n.d.)","plainCitation":"(Firebase, n.d.)","noteIndex":0},"citationItems":[{"id":24,"uris":["http://zotero.org/users/local/4A2UF0y4/items/85NQ9TB5"],"itemData":{"id":24,"type":"webpage","container-title":"Solutions for App Development Challenges | Firebase","title":"Solutions for App Development Challenges | Firebase","URL":"https://firebase.google.com/solutions","author":[{"family":"Firebase","given":""}]}}],"schema":"https://github.com/citation-style-language/schema/raw/master/csl-citation.json"} </w:instrText>
      </w:r>
      <w:r w:rsidR="00A7147E">
        <w:rPr>
          <w:lang w:val="en-US"/>
        </w:rPr>
        <w:fldChar w:fldCharType="separate"/>
      </w:r>
      <w:r w:rsidR="00A7147E" w:rsidRPr="00A7147E">
        <w:rPr>
          <w:rFonts w:ascii="Times New Roman" w:hAnsi="Times New Roman" w:cs="Times New Roman"/>
        </w:rPr>
        <w:t>(Firebase, n.d.)</w:t>
      </w:r>
      <w:r w:rsidR="00A7147E">
        <w:rPr>
          <w:lang w:val="en-US"/>
        </w:rPr>
        <w:fldChar w:fldCharType="end"/>
      </w:r>
      <w:r w:rsidR="00CE695B">
        <w:rPr>
          <w:lang w:val="en-US"/>
        </w:rPr>
        <w:t>.</w:t>
      </w:r>
    </w:p>
    <w:p w14:paraId="20EF1DC7" w14:textId="703064AF" w:rsidR="00B8306F" w:rsidRDefault="00B8306F" w:rsidP="0063656B">
      <w:pPr>
        <w:jc w:val="both"/>
        <w:rPr>
          <w:lang w:val="en-US"/>
        </w:rPr>
      </w:pPr>
      <w:r>
        <w:rPr>
          <w:lang w:val="en-US"/>
        </w:rPr>
        <w:t>Firebase cung cấp các tính năng mạnh mẽ để hỗ trợ cho việc xây dựng và quản lý ứng dụng như:</w:t>
      </w:r>
    </w:p>
    <w:p w14:paraId="37793F95" w14:textId="50CB9CBD" w:rsidR="00B8306F" w:rsidRPr="0063656B" w:rsidRDefault="00B8306F" w:rsidP="0063656B">
      <w:pPr>
        <w:pStyle w:val="ListParagraph"/>
        <w:numPr>
          <w:ilvl w:val="0"/>
          <w:numId w:val="53"/>
        </w:numPr>
        <w:ind w:left="0" w:firstLine="567"/>
        <w:jc w:val="both"/>
        <w:rPr>
          <w:lang w:val="en-US"/>
        </w:rPr>
      </w:pPr>
      <w:r w:rsidRPr="0063656B">
        <w:rPr>
          <w:b/>
          <w:bCs/>
          <w:lang w:val="en-US"/>
        </w:rPr>
        <w:t>Cơ sở dữ liệu thời gian thực (Realtime Database)</w:t>
      </w:r>
      <w:r w:rsidRPr="0063656B">
        <w:rPr>
          <w:lang w:val="en-US"/>
        </w:rPr>
        <w:t>:</w:t>
      </w:r>
      <w:r w:rsidR="001179D8" w:rsidRPr="0063656B">
        <w:rPr>
          <w:lang w:val="en-US"/>
        </w:rPr>
        <w:t xml:space="preserve"> C</w:t>
      </w:r>
      <w:r w:rsidR="006C56B3" w:rsidRPr="0063656B">
        <w:rPr>
          <w:lang w:val="en-US"/>
        </w:rPr>
        <w:t xml:space="preserve">ơ sở dữ liệu </w:t>
      </w:r>
      <w:r w:rsidR="001179D8" w:rsidRPr="0063656B">
        <w:rPr>
          <w:lang w:val="en-US"/>
        </w:rPr>
        <w:t>dạng</w:t>
      </w:r>
      <w:r w:rsidR="006C56B3" w:rsidRPr="0063656B">
        <w:rPr>
          <w:lang w:val="en-US"/>
        </w:rPr>
        <w:t xml:space="preserve"> NoSQL, dữ liệu được lưu dưới dạng JSON và được </w:t>
      </w:r>
      <w:r w:rsidR="00FD531A" w:rsidRPr="0063656B">
        <w:rPr>
          <w:lang w:val="en-US"/>
        </w:rPr>
        <w:t xml:space="preserve">đồng bộ hóa tự động trên các thiết bị liên kết với ứng dụng. Ngoài ra còn cung cấp tính năng lắng nghe sự kiện </w:t>
      </w:r>
      <w:r w:rsidR="002373B4" w:rsidRPr="0063656B">
        <w:rPr>
          <w:lang w:val="en-US"/>
        </w:rPr>
        <w:t>cho phép ứng dụng tự động cập nhật khi có thay đổi trog cơ sở dữ liệu.</w:t>
      </w:r>
    </w:p>
    <w:p w14:paraId="4F9AE22E" w14:textId="5ABDAE24" w:rsidR="001179D8" w:rsidRPr="0063656B" w:rsidRDefault="00DE0DAC" w:rsidP="0063656B">
      <w:pPr>
        <w:pStyle w:val="ListParagraph"/>
        <w:numPr>
          <w:ilvl w:val="0"/>
          <w:numId w:val="53"/>
        </w:numPr>
        <w:ind w:left="0" w:firstLine="567"/>
        <w:jc w:val="both"/>
        <w:rPr>
          <w:lang w:val="en-US"/>
        </w:rPr>
      </w:pPr>
      <w:r w:rsidRPr="0063656B">
        <w:rPr>
          <w:b/>
          <w:bCs/>
          <w:lang w:val="en-US"/>
        </w:rPr>
        <w:t>Xác thực (Authentication)</w:t>
      </w:r>
      <w:r w:rsidRPr="0063656B">
        <w:rPr>
          <w:lang w:val="en-US"/>
        </w:rPr>
        <w:t xml:space="preserve">: Firebase hỗ trợ nhiều dạng xác thực khác nhau như emai, mật khẩu, số điện thoại, xác thực bằng Google, Facebook, </w:t>
      </w:r>
      <w:r w:rsidRPr="0063656B">
        <w:rPr>
          <w:lang w:val="en-US"/>
        </w:rPr>
        <w:lastRenderedPageBreak/>
        <w:t>X,…</w:t>
      </w:r>
      <w:r w:rsidR="00F35BC2" w:rsidRPr="0063656B">
        <w:rPr>
          <w:lang w:val="en-US"/>
        </w:rPr>
        <w:t xml:space="preserve"> Ngoài ra còn cung cấp tính năng bảo mật như xác thực hai yếu tố</w:t>
      </w:r>
      <w:r w:rsidR="005A3A40" w:rsidRPr="0063656B">
        <w:rPr>
          <w:lang w:val="en-US"/>
        </w:rPr>
        <w:t>. Dễ dàng tích hợp thông qua SDK Firebase.</w:t>
      </w:r>
    </w:p>
    <w:p w14:paraId="4017B0AA" w14:textId="40A4D9FF" w:rsidR="005A3A40" w:rsidRPr="0063656B" w:rsidRDefault="005A3A40" w:rsidP="0063656B">
      <w:pPr>
        <w:pStyle w:val="ListParagraph"/>
        <w:numPr>
          <w:ilvl w:val="0"/>
          <w:numId w:val="53"/>
        </w:numPr>
        <w:ind w:left="0" w:firstLine="567"/>
        <w:jc w:val="both"/>
        <w:rPr>
          <w:lang w:val="en-US"/>
        </w:rPr>
      </w:pPr>
      <w:r w:rsidRPr="0063656B">
        <w:rPr>
          <w:b/>
          <w:bCs/>
          <w:lang w:val="en-US"/>
        </w:rPr>
        <w:t>Lưu trữ đám mây (Cloud Storage)</w:t>
      </w:r>
      <w:r w:rsidRPr="0063656B">
        <w:rPr>
          <w:lang w:val="en-US"/>
        </w:rPr>
        <w:t xml:space="preserve">: </w:t>
      </w:r>
      <w:r w:rsidR="00B6170C" w:rsidRPr="0063656B">
        <w:rPr>
          <w:lang w:val="en-US"/>
        </w:rPr>
        <w:t>Firebase cho phép lưu trữ và quản lý các dữ liệu tệp tin như hình ảnh, video,…</w:t>
      </w:r>
      <w:r w:rsidR="003422A6" w:rsidRPr="0063656B">
        <w:rPr>
          <w:lang w:val="en-US"/>
        </w:rPr>
        <w:t xml:space="preserve"> và các tài liệu khác. Hỗ trợ tải lên và tải xuống một cách an toàn và hiệu quả</w:t>
      </w:r>
      <w:r w:rsidR="008F345F" w:rsidRPr="0063656B">
        <w:rPr>
          <w:lang w:val="en-US"/>
        </w:rPr>
        <w:t>. Có thể tích hợp với các tính năng khác như Authentication và Sercurity Rules.</w:t>
      </w:r>
    </w:p>
    <w:p w14:paraId="63D8A038" w14:textId="21F53968" w:rsidR="00305E38" w:rsidRPr="0063656B" w:rsidRDefault="008F345F" w:rsidP="0063656B">
      <w:pPr>
        <w:pStyle w:val="ListParagraph"/>
        <w:numPr>
          <w:ilvl w:val="0"/>
          <w:numId w:val="53"/>
        </w:numPr>
        <w:ind w:left="0" w:firstLine="567"/>
        <w:jc w:val="both"/>
        <w:rPr>
          <w:lang w:val="en-US"/>
        </w:rPr>
      </w:pPr>
      <w:r w:rsidRPr="0063656B">
        <w:rPr>
          <w:b/>
          <w:bCs/>
          <w:lang w:val="en-US"/>
        </w:rPr>
        <w:t>Phân tích dữ liệu (Data Analy</w:t>
      </w:r>
      <w:r w:rsidR="00E6326D" w:rsidRPr="0063656B">
        <w:rPr>
          <w:b/>
          <w:bCs/>
          <w:lang w:val="en-US"/>
        </w:rPr>
        <w:t>tics)</w:t>
      </w:r>
      <w:r w:rsidR="00E6326D" w:rsidRPr="0063656B">
        <w:rPr>
          <w:lang w:val="en-US"/>
        </w:rPr>
        <w:t xml:space="preserve">: Firebase cung cấp thông tin chi tiết về hành vi của người dùng và hiệu suất ứng dụng. </w:t>
      </w:r>
      <w:r w:rsidR="00305E38" w:rsidRPr="0063656B">
        <w:rPr>
          <w:lang w:val="en-US"/>
        </w:rPr>
        <w:t>Theo dõi các sự kiện khác nhau như lượt cài đặt, tương tác và chuyển đổi mục tiêu.</w:t>
      </w:r>
      <w:r w:rsidR="000502C9" w:rsidRPr="0063656B">
        <w:rPr>
          <w:lang w:val="en-US"/>
        </w:rPr>
        <w:t xml:space="preserve"> Cung cấp bảng điều khiển dễ sử dụng và báo cáo tùy chỉnh để hiểu rõ hơn về người dùng và hoạt động của họ.</w:t>
      </w:r>
    </w:p>
    <w:p w14:paraId="378B4B77" w14:textId="1D90B920" w:rsidR="00E434F6" w:rsidRPr="0063656B" w:rsidRDefault="00E434F6" w:rsidP="0063656B">
      <w:pPr>
        <w:pStyle w:val="ListParagraph"/>
        <w:numPr>
          <w:ilvl w:val="0"/>
          <w:numId w:val="53"/>
        </w:numPr>
        <w:ind w:left="0" w:firstLine="567"/>
        <w:jc w:val="both"/>
        <w:rPr>
          <w:lang w:val="en-US"/>
        </w:rPr>
      </w:pPr>
      <w:r w:rsidRPr="0063656B">
        <w:rPr>
          <w:b/>
          <w:bCs/>
          <w:lang w:val="en-US"/>
        </w:rPr>
        <w:t>Thông báo đẩy (Cloud Messaging)</w:t>
      </w:r>
      <w:r w:rsidRPr="0063656B">
        <w:rPr>
          <w:lang w:val="en-US"/>
        </w:rPr>
        <w:t xml:space="preserve">: </w:t>
      </w:r>
      <w:r w:rsidR="00F81276" w:rsidRPr="0063656B">
        <w:rPr>
          <w:lang w:val="en-US"/>
        </w:rPr>
        <w:t xml:space="preserve">Firebase Cloud Messaging </w:t>
      </w:r>
      <w:r w:rsidR="00B355B7" w:rsidRPr="0063656B">
        <w:rPr>
          <w:lang w:val="en-US"/>
        </w:rPr>
        <w:t>cho phép gửi thông báo đến người dùng trên nhiều nền tảng như Android, IOS và web</w:t>
      </w:r>
      <w:r w:rsidR="00F3006F" w:rsidRPr="0063656B">
        <w:rPr>
          <w:lang w:val="en-US"/>
        </w:rPr>
        <w:t>. Hỗ trợ gửi thông báo cá nhân hóa và tự động thông qua các segment người dùng. Tích hợp với Firebase Analytics để theo dõi hiệu suất của các thông báo.</w:t>
      </w:r>
    </w:p>
    <w:p w14:paraId="2B1A4145" w14:textId="4D9847B8" w:rsidR="0045531C" w:rsidRPr="0063656B" w:rsidRDefault="00AE6FDB" w:rsidP="0063656B">
      <w:pPr>
        <w:pStyle w:val="ListParagraph"/>
        <w:numPr>
          <w:ilvl w:val="0"/>
          <w:numId w:val="53"/>
        </w:numPr>
        <w:ind w:left="0" w:firstLine="567"/>
        <w:jc w:val="both"/>
        <w:rPr>
          <w:lang w:val="en-US"/>
        </w:rPr>
      </w:pPr>
      <w:r w:rsidRPr="0063656B">
        <w:rPr>
          <w:b/>
          <w:bCs/>
          <w:lang w:val="en-US"/>
        </w:rPr>
        <w:t>Kiểm thử (Test Lab)</w:t>
      </w:r>
      <w:r w:rsidRPr="0063656B">
        <w:rPr>
          <w:lang w:val="en-US"/>
        </w:rPr>
        <w:t xml:space="preserve">: </w:t>
      </w:r>
      <w:r w:rsidR="0045531C" w:rsidRPr="0063656B">
        <w:rPr>
          <w:lang w:val="en-US"/>
        </w:rPr>
        <w:t>Firebase Test Lab cung cấp một môi trường testing tự động để kiểm tra ứng dụng trên nhiều thiết bị và hệ điều hành khác nha</w:t>
      </w:r>
      <w:r w:rsidR="0050140B" w:rsidRPr="0063656B">
        <w:rPr>
          <w:lang w:val="en-US"/>
        </w:rPr>
        <w:t xml:space="preserve">u. Tự động kiểm tra các tính năng chính của ứng dụng </w:t>
      </w:r>
      <w:r w:rsidR="007A14B0" w:rsidRPr="0063656B">
        <w:rPr>
          <w:lang w:val="en-US"/>
        </w:rPr>
        <w:t xml:space="preserve">và báo cáo kết quả chi tiết. Hỗ trợ tích hợp với các công cụ testing bên thứ ba như </w:t>
      </w:r>
      <w:r w:rsidR="0036034F" w:rsidRPr="0036034F">
        <w:t>Espresso và XCTest.</w:t>
      </w:r>
    </w:p>
    <w:p w14:paraId="7717D234" w14:textId="2F184CB6" w:rsidR="000A2482" w:rsidRDefault="00F24E1A" w:rsidP="00B71782">
      <w:pPr>
        <w:pStyle w:val="Heading2"/>
        <w:ind w:firstLine="0"/>
        <w:jc w:val="both"/>
        <w:rPr>
          <w:lang w:val="en-US"/>
        </w:rPr>
      </w:pPr>
      <w:bookmarkStart w:id="21" w:name="_Toc167279144"/>
      <w:r>
        <w:rPr>
          <w:lang w:val="en-US"/>
        </w:rPr>
        <w:t xml:space="preserve">2.4 </w:t>
      </w:r>
      <w:r w:rsidR="000103F8">
        <w:rPr>
          <w:lang w:val="en-US"/>
        </w:rPr>
        <w:t>HEALTH CONNECT</w:t>
      </w:r>
      <w:bookmarkEnd w:id="21"/>
    </w:p>
    <w:p w14:paraId="7F55F6D1" w14:textId="5C3C9005" w:rsidR="004856CE" w:rsidRDefault="000103F8" w:rsidP="0063656B">
      <w:pPr>
        <w:jc w:val="both"/>
        <w:rPr>
          <w:lang w:val="en-US"/>
        </w:rPr>
      </w:pPr>
      <w:r>
        <w:rPr>
          <w:rStyle w:val="Strong"/>
        </w:rPr>
        <w:t>Health Connect</w:t>
      </w:r>
      <w:r w:rsidR="00053DD8">
        <w:rPr>
          <w:rStyle w:val="Strong"/>
        </w:rPr>
        <w:fldChar w:fldCharType="begin"/>
      </w:r>
      <w:r w:rsidR="00053DD8">
        <w:rPr>
          <w:rStyle w:val="Strong"/>
        </w:rPr>
        <w:instrText xml:space="preserve"> ADDIN ZOTERO_ITEM CSL_CITATION {"citationID":"Sv0kWQoM","properties":{"formattedCitation":"(Google Developers, n.d.)","plainCitation":"(Google Developers, n.d.)","noteIndex":0},"citationItems":[{"id":41,"uris":["http://zotero.org/users/local/4A2UF0y4/items/S4TC5GLN"],"itemData":{"id":41,"type":"webpage","title":"Health Connect | Android health &amp; fitness","URL":"https://developer.android.com/health-and-fitness/guides/health-connect","author":[{"family":"Google Developers","given":""}]}}],"schema":"https://github.com/citation-style-language/schema/raw/master/csl-citation.json"} </w:instrText>
      </w:r>
      <w:r w:rsidR="00053DD8">
        <w:rPr>
          <w:rStyle w:val="Strong"/>
        </w:rPr>
        <w:fldChar w:fldCharType="separate"/>
      </w:r>
      <w:r w:rsidR="00053DD8" w:rsidRPr="00053DD8">
        <w:rPr>
          <w:rFonts w:ascii="Times New Roman" w:hAnsi="Times New Roman" w:cs="Times New Roman"/>
        </w:rPr>
        <w:t>(Google Developers, n.d.)</w:t>
      </w:r>
      <w:r w:rsidR="00053DD8">
        <w:rPr>
          <w:rStyle w:val="Strong"/>
        </w:rPr>
        <w:fldChar w:fldCharType="end"/>
      </w:r>
      <w:r>
        <w:t xml:space="preserve"> là một nền tảng và API do Google phát triển, nhằm mục đích cung cấp một hệ thống tập trung và an toàn để lưu trữ và truy cập dữ liệu sức khỏe và thể dục. Health Connect hoạt động như một cầu nối giữa các ứng dụng và thiết bị khác nhau, cho phép người dùng quản lý dữ liệu sức khỏe của mình một cách toàn diện và thuận tiện hơn.</w:t>
      </w:r>
    </w:p>
    <w:p w14:paraId="40CA9BBB" w14:textId="77777777" w:rsidR="0031140C" w:rsidRDefault="0031140C" w:rsidP="0063656B">
      <w:pPr>
        <w:keepNext/>
        <w:ind w:firstLine="720"/>
        <w:jc w:val="center"/>
      </w:pPr>
      <w:r>
        <w:rPr>
          <w:noProof/>
          <w:lang w:val="en-US"/>
        </w:rPr>
        <w:drawing>
          <wp:inline distT="0" distB="0" distL="0" distR="0" wp14:anchorId="5EFA5C0B" wp14:editId="2D46A931">
            <wp:extent cx="3600000" cy="2557465"/>
            <wp:effectExtent l="0" t="0" r="0" b="0"/>
            <wp:docPr id="20313370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353" t="5649" r="7530" b="16568"/>
                    <a:stretch/>
                  </pic:blipFill>
                  <pic:spPr bwMode="auto">
                    <a:xfrm>
                      <a:off x="0" y="0"/>
                      <a:ext cx="3600000" cy="2557465"/>
                    </a:xfrm>
                    <a:prstGeom prst="rect">
                      <a:avLst/>
                    </a:prstGeom>
                    <a:noFill/>
                    <a:ln>
                      <a:noFill/>
                    </a:ln>
                    <a:extLst>
                      <a:ext uri="{53640926-AAD7-44D8-BBD7-CCE9431645EC}">
                        <a14:shadowObscured xmlns:a14="http://schemas.microsoft.com/office/drawing/2010/main"/>
                      </a:ext>
                    </a:extLst>
                  </pic:spPr>
                </pic:pic>
              </a:graphicData>
            </a:graphic>
          </wp:inline>
        </w:drawing>
      </w:r>
    </w:p>
    <w:p w14:paraId="60AB70C2" w14:textId="39B37932" w:rsidR="0031140C" w:rsidRDefault="0031140C" w:rsidP="0063656B">
      <w:pPr>
        <w:pStyle w:val="Caption"/>
        <w:rPr>
          <w:sz w:val="26"/>
          <w:szCs w:val="26"/>
          <w:lang w:val="en-US"/>
        </w:rPr>
      </w:pPr>
      <w:bookmarkStart w:id="22" w:name="_Toc167277634"/>
      <w:r w:rsidRPr="0031140C">
        <w:rPr>
          <w:sz w:val="26"/>
          <w:szCs w:val="26"/>
        </w:rPr>
        <w:t xml:space="preserve">Hình </w:t>
      </w:r>
      <w:r w:rsidRPr="0031140C">
        <w:rPr>
          <w:sz w:val="26"/>
          <w:szCs w:val="26"/>
        </w:rPr>
        <w:fldChar w:fldCharType="begin"/>
      </w:r>
      <w:r w:rsidRPr="0031140C">
        <w:rPr>
          <w:sz w:val="26"/>
          <w:szCs w:val="26"/>
        </w:rPr>
        <w:instrText xml:space="preserve"> SEQ Hình \* ARABIC </w:instrText>
      </w:r>
      <w:r w:rsidRPr="0031140C">
        <w:rPr>
          <w:sz w:val="26"/>
          <w:szCs w:val="26"/>
        </w:rPr>
        <w:fldChar w:fldCharType="separate"/>
      </w:r>
      <w:r w:rsidR="00C35D19">
        <w:rPr>
          <w:noProof/>
          <w:sz w:val="26"/>
          <w:szCs w:val="26"/>
        </w:rPr>
        <w:t>2</w:t>
      </w:r>
      <w:r w:rsidRPr="0031140C">
        <w:rPr>
          <w:sz w:val="26"/>
          <w:szCs w:val="26"/>
        </w:rPr>
        <w:fldChar w:fldCharType="end"/>
      </w:r>
      <w:r w:rsidRPr="0031140C">
        <w:rPr>
          <w:sz w:val="26"/>
          <w:szCs w:val="26"/>
          <w:lang w:val="en-US"/>
        </w:rPr>
        <w:t xml:space="preserve"> Cấu trúc của nền tảng Health Connect</w:t>
      </w:r>
      <w:bookmarkEnd w:id="22"/>
    </w:p>
    <w:p w14:paraId="59A3D2D1" w14:textId="26D6E447" w:rsidR="00667EEB" w:rsidRDefault="00667EEB" w:rsidP="0063656B">
      <w:pPr>
        <w:jc w:val="both"/>
        <w:rPr>
          <w:lang w:val="en-US"/>
        </w:rPr>
      </w:pPr>
      <w:r>
        <w:rPr>
          <w:lang w:val="en-US"/>
        </w:rPr>
        <w:t>Thành phần cấu trúc của Health Connect gồm:</w:t>
      </w:r>
    </w:p>
    <w:p w14:paraId="2B439F55" w14:textId="32A007B8" w:rsidR="00667EEB" w:rsidRPr="0063656B" w:rsidRDefault="00667EEB" w:rsidP="0063656B">
      <w:pPr>
        <w:pStyle w:val="ListParagraph"/>
        <w:numPr>
          <w:ilvl w:val="0"/>
          <w:numId w:val="54"/>
        </w:numPr>
        <w:ind w:left="0" w:firstLine="567"/>
        <w:jc w:val="both"/>
        <w:rPr>
          <w:lang w:val="en-US"/>
        </w:rPr>
      </w:pPr>
      <w:r w:rsidRPr="0063656B">
        <w:rPr>
          <w:lang w:val="en-US"/>
        </w:rPr>
        <w:lastRenderedPageBreak/>
        <w:t>SDK (Software Development Kit): Là trung gian cho phép ứng dụng khách giao tiếp với Health Connect thông qua IPC</w:t>
      </w:r>
      <w:r w:rsidR="0018540C" w:rsidRPr="0063656B">
        <w:rPr>
          <w:lang w:val="en-US"/>
        </w:rPr>
        <w:t xml:space="preserve"> (inter-process communication).</w:t>
      </w:r>
    </w:p>
    <w:p w14:paraId="12E8F1B4" w14:textId="62B90DDC" w:rsidR="0018540C" w:rsidRPr="0063656B" w:rsidRDefault="0018540C" w:rsidP="0063656B">
      <w:pPr>
        <w:pStyle w:val="ListParagraph"/>
        <w:numPr>
          <w:ilvl w:val="0"/>
          <w:numId w:val="54"/>
        </w:numPr>
        <w:ind w:left="0" w:firstLine="567"/>
        <w:jc w:val="both"/>
        <w:rPr>
          <w:lang w:val="en-US"/>
        </w:rPr>
      </w:pPr>
      <w:r w:rsidRPr="0063656B">
        <w:rPr>
          <w:lang w:val="en-US"/>
        </w:rPr>
        <w:t>Client App: Là ứng dụng được tích hợp Health Connect, các ứng dụng này sẽ liên kết SDK với Health Connect từ đó tạo ra một hệ sinh thái dữ liệu sức khoẻ.</w:t>
      </w:r>
    </w:p>
    <w:p w14:paraId="4A9BC05C" w14:textId="418216FC" w:rsidR="00A44D37" w:rsidRPr="0063656B" w:rsidRDefault="00A44D37" w:rsidP="0063656B">
      <w:pPr>
        <w:pStyle w:val="ListParagraph"/>
        <w:numPr>
          <w:ilvl w:val="0"/>
          <w:numId w:val="54"/>
        </w:numPr>
        <w:ind w:left="0" w:firstLine="567"/>
        <w:jc w:val="both"/>
        <w:rPr>
          <w:lang w:val="en-US"/>
        </w:rPr>
      </w:pPr>
      <w:r w:rsidRPr="0063656B">
        <w:rPr>
          <w:lang w:val="en-US"/>
        </w:rPr>
        <w:t>Health Connect APK: là thành phần chính của API Health Connect, chứa cả thành phần Quản lý quyền và Quản lý dữ liệu của API đó. APK Health Connect được cung cấp trực tiếp trên thiết bị của người dùng.</w:t>
      </w:r>
    </w:p>
    <w:p w14:paraId="714D3F85" w14:textId="35555C09" w:rsidR="00E77ACD" w:rsidRPr="0063656B" w:rsidRDefault="00A44D37" w:rsidP="0063656B">
      <w:pPr>
        <w:pStyle w:val="ListParagraph"/>
        <w:numPr>
          <w:ilvl w:val="0"/>
          <w:numId w:val="54"/>
        </w:numPr>
        <w:ind w:left="0" w:firstLine="567"/>
        <w:jc w:val="both"/>
        <w:rPr>
          <w:lang w:val="en-US"/>
        </w:rPr>
      </w:pPr>
      <w:r w:rsidRPr="0063656B">
        <w:rPr>
          <w:lang w:val="en-US"/>
        </w:rPr>
        <w:t>Permission Management: Thành phần này dùng để quản lý các quyền truy cập vào các loại dữ liệu được cung cấp bởi Health Connect, giúp người dùng quản lý được quyền truy cập dữ liệu trên nhiều ứng dụng khác nhau</w:t>
      </w:r>
      <w:r w:rsidR="00BA7485" w:rsidRPr="0063656B">
        <w:rPr>
          <w:lang w:val="en-US"/>
        </w:rPr>
        <w:t>.</w:t>
      </w:r>
    </w:p>
    <w:p w14:paraId="166AC124" w14:textId="3768B42B" w:rsidR="00E77ACD" w:rsidRPr="0063656B" w:rsidRDefault="00E77ACD" w:rsidP="0063656B">
      <w:pPr>
        <w:jc w:val="both"/>
        <w:rPr>
          <w:lang w:val="en-US"/>
        </w:rPr>
      </w:pPr>
      <w:r w:rsidRPr="0063656B">
        <w:rPr>
          <w:lang w:val="en-US"/>
        </w:rPr>
        <w:t>Các chức năng chính của Health Connect:</w:t>
      </w:r>
    </w:p>
    <w:p w14:paraId="67B55B0A" w14:textId="71E0C42D" w:rsidR="00E77ACD" w:rsidRPr="0063656B" w:rsidRDefault="00E77ACD" w:rsidP="0063656B">
      <w:pPr>
        <w:pStyle w:val="ListParagraph"/>
        <w:numPr>
          <w:ilvl w:val="0"/>
          <w:numId w:val="55"/>
        </w:numPr>
        <w:ind w:left="0" w:firstLine="567"/>
        <w:jc w:val="both"/>
        <w:rPr>
          <w:lang w:val="en-US"/>
        </w:rPr>
      </w:pPr>
      <w:r w:rsidRPr="0063656B">
        <w:rPr>
          <w:lang w:val="en-US"/>
        </w:rPr>
        <w:t>CRUD: Nền tảng cung cấp các hàm thêm, cập nhật và xoá dữ liệu đã ghi. Health Connect cũng cung cấp chức năng đồng bộ hoá dữ liệu với nhiều ứng dụng khác nhau.</w:t>
      </w:r>
    </w:p>
    <w:p w14:paraId="76BE10CF" w14:textId="792E0D49" w:rsidR="00E77ACD" w:rsidRPr="0063656B" w:rsidRDefault="00E77ACD" w:rsidP="0063656B">
      <w:pPr>
        <w:pStyle w:val="ListParagraph"/>
        <w:numPr>
          <w:ilvl w:val="0"/>
          <w:numId w:val="55"/>
        </w:numPr>
        <w:ind w:left="0" w:firstLine="567"/>
        <w:jc w:val="both"/>
        <w:rPr>
          <w:lang w:val="en-US"/>
        </w:rPr>
      </w:pPr>
      <w:r w:rsidRPr="0063656B">
        <w:rPr>
          <w:lang w:val="en-US"/>
        </w:rPr>
        <w:t>Các hàm tổng hợp: Health Connect cung cấp các hàm tính trung bình, tối thiểu hoặc tối đa một loại dữ liệu</w:t>
      </w:r>
      <w:r w:rsidR="004B1F34" w:rsidRPr="0063656B">
        <w:rPr>
          <w:lang w:val="en-US"/>
        </w:rPr>
        <w:t>, tổng số dữ liệu,..v.v.</w:t>
      </w:r>
    </w:p>
    <w:p w14:paraId="279616AB" w14:textId="2EFC1A0A" w:rsidR="002A5AF2" w:rsidRPr="0063656B" w:rsidRDefault="002A5AF2" w:rsidP="0063656B">
      <w:pPr>
        <w:pStyle w:val="ListParagraph"/>
        <w:numPr>
          <w:ilvl w:val="0"/>
          <w:numId w:val="55"/>
        </w:numPr>
        <w:ind w:left="0" w:firstLine="567"/>
        <w:jc w:val="both"/>
        <w:rPr>
          <w:lang w:val="en-US"/>
        </w:rPr>
      </w:pPr>
      <w:r w:rsidRPr="0063656B">
        <w:rPr>
          <w:lang w:val="en-US"/>
        </w:rPr>
        <w:t>Cách phương thức kiểm tra tính tương thich thiết bị: Health Connect tương tích với Android SDK 28 trở lên, và cho phép kiểm tra Health Connect có khả dụng trên thiết bị  người dùng hay không.</w:t>
      </w:r>
    </w:p>
    <w:p w14:paraId="75160785" w14:textId="1F6F3F4B" w:rsidR="002A5AF2" w:rsidRPr="0063656B" w:rsidRDefault="002A5AF2" w:rsidP="0063656B">
      <w:pPr>
        <w:pStyle w:val="ListParagraph"/>
        <w:numPr>
          <w:ilvl w:val="0"/>
          <w:numId w:val="55"/>
        </w:numPr>
        <w:ind w:left="0" w:firstLine="567"/>
        <w:jc w:val="both"/>
        <w:rPr>
          <w:lang w:val="en-US"/>
        </w:rPr>
      </w:pPr>
      <w:r w:rsidRPr="0063656B">
        <w:rPr>
          <w:lang w:val="en-US"/>
        </w:rPr>
        <w:t>Kiểm tra quyền truy cập: Health Connect đòi hỏi việc quản lý đọc/ghi</w:t>
      </w:r>
      <w:r w:rsidR="0063656B" w:rsidRPr="0063656B">
        <w:rPr>
          <w:lang w:val="en-US"/>
        </w:rPr>
        <w:t xml:space="preserve"> </w:t>
      </w:r>
      <w:r w:rsidRPr="0063656B">
        <w:rPr>
          <w:lang w:val="en-US"/>
        </w:rPr>
        <w:t>nghiêm ngặt của ứng dụng khách, chức năng này sẽ từ chối việc thao tác với dữ liệu nếu ứng dụng khách chưa được cấp quyền truy cập vào dữ liệu sức khoẻ chỉ định.</w:t>
      </w:r>
    </w:p>
    <w:p w14:paraId="4F803FBE" w14:textId="63F271B1" w:rsidR="002F487A" w:rsidRPr="0063656B" w:rsidRDefault="002F487A" w:rsidP="0063656B">
      <w:pPr>
        <w:pStyle w:val="ListParagraph"/>
        <w:numPr>
          <w:ilvl w:val="0"/>
          <w:numId w:val="55"/>
        </w:numPr>
        <w:ind w:left="0" w:firstLine="567"/>
        <w:jc w:val="both"/>
        <w:rPr>
          <w:lang w:val="en-US"/>
        </w:rPr>
      </w:pPr>
      <w:r w:rsidRPr="0063656B">
        <w:rPr>
          <w:lang w:val="en-US"/>
        </w:rPr>
        <w:t>Đọc dữ liệu sức khoẻ: Health Connect hỗ trợ tất cả các loại dữ liệu được dùng cho việc đo sức khoẻ, thể chất.</w:t>
      </w:r>
    </w:p>
    <w:p w14:paraId="1655C4AD" w14:textId="661955A0" w:rsidR="001F3B46" w:rsidRDefault="00C3285C" w:rsidP="00B71782">
      <w:pPr>
        <w:pStyle w:val="Heading2"/>
        <w:ind w:firstLine="0"/>
        <w:rPr>
          <w:lang w:val="en-US"/>
        </w:rPr>
      </w:pPr>
      <w:bookmarkStart w:id="23" w:name="_Toc167279145"/>
      <w:r>
        <w:rPr>
          <w:lang w:val="en-US"/>
        </w:rPr>
        <w:t>2.5 TÌM HIỂU VỀ CHỈ SỐ SỨC KHOẺ</w:t>
      </w:r>
      <w:bookmarkEnd w:id="23"/>
    </w:p>
    <w:p w14:paraId="216CB28B" w14:textId="0853C70F" w:rsidR="001F3B46" w:rsidRDefault="00C3285C" w:rsidP="00B71782">
      <w:pPr>
        <w:pStyle w:val="Heading3"/>
        <w:ind w:firstLine="0"/>
        <w:rPr>
          <w:lang w:val="en-US"/>
        </w:rPr>
      </w:pPr>
      <w:bookmarkStart w:id="24" w:name="_Toc167279146"/>
      <w:r>
        <w:rPr>
          <w:lang w:val="en-US"/>
        </w:rPr>
        <w:t xml:space="preserve">2.5.1 </w:t>
      </w:r>
      <w:r w:rsidR="001F3B46">
        <w:rPr>
          <w:lang w:val="en-US"/>
        </w:rPr>
        <w:t>Nhịp tim</w:t>
      </w:r>
      <w:bookmarkEnd w:id="24"/>
    </w:p>
    <w:p w14:paraId="55687596" w14:textId="7450306B" w:rsidR="00357A9D" w:rsidRDefault="00C3285C" w:rsidP="00B71782">
      <w:pPr>
        <w:pStyle w:val="Heading4"/>
        <w:ind w:firstLine="0"/>
        <w:rPr>
          <w:lang w:val="en-US"/>
        </w:rPr>
      </w:pPr>
      <w:r>
        <w:rPr>
          <w:lang w:val="en-US"/>
        </w:rPr>
        <w:t xml:space="preserve">2.5.1.1 </w:t>
      </w:r>
      <w:r w:rsidR="00357A9D">
        <w:rPr>
          <w:lang w:val="en-US"/>
        </w:rPr>
        <w:t>Nhịp tim là gì</w:t>
      </w:r>
      <w:r w:rsidR="00441ED2">
        <w:rPr>
          <w:lang w:val="en-US"/>
        </w:rPr>
        <w:t>?</w:t>
      </w:r>
    </w:p>
    <w:p w14:paraId="055EB459" w14:textId="1D397D8C" w:rsidR="00357A9D" w:rsidRPr="00357A9D" w:rsidRDefault="00357A9D" w:rsidP="000F3929">
      <w:pPr>
        <w:ind w:firstLine="720"/>
        <w:jc w:val="both"/>
        <w:rPr>
          <w:lang w:val="en-US"/>
        </w:rPr>
      </w:pPr>
      <w:r>
        <w:rPr>
          <w:lang w:val="en-US"/>
        </w:rPr>
        <w:t>Trái tim của con người liên tục co bóp, bơm máu đi khắp cơ thể. Để dễ dàng chẩn đoán các vấn đề liên quan về tim, giới y học đã đề ra chỉ số đo hoạt động của trái tim gọi là nhịp tim. Nhịp tim được đo bằng đơn vị BPM (Beat Per Minute) được hiểu là số lần đập của tim trong vòng một phút.</w:t>
      </w:r>
    </w:p>
    <w:p w14:paraId="6A72FDB0" w14:textId="2365C413" w:rsidR="00357A9D" w:rsidRDefault="00C3285C" w:rsidP="00B71782">
      <w:pPr>
        <w:pStyle w:val="Heading4"/>
        <w:ind w:firstLine="0"/>
        <w:rPr>
          <w:lang w:val="en-US"/>
        </w:rPr>
      </w:pPr>
      <w:r>
        <w:rPr>
          <w:lang w:val="en-US"/>
        </w:rPr>
        <w:t xml:space="preserve">2.5.1.2 </w:t>
      </w:r>
      <w:r w:rsidR="00357A9D">
        <w:rPr>
          <w:lang w:val="en-US"/>
        </w:rPr>
        <w:t>Ý nghĩa của việc theo dõi nhịp tim</w:t>
      </w:r>
    </w:p>
    <w:p w14:paraId="77C6B2D3" w14:textId="0C74F4EB" w:rsidR="00357A9D" w:rsidRPr="00357A9D" w:rsidRDefault="00C73555" w:rsidP="000F3929">
      <w:pPr>
        <w:ind w:firstLine="720"/>
        <w:jc w:val="both"/>
        <w:rPr>
          <w:lang w:val="en-US"/>
        </w:rPr>
      </w:pPr>
      <w:r w:rsidRPr="00C73555">
        <w:rPr>
          <w:lang w:val="en-US"/>
        </w:rPr>
        <w:t xml:space="preserve">Việc theo dõi nhịp tim có ý nghĩa quan trọng. Nhịp tim, mặc dù là một chỉ số quen thuộc, nhưng không phải mọi người đều hiểu rõ, đặc biệt khi nó là một trong những yếu tố quan trọng nhất liên quan đến sức khỏe tim mạch. Khi tiến hành khám sức khỏe, bác sĩ sẽ tiến hành thu thập thông tin về tình trạng sinh lý của bệnh nhân, trong đó có nhịp tim. Nhịp tim có thể cung cấp nhiều thông tin chi tiết về tình trạng sức khỏe </w:t>
      </w:r>
      <w:r>
        <w:rPr>
          <w:lang w:val="en-US"/>
        </w:rPr>
        <w:t>của con người</w:t>
      </w:r>
      <w:r w:rsidRPr="00C73555">
        <w:rPr>
          <w:lang w:val="en-US"/>
        </w:rPr>
        <w:t>.</w:t>
      </w:r>
    </w:p>
    <w:p w14:paraId="05418EC9" w14:textId="435375D1" w:rsidR="00357A9D" w:rsidRDefault="00C3285C" w:rsidP="00B71782">
      <w:pPr>
        <w:pStyle w:val="Heading4"/>
        <w:ind w:firstLine="0"/>
        <w:rPr>
          <w:lang w:val="en-US"/>
        </w:rPr>
      </w:pPr>
      <w:r>
        <w:rPr>
          <w:lang w:val="en-US"/>
        </w:rPr>
        <w:t xml:space="preserve">2.5.1.3 </w:t>
      </w:r>
      <w:r w:rsidR="00357A9D">
        <w:rPr>
          <w:lang w:val="en-US"/>
        </w:rPr>
        <w:t>Các chỉ số đánh giá của nghịp tim</w:t>
      </w:r>
    </w:p>
    <w:p w14:paraId="5565BEC2" w14:textId="522C210C" w:rsidR="0047280C" w:rsidRDefault="0047280C" w:rsidP="000F3929">
      <w:pPr>
        <w:ind w:firstLine="720"/>
        <w:jc w:val="both"/>
        <w:rPr>
          <w:lang w:val="en-US"/>
        </w:rPr>
      </w:pPr>
      <w:r>
        <w:rPr>
          <w:lang w:val="en-US"/>
        </w:rPr>
        <w:t xml:space="preserve">Nhịp tim có thể bị ảnh hưởng bởi nhiều yếu tố bao gồm: Tình trạng sức khoẻ; Mức độ hoạt động; Nhiệt độ không khí; Tư thế (đứng, ngồi, nằm); </w:t>
      </w:r>
      <w:r>
        <w:rPr>
          <w:lang w:val="en-US"/>
        </w:rPr>
        <w:lastRenderedPageBreak/>
        <w:t>Trạng thái tinh thần hoặc cảm xúc của con người (ví dụ như phấn khích, lo sợ, …v.v, có thể ảnh hưởng đến chỉ số nhịp tim</w:t>
      </w:r>
      <w:r w:rsidR="00154AF5">
        <w:rPr>
          <w:lang w:val="en-US"/>
        </w:rPr>
        <w:t>); Trọng lượng cơ thể; Ảnh hưởng của các loại thuốc tim mạch.</w:t>
      </w:r>
    </w:p>
    <w:p w14:paraId="328A43BE" w14:textId="17DBFF31" w:rsidR="00292BA5" w:rsidRDefault="00581A43" w:rsidP="000F3929">
      <w:pPr>
        <w:ind w:firstLine="720"/>
        <w:jc w:val="both"/>
        <w:rPr>
          <w:lang w:val="en-US"/>
        </w:rPr>
      </w:pPr>
      <w:r>
        <w:rPr>
          <w:lang w:val="en-US"/>
        </w:rPr>
        <w:t>Theo trung tâm kiểm soát và phòng ngừa dịch bệnh Hoa Kỳ</w:t>
      </w:r>
      <w:r w:rsidR="009F50FF">
        <w:rPr>
          <w:lang w:val="en-US"/>
        </w:rPr>
        <w:t xml:space="preserve"> - </w:t>
      </w:r>
      <w:r>
        <w:rPr>
          <w:lang w:val="en-US"/>
        </w:rPr>
        <w:t>Centers for Diease Control an Prevention</w:t>
      </w:r>
      <w:r w:rsidR="0019413F">
        <w:rPr>
          <w:lang w:val="en-US"/>
        </w:rPr>
        <w:fldChar w:fldCharType="begin"/>
      </w:r>
      <w:r w:rsidR="0073129F">
        <w:rPr>
          <w:lang w:val="en-US"/>
        </w:rPr>
        <w:instrText xml:space="preserve"> ADDIN ZOTERO_ITEM CSL_CITATION {"citationID":"ZAJtm7vn","properties":{"formattedCitation":"(\\uc0\\u8220{}Target Heart Rate and Estimated Maximum Heart Rate,\\uc0\\u8221{} n.d.)","plainCitation":"(“Target Heart Rate and Estimated Maximum Heart Rate,” n.d.)","noteIndex":0},"citationItems":[{"id":18,"uris":["http://zotero.org/users/local/4A2UF0y4/items/RXC8NZ26"],"itemData":{"id":18,"type":"webpage","container-title":"Target Heart Rate and Estimated Maximum Heart Rate  | Physical Activity | CDC","genre":"Government","title":"Target Heart Rate and Estimated Maximum Heart Rate","URL":"https://www.cdc.gov/physicalactivity/basics/measuring/heartrate.htm"}}],"schema":"https://github.com/citation-style-language/schema/raw/master/csl-citation.json"} </w:instrText>
      </w:r>
      <w:r w:rsidR="0019413F">
        <w:rPr>
          <w:lang w:val="en-US"/>
        </w:rPr>
        <w:fldChar w:fldCharType="separate"/>
      </w:r>
      <w:r w:rsidR="0073129F" w:rsidRPr="0073129F">
        <w:rPr>
          <w:rFonts w:ascii="Times New Roman" w:hAnsi="Times New Roman" w:cs="Times New Roman"/>
          <w:szCs w:val="24"/>
        </w:rPr>
        <w:t>(“Target Heart Rate and Estimated Maximum Heart Rate,” n.d.)</w:t>
      </w:r>
      <w:r w:rsidR="0019413F">
        <w:rPr>
          <w:lang w:val="en-US"/>
        </w:rPr>
        <w:fldChar w:fldCharType="end"/>
      </w:r>
      <w:r w:rsidR="009F50FF">
        <w:rPr>
          <w:lang w:val="en-US"/>
        </w:rPr>
        <w:t xml:space="preserve"> đã đưa ra công thức tính chỉ số nhịp tim an toàn như sau</w:t>
      </w:r>
      <w:r w:rsidR="00292BA5">
        <w:rPr>
          <w:lang w:val="en-US"/>
        </w:rPr>
        <w:t>:</w:t>
      </w:r>
    </w:p>
    <w:p w14:paraId="2B70291A" w14:textId="77C19437" w:rsidR="00292BA5" w:rsidRPr="00292BA5" w:rsidRDefault="00292BA5" w:rsidP="000F3929">
      <w:pPr>
        <w:ind w:firstLine="720"/>
        <w:jc w:val="both"/>
      </w:pPr>
      <w:r w:rsidRPr="00C3285C">
        <w:rPr>
          <w:b/>
          <w:bCs/>
        </w:rPr>
        <w:t>Đối với hoạt động thể chất cường độ vừa phải</w:t>
      </w:r>
      <w:r w:rsidR="00C3285C">
        <w:rPr>
          <w:lang w:val="en-US"/>
        </w:rPr>
        <w:t>:</w:t>
      </w:r>
      <w:r w:rsidRPr="00292BA5">
        <w:t xml:space="preserve"> nhịp tim mục tiêu của bạn phải nằm trong khoảng từ 64% đến 76% nhịp tim tối đa của bạn. Bạn có thể ước tính nhịp tim tối đa dựa trên tuổi của bạn. Để ước tính nhịp tim tối đa liên quan đến tuổi của bạn, hãy trừ đi tuổi của bạn từ 220. Ví dụ, đối với một người 50 tuổi, nhịp tim tối đa liên quan đến tuổi ước tính sẽ được tính là 220 - 50 tuổi = 170 nhịp mỗi phút (bpm). Các mức 64% và 76% sẽ là:</w:t>
      </w:r>
    </w:p>
    <w:p w14:paraId="08E5A0C4" w14:textId="2E056A0D" w:rsidR="00292BA5" w:rsidRPr="00292BA5" w:rsidRDefault="00292BA5" w:rsidP="0063656B">
      <w:pPr>
        <w:pStyle w:val="ListParagraph"/>
        <w:numPr>
          <w:ilvl w:val="0"/>
          <w:numId w:val="56"/>
        </w:numPr>
        <w:ind w:left="0" w:firstLine="567"/>
        <w:jc w:val="both"/>
      </w:pPr>
      <w:r w:rsidRPr="00292BA5">
        <w:t>Mức 64%: 170 x 0,64 = 109 bpm</w:t>
      </w:r>
    </w:p>
    <w:p w14:paraId="6C553C44" w14:textId="77777777" w:rsidR="00292BA5" w:rsidRPr="00292BA5" w:rsidRDefault="00292BA5" w:rsidP="0063656B">
      <w:pPr>
        <w:pStyle w:val="ListParagraph"/>
        <w:numPr>
          <w:ilvl w:val="0"/>
          <w:numId w:val="56"/>
        </w:numPr>
        <w:ind w:left="0" w:firstLine="567"/>
        <w:jc w:val="both"/>
      </w:pPr>
      <w:r w:rsidRPr="00292BA5">
        <w:t>Mức 76%: 170 x 0,76 = 129 bpm</w:t>
      </w:r>
    </w:p>
    <w:p w14:paraId="1CF5FE55" w14:textId="77777777" w:rsidR="00292BA5" w:rsidRPr="00292BA5" w:rsidRDefault="00292BA5" w:rsidP="000F3929">
      <w:pPr>
        <w:ind w:firstLine="720"/>
        <w:jc w:val="both"/>
      </w:pPr>
      <w:r w:rsidRPr="00292BA5">
        <w:t>Điều này cho thấy hoạt động thể chất cường độ vừa phải đối với một người 50 tuổi sẽ yêu cầu nhịp tim duy trì trong khoảng từ 109 đến 129 bpm trong khi hoạt động thể chất.</w:t>
      </w:r>
    </w:p>
    <w:p w14:paraId="242ABFA6" w14:textId="55DB8B64" w:rsidR="00292BA5" w:rsidRPr="00292BA5" w:rsidRDefault="00292BA5" w:rsidP="000F3929">
      <w:pPr>
        <w:ind w:firstLine="720"/>
        <w:jc w:val="both"/>
      </w:pPr>
      <w:r w:rsidRPr="00292BA5">
        <w:rPr>
          <w:b/>
          <w:bCs/>
        </w:rPr>
        <w:t>Đối với hoạt động thể chất cường độ mạnh</w:t>
      </w:r>
      <w:r w:rsidR="00C3285C">
        <w:rPr>
          <w:lang w:val="en-US"/>
        </w:rPr>
        <w:t>:</w:t>
      </w:r>
      <w:r w:rsidRPr="00292BA5">
        <w:t xml:space="preserve"> nhịp tim mục tiêu của bạn phải nằm trong khoảng từ 77% đến 93%</w:t>
      </w:r>
      <w:hyperlink r:id="rId16" w:anchor="1" w:history="1">
        <w:r w:rsidRPr="00292BA5">
          <w:rPr>
            <w:rStyle w:val="Hyperlink"/>
            <w:vertAlign w:val="superscript"/>
          </w:rPr>
          <w:t>1</w:t>
        </w:r>
      </w:hyperlink>
      <w:r w:rsidRPr="00292BA5">
        <w:rPr>
          <w:vertAlign w:val="superscript"/>
        </w:rPr>
        <w:t>,</w:t>
      </w:r>
      <w:hyperlink r:id="rId17" w:anchor="2" w:history="1">
        <w:r w:rsidRPr="00292BA5">
          <w:rPr>
            <w:rStyle w:val="Hyperlink"/>
            <w:vertAlign w:val="superscript"/>
          </w:rPr>
          <w:t>2</w:t>
        </w:r>
      </w:hyperlink>
      <w:r w:rsidRPr="00292BA5">
        <w:t> nhịp tim tối đa của bạn. Để tìm ra phạm vi này, hãy làm theo cùng một công thức được sử dụng ở trên, ngoại trừ thay đổi "64 và 76%" thành "77 và 93%". Ví dụ, đối với một người 35 tuổi, nhịp tim tối đa liên quan đến tuổi ước tính sẽ được tính là 220 - 35 tuổi = 185 nhịp mỗi phút (bpm). Các mức 77% và 93% sẽ là:</w:t>
      </w:r>
    </w:p>
    <w:p w14:paraId="170702B2" w14:textId="612B5638" w:rsidR="00292BA5" w:rsidRPr="00292BA5" w:rsidRDefault="00292BA5" w:rsidP="0063656B">
      <w:pPr>
        <w:pStyle w:val="ListParagraph"/>
        <w:numPr>
          <w:ilvl w:val="0"/>
          <w:numId w:val="57"/>
        </w:numPr>
        <w:ind w:left="0" w:firstLine="567"/>
        <w:jc w:val="both"/>
      </w:pPr>
      <w:r w:rsidRPr="00292BA5">
        <w:t>Mức 77%: 185 x 0,77 = 142 bpm</w:t>
      </w:r>
    </w:p>
    <w:p w14:paraId="02FF33C5" w14:textId="77777777" w:rsidR="00292BA5" w:rsidRPr="00292BA5" w:rsidRDefault="00292BA5" w:rsidP="0063656B">
      <w:pPr>
        <w:pStyle w:val="ListParagraph"/>
        <w:numPr>
          <w:ilvl w:val="0"/>
          <w:numId w:val="57"/>
        </w:numPr>
        <w:ind w:left="0" w:firstLine="567"/>
        <w:jc w:val="both"/>
      </w:pPr>
      <w:r w:rsidRPr="00292BA5">
        <w:t>Mức 93%: 185 x 0,93 = 172 bpm</w:t>
      </w:r>
    </w:p>
    <w:p w14:paraId="59DB3B09" w14:textId="12D67655" w:rsidR="00292BA5" w:rsidRPr="00FB4740" w:rsidRDefault="00292BA5" w:rsidP="0063656B">
      <w:pPr>
        <w:jc w:val="both"/>
        <w:rPr>
          <w:lang w:val="en-US"/>
        </w:rPr>
      </w:pPr>
      <w:r w:rsidRPr="00292BA5">
        <w:t>Điều này cho thấy hoạt động thể chất cường độ mạnh đối với một người 35 tuổi sẽ yêu cầu nhịp tim duy trì trong khoảng từ 142 đến 172 bpm trong khi hoạt động thể chất.</w:t>
      </w:r>
    </w:p>
    <w:p w14:paraId="5FBA2D33" w14:textId="76E6F9DE" w:rsidR="001F3B46" w:rsidRDefault="00C3285C" w:rsidP="00B71782">
      <w:pPr>
        <w:pStyle w:val="Heading3"/>
        <w:ind w:firstLine="0"/>
        <w:rPr>
          <w:lang w:val="en-US"/>
        </w:rPr>
      </w:pPr>
      <w:bookmarkStart w:id="25" w:name="_Toc167279147"/>
      <w:r>
        <w:rPr>
          <w:lang w:val="en-US"/>
        </w:rPr>
        <w:t xml:space="preserve">2.5.2 </w:t>
      </w:r>
      <w:r w:rsidR="001F3B46">
        <w:rPr>
          <w:lang w:val="en-US"/>
        </w:rPr>
        <w:t>SpO2</w:t>
      </w:r>
      <w:bookmarkEnd w:id="25"/>
    </w:p>
    <w:p w14:paraId="26E7EB24" w14:textId="5E984E39" w:rsidR="00441ED2" w:rsidRDefault="00C3285C" w:rsidP="00B71782">
      <w:pPr>
        <w:pStyle w:val="Heading4"/>
        <w:ind w:firstLine="0"/>
        <w:rPr>
          <w:lang w:val="en-US"/>
        </w:rPr>
      </w:pPr>
      <w:r>
        <w:rPr>
          <w:lang w:val="en-US"/>
        </w:rPr>
        <w:t xml:space="preserve">2.5.2.1  </w:t>
      </w:r>
      <w:r w:rsidR="00441ED2">
        <w:rPr>
          <w:lang w:val="en-US"/>
        </w:rPr>
        <w:t>SpO2 là gì?</w:t>
      </w:r>
    </w:p>
    <w:p w14:paraId="598C0D15" w14:textId="09E2ACC0" w:rsidR="00FF01E1" w:rsidRPr="00FF01E1" w:rsidRDefault="00AD5B73" w:rsidP="0063656B">
      <w:pPr>
        <w:jc w:val="both"/>
        <w:rPr>
          <w:lang w:val="en-US"/>
        </w:rPr>
      </w:pPr>
      <w:r w:rsidRPr="00AD5B73">
        <w:t>SpO2, hay còn được biết đến với tên đầy đủ là “Saturation of peripheral oxygen”, chỉ độ bão hòa oxy trong dòng máu ngoại vi. Để giải thích một cách khác, SpO2 là phần trăm của hemoglobin đã kết hợp với oxy so với tổng số hemoglobin trong máu (bao gồm cả hemoglobin đã và chưa kết hợp với oxy). SpO2 thường được coi là một trong năm chỉ số quan trọng nhất để đánh giá tình trạng sức khỏe của cơ thể, cùng với nhịp tim, nhiệt độ cơ thể, huyết áp và tần số hô hấp.</w:t>
      </w:r>
    </w:p>
    <w:p w14:paraId="3482F80D" w14:textId="48EE895A" w:rsidR="00441ED2" w:rsidRDefault="00C3285C" w:rsidP="00B71782">
      <w:pPr>
        <w:pStyle w:val="Heading4"/>
        <w:ind w:firstLine="0"/>
        <w:rPr>
          <w:lang w:val="en-US"/>
        </w:rPr>
      </w:pPr>
      <w:r>
        <w:rPr>
          <w:lang w:val="en-US"/>
        </w:rPr>
        <w:t xml:space="preserve">2.5.2.2 </w:t>
      </w:r>
      <w:r w:rsidR="00441ED2">
        <w:rPr>
          <w:lang w:val="en-US"/>
        </w:rPr>
        <w:t>Ý nghĩa của việc theo dõi SpO2</w:t>
      </w:r>
    </w:p>
    <w:p w14:paraId="0110808A" w14:textId="446515E4" w:rsidR="00D26209" w:rsidRPr="00D26209" w:rsidRDefault="00D26209" w:rsidP="0063656B">
      <w:pPr>
        <w:tabs>
          <w:tab w:val="left" w:pos="810"/>
        </w:tabs>
        <w:rPr>
          <w:rFonts w:cs="Times New Roman"/>
          <w:color w:val="000000" w:themeColor="text1"/>
          <w:szCs w:val="26"/>
          <w:shd w:val="clear" w:color="auto" w:fill="FFFFFF"/>
          <w:lang w:val="en-US"/>
        </w:rPr>
      </w:pPr>
      <w:r w:rsidRPr="00666506">
        <w:rPr>
          <w:rFonts w:cs="Times New Roman"/>
          <w:color w:val="000000" w:themeColor="text1"/>
          <w:szCs w:val="26"/>
          <w:shd w:val="clear" w:color="auto" w:fill="FFFFFF"/>
        </w:rPr>
        <w:t>SpO2 là một trong 5 dấu hiệu sinh tồn của con người. Khi cơ thể bạn không có đủ oxy, bạn có thể bị thiếu oxy hoặc thiếu oxy máu. Đây là những điều kiện nguy hiểm. Không có oxy, não</w:t>
      </w:r>
      <w:r>
        <w:rPr>
          <w:rFonts w:cs="Times New Roman"/>
          <w:color w:val="000000" w:themeColor="text1"/>
          <w:szCs w:val="26"/>
          <w:shd w:val="clear" w:color="auto" w:fill="FFFFFF"/>
        </w:rPr>
        <w:t>,</w:t>
      </w:r>
      <w:r w:rsidRPr="00666506">
        <w:rPr>
          <w:rFonts w:cs="Times New Roman"/>
          <w:color w:val="000000" w:themeColor="text1"/>
          <w:szCs w:val="26"/>
          <w:shd w:val="clear" w:color="auto" w:fill="FFFFFF"/>
        </w:rPr>
        <w:t xml:space="preserve"> gan và các cơ quan khác của bạn có thể bị hư hại chỉ vài phút sau khi các triệu chứng bắt đầu. Theo dõi chỉ số </w:t>
      </w:r>
      <w:r w:rsidRPr="00666506">
        <w:rPr>
          <w:rFonts w:cs="Times New Roman"/>
          <w:color w:val="000000" w:themeColor="text1"/>
          <w:szCs w:val="26"/>
          <w:shd w:val="clear" w:color="auto" w:fill="FFFFFF"/>
        </w:rPr>
        <w:lastRenderedPageBreak/>
        <w:t>SpO2 thường xuyên sẽ giúp bạn nắm rõ lượng oxy trong máu, biết được khi nào bạn cần thêm oxy cho cơ thể hoặc có những xử lý kịp thời khi có tình trạng nguy hiểm.</w:t>
      </w:r>
    </w:p>
    <w:p w14:paraId="3817464B" w14:textId="345609B6" w:rsidR="00FF01E1" w:rsidRDefault="00C3285C" w:rsidP="00B71782">
      <w:pPr>
        <w:pStyle w:val="Heading4"/>
        <w:ind w:firstLine="0"/>
        <w:rPr>
          <w:lang w:val="en-US"/>
        </w:rPr>
      </w:pPr>
      <w:r>
        <w:rPr>
          <w:lang w:val="en-US"/>
        </w:rPr>
        <w:t xml:space="preserve">2.5.2.3 </w:t>
      </w:r>
      <w:r w:rsidR="00FF01E1">
        <w:rPr>
          <w:lang w:val="en-US"/>
        </w:rPr>
        <w:t>Các chỉ số đánh giá SpO2</w:t>
      </w:r>
    </w:p>
    <w:p w14:paraId="40F4BD8A" w14:textId="2CBE8F98" w:rsidR="002D3155" w:rsidRDefault="002D3155" w:rsidP="002D3155">
      <w:pPr>
        <w:pStyle w:val="Caption"/>
        <w:keepNext/>
      </w:pPr>
      <w:bookmarkStart w:id="26" w:name="_Toc167277665"/>
      <w:r>
        <w:t xml:space="preserve">Bảng </w:t>
      </w:r>
      <w:r>
        <w:fldChar w:fldCharType="begin"/>
      </w:r>
      <w:r>
        <w:instrText xml:space="preserve"> SEQ Bảng \* ARABIC </w:instrText>
      </w:r>
      <w:r>
        <w:fldChar w:fldCharType="separate"/>
      </w:r>
      <w:r w:rsidR="00C35D19">
        <w:rPr>
          <w:noProof/>
        </w:rPr>
        <w:t>1</w:t>
      </w:r>
      <w:r>
        <w:fldChar w:fldCharType="end"/>
      </w:r>
      <w:r>
        <w:rPr>
          <w:lang w:val="en-US"/>
        </w:rPr>
        <w:t xml:space="preserve"> Đánh giá chỉ số SpO2</w:t>
      </w:r>
      <w:bookmarkEnd w:id="26"/>
    </w:p>
    <w:tbl>
      <w:tblPr>
        <w:tblStyle w:val="TableGrid"/>
        <w:tblW w:w="5000" w:type="pct"/>
        <w:tblLook w:val="04A0" w:firstRow="1" w:lastRow="0" w:firstColumn="1" w:lastColumn="0" w:noHBand="0" w:noVBand="1"/>
      </w:tblPr>
      <w:tblGrid>
        <w:gridCol w:w="1786"/>
        <w:gridCol w:w="3277"/>
        <w:gridCol w:w="3373"/>
      </w:tblGrid>
      <w:tr w:rsidR="002D3155" w:rsidRPr="00666506" w14:paraId="2DA2098A" w14:textId="77777777" w:rsidTr="002D3155">
        <w:tc>
          <w:tcPr>
            <w:tcW w:w="1059" w:type="pct"/>
            <w:shd w:val="clear" w:color="auto" w:fill="D9D9D9" w:themeFill="background1" w:themeFillShade="D9"/>
          </w:tcPr>
          <w:p w14:paraId="0A487137" w14:textId="77777777" w:rsidR="002D3155" w:rsidRPr="00666506" w:rsidRDefault="002D3155" w:rsidP="0086680E">
            <w:pPr>
              <w:pStyle w:val="ListParagraph"/>
              <w:tabs>
                <w:tab w:val="left" w:pos="810"/>
              </w:tabs>
              <w:ind w:left="0"/>
              <w:jc w:val="center"/>
              <w:rPr>
                <w:rFonts w:cs="Times New Roman"/>
                <w:b/>
                <w:bCs/>
                <w:color w:val="000000" w:themeColor="text1"/>
                <w:szCs w:val="26"/>
              </w:rPr>
            </w:pPr>
            <w:r w:rsidRPr="00666506">
              <w:rPr>
                <w:rFonts w:cs="Times New Roman"/>
                <w:b/>
                <w:bCs/>
                <w:color w:val="000000" w:themeColor="text1"/>
                <w:szCs w:val="26"/>
              </w:rPr>
              <w:t>SpO2 (%)</w:t>
            </w:r>
          </w:p>
        </w:tc>
        <w:tc>
          <w:tcPr>
            <w:tcW w:w="1942" w:type="pct"/>
            <w:shd w:val="clear" w:color="auto" w:fill="D9D9D9" w:themeFill="background1" w:themeFillShade="D9"/>
          </w:tcPr>
          <w:p w14:paraId="182C0DE6" w14:textId="77777777" w:rsidR="002D3155" w:rsidRPr="00666506" w:rsidRDefault="002D3155" w:rsidP="0086680E">
            <w:pPr>
              <w:tabs>
                <w:tab w:val="left" w:pos="810"/>
              </w:tabs>
              <w:jc w:val="center"/>
              <w:rPr>
                <w:rFonts w:cs="Times New Roman"/>
                <w:b/>
                <w:bCs/>
                <w:color w:val="000000" w:themeColor="text1"/>
                <w:szCs w:val="26"/>
              </w:rPr>
            </w:pPr>
            <w:r w:rsidRPr="00666506">
              <w:rPr>
                <w:rFonts w:cs="Times New Roman"/>
                <w:b/>
                <w:bCs/>
                <w:color w:val="000000" w:themeColor="text1"/>
                <w:szCs w:val="26"/>
              </w:rPr>
              <w:t>Ý nghĩa</w:t>
            </w:r>
          </w:p>
        </w:tc>
        <w:tc>
          <w:tcPr>
            <w:tcW w:w="1999" w:type="pct"/>
            <w:shd w:val="clear" w:color="auto" w:fill="D9D9D9" w:themeFill="background1" w:themeFillShade="D9"/>
          </w:tcPr>
          <w:p w14:paraId="6D1DDC87" w14:textId="77777777" w:rsidR="002D3155" w:rsidRPr="00666506" w:rsidRDefault="002D3155" w:rsidP="0086680E">
            <w:pPr>
              <w:tabs>
                <w:tab w:val="left" w:pos="810"/>
              </w:tabs>
              <w:jc w:val="center"/>
              <w:rPr>
                <w:rFonts w:cs="Times New Roman"/>
                <w:b/>
                <w:bCs/>
                <w:color w:val="000000" w:themeColor="text1"/>
                <w:szCs w:val="26"/>
              </w:rPr>
            </w:pPr>
            <w:r w:rsidRPr="00666506">
              <w:rPr>
                <w:rFonts w:cs="Times New Roman"/>
                <w:b/>
                <w:bCs/>
                <w:color w:val="000000" w:themeColor="text1"/>
                <w:szCs w:val="26"/>
              </w:rPr>
              <w:t>Cảnh báo</w:t>
            </w:r>
          </w:p>
        </w:tc>
      </w:tr>
      <w:tr w:rsidR="002D3155" w:rsidRPr="00666506" w14:paraId="0FB598A2" w14:textId="77777777" w:rsidTr="002D3155">
        <w:tc>
          <w:tcPr>
            <w:tcW w:w="1059" w:type="pct"/>
          </w:tcPr>
          <w:p w14:paraId="3C54B0F3" w14:textId="77777777" w:rsidR="002D3155" w:rsidRPr="00666506" w:rsidRDefault="002D3155" w:rsidP="0086680E">
            <w:pPr>
              <w:tabs>
                <w:tab w:val="left" w:pos="810"/>
              </w:tabs>
              <w:jc w:val="center"/>
              <w:rPr>
                <w:rFonts w:cs="Times New Roman"/>
                <w:color w:val="000000" w:themeColor="text1"/>
                <w:szCs w:val="26"/>
              </w:rPr>
            </w:pPr>
            <w:r w:rsidRPr="00666506">
              <w:rPr>
                <w:rFonts w:cs="Times New Roman"/>
                <w:color w:val="000000" w:themeColor="text1"/>
                <w:szCs w:val="26"/>
              </w:rPr>
              <w:t>97 – 99</w:t>
            </w:r>
          </w:p>
        </w:tc>
        <w:tc>
          <w:tcPr>
            <w:tcW w:w="1942" w:type="pct"/>
          </w:tcPr>
          <w:p w14:paraId="18152E80" w14:textId="77777777" w:rsidR="002D3155" w:rsidRPr="00666506" w:rsidRDefault="002D3155" w:rsidP="0086680E">
            <w:pPr>
              <w:tabs>
                <w:tab w:val="left" w:pos="810"/>
              </w:tabs>
              <w:rPr>
                <w:rFonts w:cs="Times New Roman"/>
                <w:color w:val="000000" w:themeColor="text1"/>
                <w:szCs w:val="26"/>
              </w:rPr>
            </w:pPr>
            <w:r w:rsidRPr="00666506">
              <w:rPr>
                <w:rFonts w:cs="Times New Roman"/>
                <w:color w:val="000000" w:themeColor="text1"/>
                <w:szCs w:val="26"/>
              </w:rPr>
              <w:t>Oxy trong máu tốt</w:t>
            </w:r>
          </w:p>
        </w:tc>
        <w:tc>
          <w:tcPr>
            <w:tcW w:w="1999" w:type="pct"/>
          </w:tcPr>
          <w:p w14:paraId="7FA59E44" w14:textId="77777777" w:rsidR="002D3155" w:rsidRPr="00666506" w:rsidRDefault="002D3155" w:rsidP="0086680E">
            <w:pPr>
              <w:tabs>
                <w:tab w:val="left" w:pos="810"/>
              </w:tabs>
              <w:rPr>
                <w:rFonts w:cs="Times New Roman"/>
                <w:color w:val="000000" w:themeColor="text1"/>
                <w:szCs w:val="26"/>
              </w:rPr>
            </w:pPr>
            <w:r w:rsidRPr="00666506">
              <w:rPr>
                <w:rFonts w:cs="Times New Roman"/>
                <w:color w:val="000000" w:themeColor="text1"/>
                <w:szCs w:val="26"/>
              </w:rPr>
              <w:t>Không cảnh báo</w:t>
            </w:r>
          </w:p>
        </w:tc>
      </w:tr>
      <w:tr w:rsidR="002D3155" w:rsidRPr="00666506" w14:paraId="3357D3FF" w14:textId="77777777" w:rsidTr="002D3155">
        <w:tc>
          <w:tcPr>
            <w:tcW w:w="1059" w:type="pct"/>
          </w:tcPr>
          <w:p w14:paraId="44AD3121" w14:textId="77777777" w:rsidR="002D3155" w:rsidRPr="00666506" w:rsidRDefault="002D3155" w:rsidP="0086680E">
            <w:pPr>
              <w:tabs>
                <w:tab w:val="left" w:pos="810"/>
              </w:tabs>
              <w:jc w:val="center"/>
              <w:rPr>
                <w:rFonts w:cs="Times New Roman"/>
                <w:color w:val="000000" w:themeColor="text1"/>
                <w:szCs w:val="26"/>
              </w:rPr>
            </w:pPr>
            <w:r w:rsidRPr="00666506">
              <w:rPr>
                <w:rFonts w:cs="Times New Roman"/>
                <w:color w:val="000000" w:themeColor="text1"/>
                <w:szCs w:val="26"/>
              </w:rPr>
              <w:t>94 – 96</w:t>
            </w:r>
          </w:p>
        </w:tc>
        <w:tc>
          <w:tcPr>
            <w:tcW w:w="1942" w:type="pct"/>
          </w:tcPr>
          <w:p w14:paraId="43429442" w14:textId="77777777" w:rsidR="002D3155" w:rsidRPr="00666506" w:rsidRDefault="002D3155" w:rsidP="0086680E">
            <w:pPr>
              <w:tabs>
                <w:tab w:val="left" w:pos="810"/>
              </w:tabs>
              <w:rPr>
                <w:rFonts w:cs="Times New Roman"/>
                <w:color w:val="000000" w:themeColor="text1"/>
                <w:szCs w:val="26"/>
              </w:rPr>
            </w:pPr>
            <w:r w:rsidRPr="00666506">
              <w:rPr>
                <w:rFonts w:cs="Times New Roman"/>
                <w:color w:val="000000" w:themeColor="text1"/>
                <w:szCs w:val="26"/>
              </w:rPr>
              <w:t>Oxy trong máu trung bình</w:t>
            </w:r>
          </w:p>
        </w:tc>
        <w:tc>
          <w:tcPr>
            <w:tcW w:w="1999" w:type="pct"/>
          </w:tcPr>
          <w:p w14:paraId="6C3E7693" w14:textId="77777777" w:rsidR="002D3155" w:rsidRPr="00666506" w:rsidRDefault="002D3155" w:rsidP="0086680E">
            <w:pPr>
              <w:pStyle w:val="ListParagraph"/>
              <w:tabs>
                <w:tab w:val="left" w:pos="810"/>
              </w:tabs>
              <w:ind w:left="0"/>
              <w:rPr>
                <w:rFonts w:cs="Times New Roman"/>
                <w:color w:val="000000" w:themeColor="text1"/>
                <w:szCs w:val="26"/>
              </w:rPr>
            </w:pPr>
            <w:r w:rsidRPr="00666506">
              <w:rPr>
                <w:rFonts w:cs="Times New Roman"/>
                <w:color w:val="000000" w:themeColor="text1"/>
                <w:szCs w:val="26"/>
              </w:rPr>
              <w:t xml:space="preserve">Cần cho thở thêm oxy </w:t>
            </w:r>
          </w:p>
        </w:tc>
      </w:tr>
      <w:tr w:rsidR="002D3155" w:rsidRPr="00E439FD" w14:paraId="5BB26B87" w14:textId="77777777" w:rsidTr="002D3155">
        <w:tc>
          <w:tcPr>
            <w:tcW w:w="1059" w:type="pct"/>
          </w:tcPr>
          <w:p w14:paraId="4B6CBB5F" w14:textId="77777777" w:rsidR="002D3155" w:rsidRPr="00666506" w:rsidRDefault="002D3155" w:rsidP="0086680E">
            <w:pPr>
              <w:tabs>
                <w:tab w:val="left" w:pos="810"/>
              </w:tabs>
              <w:jc w:val="center"/>
              <w:rPr>
                <w:rFonts w:cs="Times New Roman"/>
                <w:color w:val="000000" w:themeColor="text1"/>
                <w:szCs w:val="26"/>
              </w:rPr>
            </w:pPr>
            <w:r w:rsidRPr="00666506">
              <w:rPr>
                <w:rFonts w:cs="Times New Roman"/>
                <w:color w:val="000000" w:themeColor="text1"/>
                <w:szCs w:val="26"/>
              </w:rPr>
              <w:t>90 – 93</w:t>
            </w:r>
          </w:p>
        </w:tc>
        <w:tc>
          <w:tcPr>
            <w:tcW w:w="1942" w:type="pct"/>
          </w:tcPr>
          <w:p w14:paraId="255D0E45" w14:textId="77777777" w:rsidR="002D3155" w:rsidRPr="00666506" w:rsidRDefault="002D3155" w:rsidP="0086680E">
            <w:pPr>
              <w:tabs>
                <w:tab w:val="left" w:pos="810"/>
              </w:tabs>
              <w:rPr>
                <w:rFonts w:cs="Times New Roman"/>
                <w:color w:val="000000" w:themeColor="text1"/>
                <w:szCs w:val="26"/>
              </w:rPr>
            </w:pPr>
            <w:r w:rsidRPr="00666506">
              <w:rPr>
                <w:rFonts w:cs="Times New Roman"/>
                <w:color w:val="000000" w:themeColor="text1"/>
                <w:szCs w:val="26"/>
              </w:rPr>
              <w:t>Oxy trong máu thấp</w:t>
            </w:r>
          </w:p>
        </w:tc>
        <w:tc>
          <w:tcPr>
            <w:tcW w:w="1999" w:type="pct"/>
          </w:tcPr>
          <w:p w14:paraId="7DF92FF9" w14:textId="77777777" w:rsidR="002D3155" w:rsidRPr="00666506" w:rsidRDefault="002D3155" w:rsidP="0086680E">
            <w:pPr>
              <w:pStyle w:val="ListParagraph"/>
              <w:tabs>
                <w:tab w:val="left" w:pos="810"/>
              </w:tabs>
              <w:ind w:left="0"/>
              <w:rPr>
                <w:rFonts w:cs="Times New Roman"/>
                <w:color w:val="000000" w:themeColor="text1"/>
                <w:szCs w:val="26"/>
              </w:rPr>
            </w:pPr>
            <w:r w:rsidRPr="00666506">
              <w:rPr>
                <w:rFonts w:cs="Times New Roman"/>
                <w:color w:val="000000" w:themeColor="text1"/>
                <w:szCs w:val="26"/>
              </w:rPr>
              <w:t>Cần được theo dõi kịp thời</w:t>
            </w:r>
          </w:p>
        </w:tc>
      </w:tr>
      <w:tr w:rsidR="002D3155" w:rsidRPr="00666506" w14:paraId="1CA9007E" w14:textId="77777777" w:rsidTr="002D3155">
        <w:tc>
          <w:tcPr>
            <w:tcW w:w="1059" w:type="pct"/>
          </w:tcPr>
          <w:p w14:paraId="66D3EE7C" w14:textId="77777777" w:rsidR="002D3155" w:rsidRPr="00666506" w:rsidRDefault="002D3155" w:rsidP="0086680E">
            <w:pPr>
              <w:tabs>
                <w:tab w:val="left" w:pos="810"/>
              </w:tabs>
              <w:jc w:val="center"/>
              <w:rPr>
                <w:rFonts w:cs="Times New Roman"/>
                <w:color w:val="000000" w:themeColor="text1"/>
                <w:szCs w:val="26"/>
              </w:rPr>
            </w:pPr>
            <w:r w:rsidRPr="00666506">
              <w:rPr>
                <w:rFonts w:cs="Times New Roman"/>
                <w:color w:val="000000" w:themeColor="text1"/>
                <w:szCs w:val="26"/>
              </w:rPr>
              <w:t>&lt; 90</w:t>
            </w:r>
          </w:p>
        </w:tc>
        <w:tc>
          <w:tcPr>
            <w:tcW w:w="1942" w:type="pct"/>
          </w:tcPr>
          <w:p w14:paraId="6B710015" w14:textId="77777777" w:rsidR="002D3155" w:rsidRPr="00666506" w:rsidRDefault="002D3155" w:rsidP="0086680E">
            <w:pPr>
              <w:tabs>
                <w:tab w:val="left" w:pos="810"/>
              </w:tabs>
              <w:rPr>
                <w:rFonts w:cs="Times New Roman"/>
                <w:color w:val="000000" w:themeColor="text1"/>
                <w:szCs w:val="26"/>
              </w:rPr>
            </w:pPr>
            <w:r w:rsidRPr="00666506">
              <w:rPr>
                <w:rFonts w:cs="Times New Roman"/>
                <w:color w:val="000000" w:themeColor="text1"/>
                <w:szCs w:val="26"/>
              </w:rPr>
              <w:t xml:space="preserve">Oxy trong máu </w:t>
            </w:r>
            <w:r>
              <w:rPr>
                <w:rFonts w:cs="Times New Roman"/>
                <w:color w:val="000000" w:themeColor="text1"/>
                <w:szCs w:val="26"/>
              </w:rPr>
              <w:t>cực</w:t>
            </w:r>
            <w:r w:rsidRPr="00666506">
              <w:rPr>
                <w:rFonts w:cs="Times New Roman"/>
                <w:color w:val="000000" w:themeColor="text1"/>
                <w:szCs w:val="26"/>
              </w:rPr>
              <w:t xml:space="preserve"> thấp</w:t>
            </w:r>
          </w:p>
        </w:tc>
        <w:tc>
          <w:tcPr>
            <w:tcW w:w="1999" w:type="pct"/>
          </w:tcPr>
          <w:p w14:paraId="691D1B30" w14:textId="77777777" w:rsidR="002D3155" w:rsidRPr="00666506" w:rsidRDefault="002D3155" w:rsidP="0086680E">
            <w:pPr>
              <w:tabs>
                <w:tab w:val="left" w:pos="810"/>
              </w:tabs>
              <w:rPr>
                <w:rFonts w:cs="Times New Roman"/>
                <w:color w:val="000000" w:themeColor="text1"/>
                <w:szCs w:val="26"/>
              </w:rPr>
            </w:pPr>
            <w:r w:rsidRPr="00666506">
              <w:rPr>
                <w:rFonts w:cs="Times New Roman"/>
                <w:color w:val="000000" w:themeColor="text1"/>
                <w:szCs w:val="26"/>
              </w:rPr>
              <w:t>Cấp cứu</w:t>
            </w:r>
          </w:p>
        </w:tc>
      </w:tr>
    </w:tbl>
    <w:p w14:paraId="7687B5D9" w14:textId="11BCE144" w:rsidR="00995B8E" w:rsidRPr="00995B8E" w:rsidRDefault="00C3285C" w:rsidP="00B71782">
      <w:pPr>
        <w:pStyle w:val="Heading2"/>
        <w:ind w:firstLine="0"/>
        <w:rPr>
          <w:lang w:val="en-US"/>
        </w:rPr>
      </w:pPr>
      <w:bookmarkStart w:id="27" w:name="_Toc167279148"/>
      <w:r>
        <w:rPr>
          <w:lang w:val="en-US"/>
        </w:rPr>
        <w:t>2.6 TÌM HIỂU VỀ ĐỒNG HỒ THÔNG MINH</w:t>
      </w:r>
      <w:bookmarkEnd w:id="27"/>
    </w:p>
    <w:p w14:paraId="05E2F748" w14:textId="47E0AF96" w:rsidR="00995B8E" w:rsidRPr="00995B8E" w:rsidRDefault="00995B8E" w:rsidP="0063656B">
      <w:pPr>
        <w:jc w:val="both"/>
        <w:rPr>
          <w:lang w:val="en-US"/>
        </w:rPr>
      </w:pPr>
      <w:r w:rsidRPr="00995B8E">
        <w:rPr>
          <w:lang w:val="en-US"/>
        </w:rPr>
        <w:t>Đồng hồ thông minh, hay smartwatch, là một loại đồng hồ đeo tay kỹ thuật số với nhiều tính năng tương tự như các thiết bị kỹ thuật số cá nhân (PDA). Các tính năng của đồng hồ thông minh có thể bao gồm máy ảnh, đo gia tốc, nhiệt kế, đo độ cao, thước đo, la bàn, định vị GPS và bản đồ. Tương tự như các thiết bị điện tử khác, đồng hồ thông minh có thể thu thập thông tin từ cảm biến nội và ngoại vi, cũng như tương tác với các thiết bị khác thông qua các kết nối không dây như Bluetooth, Wi-Fi và GPS ("Đồng hồ thông minh," 2022).</w:t>
      </w:r>
    </w:p>
    <w:p w14:paraId="698DBC38" w14:textId="19C0D97B" w:rsidR="00995B8E" w:rsidRPr="00995B8E" w:rsidRDefault="00995B8E" w:rsidP="0063656B">
      <w:pPr>
        <w:jc w:val="both"/>
        <w:rPr>
          <w:lang w:val="en-US"/>
        </w:rPr>
      </w:pPr>
      <w:r w:rsidRPr="00995B8E">
        <w:rPr>
          <w:lang w:val="en-US"/>
        </w:rPr>
        <w:t>Các loại đồng hồ thông minh theo dõi sức khỏe thường được trang bị cảm biến đếm bước chân, cảm biến nhịp tim và GPS để ghi lại quãng đường di chuyển. Điều này giúp người dùng dễ dàng theo dõi thông tin sức khỏe của họ.</w:t>
      </w:r>
    </w:p>
    <w:p w14:paraId="61CBF678" w14:textId="69526A31" w:rsidR="00995B8E" w:rsidRPr="00995B8E" w:rsidRDefault="00995B8E" w:rsidP="0063656B">
      <w:pPr>
        <w:jc w:val="both"/>
        <w:rPr>
          <w:lang w:val="en-US"/>
        </w:rPr>
      </w:pPr>
      <w:r w:rsidRPr="00995B8E">
        <w:rPr>
          <w:lang w:val="en-US"/>
        </w:rPr>
        <w:t>Với sự tiến bộ của khoa học và công nghệ, có ngày càng nhiều đồng hồ thông minh được phát triển với đa dạng tính năng. Nhiều sản phẩm hiện nay cung cấp hỗ trợ đáng kể trong lĩnh vực y tế. Ngoài các tính năng như đo nhịp tim và giấc ngủ, có những dòng sản phẩm đồng hồ thông minh khác còn có khả năng ghi lại điện tâm đồ và hỗ trợ chẩn đoán rung tâm nhĩ (Isakadze &amp; Martin, 2020), theo dõi mức độ căng thẳng dựa trên nhịp tim và sự biến đổi của nó (Chalmers et al., 2021).</w:t>
      </w:r>
    </w:p>
    <w:p w14:paraId="715D733C" w14:textId="59E2B54E" w:rsidR="00995B8E" w:rsidRPr="00995B8E" w:rsidRDefault="00995B8E" w:rsidP="0063656B">
      <w:pPr>
        <w:jc w:val="both"/>
        <w:rPr>
          <w:lang w:val="en-US"/>
        </w:rPr>
      </w:pPr>
      <w:r w:rsidRPr="00995B8E">
        <w:rPr>
          <w:lang w:val="en-US"/>
        </w:rPr>
        <w:t>Sự tiện ích của việc sử dụng đồng hồ thông minh thay vì các thiết bị cảm biến là rõ ràng:</w:t>
      </w:r>
    </w:p>
    <w:p w14:paraId="291AB378" w14:textId="5BF5D227" w:rsidR="00995B8E" w:rsidRPr="0063656B" w:rsidRDefault="00995B8E" w:rsidP="0063656B">
      <w:pPr>
        <w:pStyle w:val="ListParagraph"/>
        <w:numPr>
          <w:ilvl w:val="0"/>
          <w:numId w:val="58"/>
        </w:numPr>
        <w:ind w:left="0" w:firstLine="567"/>
        <w:jc w:val="both"/>
        <w:rPr>
          <w:lang w:val="en-US"/>
        </w:rPr>
      </w:pPr>
      <w:r w:rsidRPr="0063656B">
        <w:rPr>
          <w:lang w:val="en-US"/>
        </w:rPr>
        <w:t>Sự tiện lợi, nhỏ gọn và dễ sử dụng.</w:t>
      </w:r>
    </w:p>
    <w:p w14:paraId="0063C103" w14:textId="48B3BF07" w:rsidR="00995B8E" w:rsidRPr="0063656B" w:rsidRDefault="00995B8E" w:rsidP="0063656B">
      <w:pPr>
        <w:pStyle w:val="ListParagraph"/>
        <w:numPr>
          <w:ilvl w:val="0"/>
          <w:numId w:val="58"/>
        </w:numPr>
        <w:ind w:left="0" w:firstLine="567"/>
        <w:jc w:val="both"/>
        <w:rPr>
          <w:lang w:val="en-US"/>
        </w:rPr>
      </w:pPr>
      <w:r w:rsidRPr="0063656B">
        <w:rPr>
          <w:lang w:val="en-US"/>
        </w:rPr>
        <w:t>Không cần phải đến cơ sở y tế để theo dõi sức khỏe, mà có thể thực hiện điều này bất kỳ lúc nào, ở bất kỳ đâu.</w:t>
      </w:r>
    </w:p>
    <w:p w14:paraId="0DF04F55" w14:textId="7C419BEF" w:rsidR="00995B8E" w:rsidRPr="0063656B" w:rsidRDefault="00995B8E" w:rsidP="0063656B">
      <w:pPr>
        <w:pStyle w:val="ListParagraph"/>
        <w:numPr>
          <w:ilvl w:val="0"/>
          <w:numId w:val="58"/>
        </w:numPr>
        <w:ind w:left="0" w:firstLine="567"/>
        <w:jc w:val="both"/>
        <w:rPr>
          <w:lang w:val="en-US"/>
        </w:rPr>
      </w:pPr>
      <w:r w:rsidRPr="0063656B">
        <w:rPr>
          <w:lang w:val="en-US"/>
        </w:rPr>
        <w:t>Với tính năng thông minh, đồng hồ có thể trở thành trợ lý cá nhân giúp cải thiện sức khỏe hàng ngày.</w:t>
      </w:r>
    </w:p>
    <w:p w14:paraId="6DA26DD9" w14:textId="45134FA8" w:rsidR="00995B8E" w:rsidRPr="0063656B" w:rsidRDefault="00995B8E" w:rsidP="0063656B">
      <w:pPr>
        <w:pStyle w:val="ListParagraph"/>
        <w:numPr>
          <w:ilvl w:val="0"/>
          <w:numId w:val="58"/>
        </w:numPr>
        <w:ind w:left="0" w:firstLine="567"/>
        <w:jc w:val="both"/>
        <w:rPr>
          <w:b/>
          <w:lang w:val="en-US"/>
        </w:rPr>
      </w:pPr>
      <w:r w:rsidRPr="0063656B">
        <w:rPr>
          <w:lang w:val="en-US"/>
        </w:rPr>
        <w:t>Giá cả hợp lý, phù hợp với nhiều đối tượng người dùng.</w:t>
      </w:r>
    </w:p>
    <w:p w14:paraId="3D9AEF4E" w14:textId="34DEF4ED" w:rsidR="00995B8E" w:rsidRDefault="00995B8E" w:rsidP="0063656B">
      <w:pPr>
        <w:jc w:val="both"/>
        <w:rPr>
          <w:lang w:val="en-US"/>
        </w:rPr>
      </w:pPr>
      <w:r>
        <w:lastRenderedPageBreak/>
        <w:t>Hiện nay các đồng hồ thông minh thường được kết nối với điện thoại di động thông qua các kết nối như: Bluetooth, Wifi, 3G/4G. Trong đó hình thức truyền tải thông qua Bluetooth là hình thức kết nối phổ biến nhất.</w:t>
      </w:r>
    </w:p>
    <w:p w14:paraId="129F645F" w14:textId="77777777" w:rsidR="00FE45B7" w:rsidRDefault="00FE45B7" w:rsidP="00D574DA">
      <w:pPr>
        <w:keepNext/>
        <w:jc w:val="center"/>
      </w:pPr>
      <w:r>
        <w:rPr>
          <w:noProof/>
          <w:lang w:val="en-US"/>
        </w:rPr>
        <w:drawing>
          <wp:inline distT="0" distB="0" distL="0" distR="0" wp14:anchorId="6D30598A" wp14:editId="07A58C7C">
            <wp:extent cx="5040000" cy="1808758"/>
            <wp:effectExtent l="0" t="0" r="0" b="0"/>
            <wp:docPr id="13164710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471059" name="Picture 1316471059"/>
                    <pic:cNvPicPr/>
                  </pic:nvPicPr>
                  <pic:blipFill>
                    <a:blip r:embed="rId18">
                      <a:extLst>
                        <a:ext uri="{28A0092B-C50C-407E-A947-70E740481C1C}">
                          <a14:useLocalDpi xmlns:a14="http://schemas.microsoft.com/office/drawing/2010/main" val="0"/>
                        </a:ext>
                      </a:extLst>
                    </a:blip>
                    <a:stretch>
                      <a:fillRect/>
                    </a:stretch>
                  </pic:blipFill>
                  <pic:spPr>
                    <a:xfrm>
                      <a:off x="0" y="0"/>
                      <a:ext cx="5040000" cy="1808758"/>
                    </a:xfrm>
                    <a:prstGeom prst="rect">
                      <a:avLst/>
                    </a:prstGeom>
                  </pic:spPr>
                </pic:pic>
              </a:graphicData>
            </a:graphic>
          </wp:inline>
        </w:drawing>
      </w:r>
    </w:p>
    <w:p w14:paraId="512FB7F7" w14:textId="43C49CCF" w:rsidR="00FE45B7" w:rsidRDefault="00FE45B7" w:rsidP="00FE45B7">
      <w:pPr>
        <w:pStyle w:val="Caption"/>
        <w:rPr>
          <w:lang w:val="en-US"/>
        </w:rPr>
      </w:pPr>
      <w:bookmarkStart w:id="28" w:name="_Toc167277635"/>
      <w:r>
        <w:t xml:space="preserve">Hình </w:t>
      </w:r>
      <w:r>
        <w:fldChar w:fldCharType="begin"/>
      </w:r>
      <w:r>
        <w:instrText xml:space="preserve"> SEQ Hình \* ARABIC </w:instrText>
      </w:r>
      <w:r>
        <w:fldChar w:fldCharType="separate"/>
      </w:r>
      <w:r w:rsidR="00C35D19">
        <w:rPr>
          <w:noProof/>
        </w:rPr>
        <w:t>3</w:t>
      </w:r>
      <w:r>
        <w:fldChar w:fldCharType="end"/>
      </w:r>
      <w:r>
        <w:rPr>
          <w:lang w:val="en-US"/>
        </w:rPr>
        <w:t xml:space="preserve"> Mô hình kết nối giữa smartwatch và smartphone</w:t>
      </w:r>
      <w:bookmarkEnd w:id="28"/>
    </w:p>
    <w:p w14:paraId="735AF82F" w14:textId="298D1D29" w:rsidR="00A7147E" w:rsidRDefault="00A424A2" w:rsidP="00A424A2">
      <w:pPr>
        <w:pStyle w:val="Heading2"/>
        <w:rPr>
          <w:lang w:val="en-US"/>
        </w:rPr>
      </w:pPr>
      <w:bookmarkStart w:id="29" w:name="_Toc167279149"/>
      <w:r>
        <w:rPr>
          <w:lang w:val="en-US"/>
        </w:rPr>
        <w:t xml:space="preserve">2.7 </w:t>
      </w:r>
      <w:r w:rsidR="00A7147E">
        <w:rPr>
          <w:lang w:val="en-US"/>
        </w:rPr>
        <w:t xml:space="preserve">TÌM HIỂU VỀ </w:t>
      </w:r>
      <w:r>
        <w:rPr>
          <w:lang w:val="en-US"/>
        </w:rPr>
        <w:t>MÁY HỌC</w:t>
      </w:r>
      <w:bookmarkEnd w:id="29"/>
    </w:p>
    <w:p w14:paraId="582AAA67" w14:textId="2852420F" w:rsidR="00562915" w:rsidRPr="00562915" w:rsidRDefault="00562915" w:rsidP="00B71782">
      <w:pPr>
        <w:pStyle w:val="Heading3"/>
        <w:ind w:firstLine="0"/>
        <w:rPr>
          <w:lang w:val="en-US"/>
        </w:rPr>
      </w:pPr>
      <w:bookmarkStart w:id="30" w:name="_Toc167279150"/>
      <w:r>
        <w:rPr>
          <w:lang w:val="en-US"/>
        </w:rPr>
        <w:t>2.7.1 Giới thiệu về máy học</w:t>
      </w:r>
      <w:bookmarkEnd w:id="30"/>
    </w:p>
    <w:p w14:paraId="4BE3E9E8" w14:textId="23283CAE" w:rsidR="00A424A2" w:rsidRDefault="00A424A2" w:rsidP="0063656B">
      <w:pPr>
        <w:jc w:val="both"/>
        <w:rPr>
          <w:lang w:val="en-US"/>
        </w:rPr>
      </w:pPr>
      <w:r w:rsidRPr="00A424A2">
        <w:rPr>
          <w:lang w:val="en-US"/>
        </w:rPr>
        <w:t>Máy học là môn khoa học nhằm phát triển những thuật toán và mô hình thống kê mà các hệ thống máy tính sử dụng để thực hiện các tác vụ dựa vào khuôn mẫu và suy luận mà không cần hướng dẫn cụ thể. Các hệ thống máy tính sử dụng thuật toán máy học để xử lý khối lượng lớn dữ liệu trong quá khứ và xác định các khuôn mẫu dữ liệu. Việc này cho phép chúng dự đoán kết quả chính xác hơn từ cùng một tập dữ liệu đầu vào cho trước</w:t>
      </w:r>
      <w:r>
        <w:rPr>
          <w:lang w:val="en-US"/>
        </w:rPr>
        <w:fldChar w:fldCharType="begin"/>
      </w:r>
      <w:r>
        <w:rPr>
          <w:lang w:val="en-US"/>
        </w:rPr>
        <w:instrText xml:space="preserve"> ADDIN ZOTERO_ITEM CSL_CITATION {"citationID":"QXaqIjUU","properties":{"formattedCitation":"(Wikipedia, the free encyclopedia, n.d.)","plainCitation":"(Wikipedia, the free encyclopedia, n.d.)","noteIndex":0},"citationItems":[{"id":26,"uris":["http://zotero.org/users/local/4A2UF0y4/items/BV3WYVM8"],"itemData":{"id":26,"type":"webpage","container-title":"Machine learning","title":"Machine learning","URL":"https://en.wikipedia.org/wiki/Machine_learning#:~:text=For%20statistical%20learning%20in%20linguistics%2C%20see%20statistical%20learning,is%20seen%20as%20a%20part%20of%20artificial%20intelligence.","author":[{"family":"Wikipedia, the free encyclopedia","given":""}]}}],"schema":"https://github.com/citation-style-language/schema/raw/master/csl-citation.json"} </w:instrText>
      </w:r>
      <w:r>
        <w:rPr>
          <w:lang w:val="en-US"/>
        </w:rPr>
        <w:fldChar w:fldCharType="separate"/>
      </w:r>
      <w:r w:rsidRPr="00A424A2">
        <w:rPr>
          <w:rFonts w:ascii="Times New Roman" w:hAnsi="Times New Roman" w:cs="Times New Roman"/>
        </w:rPr>
        <w:t>(Wikipedia, the free encyclopedia, n.d.)</w:t>
      </w:r>
      <w:r>
        <w:rPr>
          <w:lang w:val="en-US"/>
        </w:rPr>
        <w:fldChar w:fldCharType="end"/>
      </w:r>
      <w:r>
        <w:rPr>
          <w:lang w:val="en-US"/>
        </w:rPr>
        <w:t>.</w:t>
      </w:r>
    </w:p>
    <w:p w14:paraId="4F081EA4" w14:textId="48949940" w:rsidR="00A424A2" w:rsidRDefault="001C56FD" w:rsidP="0063656B">
      <w:pPr>
        <w:jc w:val="both"/>
        <w:rPr>
          <w:lang w:val="en-US"/>
        </w:rPr>
      </w:pPr>
      <w:r>
        <w:rPr>
          <w:lang w:val="en-US"/>
        </w:rPr>
        <w:t xml:space="preserve">Theo định nghĩa của Giáo sư Tom Mitchell tại Đại học </w:t>
      </w:r>
      <w:r w:rsidRPr="001C56FD">
        <w:rPr>
          <w:lang w:val="en-US"/>
        </w:rPr>
        <w:t>Carnegie Mellon</w:t>
      </w:r>
      <w:r w:rsidR="00562915">
        <w:rPr>
          <w:lang w:val="en-US"/>
        </w:rPr>
        <w:t xml:space="preserve"> </w:t>
      </w:r>
      <w:r w:rsidRPr="001C56FD">
        <w:rPr>
          <w:lang w:val="en-US"/>
        </w:rPr>
        <w:t>University: Machine Learning là 1 chương trình máy tính được nói là học hỏi từ kinh nghiệm E từ các tác vụ T và với độ đo hiệu suất P. Nếu hiệu suất của nó áp dụng trên tác vụ T và được đo lường bởi độ đo P tăng từ kinh nghiệm E</w:t>
      </w:r>
      <w:r w:rsidR="00562915">
        <w:rPr>
          <w:lang w:val="en-US"/>
        </w:rPr>
        <w:t>.</w:t>
      </w:r>
    </w:p>
    <w:p w14:paraId="1E3CE1F0" w14:textId="7D946863" w:rsidR="00562915" w:rsidRDefault="00562915" w:rsidP="0063656B">
      <w:pPr>
        <w:jc w:val="both"/>
        <w:rPr>
          <w:lang w:val="en-US"/>
        </w:rPr>
      </w:pPr>
      <w:r w:rsidRPr="00562915">
        <w:rPr>
          <w:lang w:val="en-US"/>
        </w:rPr>
        <w:t>Ứng dụng máy học trong lĩnh vực y tế có nhiều ứng dụng hữu ích. Cụ thể, các thuật toán máy học có thể học từ dữ liệu lớn để dự đoán, chẩn đoán và phát hiện bệnh, giúp tăng cường khả năng chẩn đoán chính xác và giảm thiểu sai sót. Ngoài ra, chúng có thể theo dõi sức khỏe của bệnh nhân và cung cấp điều trị kịp thời. Việc áp dụng máy học cũng hỗ trợ trong việc lựa chọn phương pháp điều trị và thuốc phù hợp dựa trên dữ liệu. Hơn nữa, máy học giúp quản lý và phân tích dữ liệu y tế một cách hiệu quả, cải thiện quản lý tài nguyên. Trong một ví dụ cụ thể như việc đánh giá chỉ số nhịp tim, máy học có thể phát hiện các bất thường, dự đoán tình trạng sức khỏe và cung cấp gợi ý chăm sóc sức khỏe. Đồng thời, chúng cũng hỗ trợ tối ưu hóa thuật toán xử lý dữ liệu nhịp tim, giúp trang web hoạt động mạnh mẽ và nhanh chóng. Tóm lại, sự tích hợp máy học vào hệ thống y tế mang lại nhiều lợi ích cho cả bệnh nhân và nhà cung cấp dịch vụ, từ việc cải thiện chẩn đoán đến tối ưu hóa quản lý dữ liệu và tài nguyên.</w:t>
      </w:r>
    </w:p>
    <w:p w14:paraId="3B330C2E" w14:textId="3F73A6D3" w:rsidR="00562915" w:rsidRDefault="00562915" w:rsidP="0063656B">
      <w:pPr>
        <w:jc w:val="both"/>
        <w:rPr>
          <w:lang w:val="en-US"/>
        </w:rPr>
      </w:pPr>
      <w:r>
        <w:rPr>
          <w:lang w:val="en-US"/>
        </w:rPr>
        <w:t>Quy trình triển khai mô hình máy học trải qua các bước sau:</w:t>
      </w:r>
    </w:p>
    <w:p w14:paraId="1155D786" w14:textId="77777777" w:rsidR="00D574DA" w:rsidRDefault="00756E69" w:rsidP="00D574DA">
      <w:pPr>
        <w:keepNext/>
        <w:ind w:firstLine="720"/>
        <w:jc w:val="center"/>
      </w:pPr>
      <w:r>
        <w:rPr>
          <w:noProof/>
          <w:lang w:val="en-US"/>
        </w:rPr>
        <w:lastRenderedPageBreak/>
        <w:drawing>
          <wp:inline distT="0" distB="0" distL="0" distR="0" wp14:anchorId="16A5E481" wp14:editId="0D1E13A2">
            <wp:extent cx="3960000" cy="1489103"/>
            <wp:effectExtent l="0" t="0" r="0" b="0"/>
            <wp:docPr id="1890884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884420" name="Picture 1890884420"/>
                    <pic:cNvPicPr/>
                  </pic:nvPicPr>
                  <pic:blipFill>
                    <a:blip r:embed="rId19">
                      <a:extLst>
                        <a:ext uri="{28A0092B-C50C-407E-A947-70E740481C1C}">
                          <a14:useLocalDpi xmlns:a14="http://schemas.microsoft.com/office/drawing/2010/main" val="0"/>
                        </a:ext>
                      </a:extLst>
                    </a:blip>
                    <a:stretch>
                      <a:fillRect/>
                    </a:stretch>
                  </pic:blipFill>
                  <pic:spPr>
                    <a:xfrm>
                      <a:off x="0" y="0"/>
                      <a:ext cx="3960000" cy="1489103"/>
                    </a:xfrm>
                    <a:prstGeom prst="rect">
                      <a:avLst/>
                    </a:prstGeom>
                  </pic:spPr>
                </pic:pic>
              </a:graphicData>
            </a:graphic>
          </wp:inline>
        </w:drawing>
      </w:r>
    </w:p>
    <w:p w14:paraId="20253073" w14:textId="447B7382" w:rsidR="00562915" w:rsidRDefault="00D574DA" w:rsidP="00D574DA">
      <w:pPr>
        <w:pStyle w:val="Caption"/>
        <w:rPr>
          <w:lang w:val="en-US"/>
        </w:rPr>
      </w:pPr>
      <w:bookmarkStart w:id="31" w:name="_Toc167277636"/>
      <w:r>
        <w:t xml:space="preserve">Hình </w:t>
      </w:r>
      <w:r>
        <w:fldChar w:fldCharType="begin"/>
      </w:r>
      <w:r>
        <w:instrText xml:space="preserve"> SEQ Hình \* ARABIC </w:instrText>
      </w:r>
      <w:r>
        <w:fldChar w:fldCharType="separate"/>
      </w:r>
      <w:r w:rsidR="00C35D19">
        <w:rPr>
          <w:noProof/>
        </w:rPr>
        <w:t>4</w:t>
      </w:r>
      <w:r>
        <w:fldChar w:fldCharType="end"/>
      </w:r>
      <w:r>
        <w:rPr>
          <w:lang w:val="en-US"/>
        </w:rPr>
        <w:t xml:space="preserve"> Quy trình triển khai mô hình máy học</w:t>
      </w:r>
      <w:bookmarkEnd w:id="31"/>
    </w:p>
    <w:p w14:paraId="760BD8E1" w14:textId="5A30BAB7" w:rsidR="00B65171" w:rsidRPr="00B65171" w:rsidRDefault="00B65171" w:rsidP="0063656B">
      <w:pPr>
        <w:jc w:val="both"/>
        <w:rPr>
          <w:lang w:val="en-US"/>
        </w:rPr>
      </w:pPr>
      <w:r w:rsidRPr="00B65171">
        <w:rPr>
          <w:lang w:val="en-US"/>
        </w:rPr>
        <w:t xml:space="preserve">Quy trình </w:t>
      </w:r>
      <w:r>
        <w:rPr>
          <w:lang w:val="en-US"/>
        </w:rPr>
        <w:t>triển khai mô hình máy học lên hệ thống gồm các bước sau</w:t>
      </w:r>
      <w:r w:rsidRPr="00B65171">
        <w:rPr>
          <w:lang w:val="en-US"/>
        </w:rPr>
        <w:t>:</w:t>
      </w:r>
    </w:p>
    <w:p w14:paraId="3F8C21B4" w14:textId="77777777" w:rsidR="00B65171" w:rsidRPr="00B65171" w:rsidRDefault="00B65171" w:rsidP="0063656B">
      <w:pPr>
        <w:jc w:val="both"/>
        <w:rPr>
          <w:lang w:val="en-US"/>
        </w:rPr>
      </w:pPr>
      <w:r w:rsidRPr="00B65171">
        <w:rPr>
          <w:lang w:val="en-US"/>
        </w:rPr>
        <w:t xml:space="preserve">1. </w:t>
      </w:r>
      <w:r w:rsidRPr="00B65171">
        <w:rPr>
          <w:b/>
          <w:bCs/>
          <w:lang w:val="en-US"/>
        </w:rPr>
        <w:t>Thu thập và tiền xử lý dữ liệu</w:t>
      </w:r>
      <w:r w:rsidRPr="00B65171">
        <w:rPr>
          <w:lang w:val="en-US"/>
        </w:rPr>
        <w:t>: Trước khi áp dụng máy học vào trang web, bạn cần thu thập dữ liệu liên quan đến vấn đề cần giải quyết và tiền xử lý dữ liệu để chuẩn bị cho việc đào tạo mô hình máy học.</w:t>
      </w:r>
    </w:p>
    <w:p w14:paraId="7DF5DADE" w14:textId="77777777" w:rsidR="00B65171" w:rsidRPr="00B65171" w:rsidRDefault="00B65171" w:rsidP="0063656B">
      <w:pPr>
        <w:jc w:val="both"/>
        <w:rPr>
          <w:lang w:val="en-US"/>
        </w:rPr>
      </w:pPr>
      <w:r w:rsidRPr="00B65171">
        <w:rPr>
          <w:lang w:val="en-US"/>
        </w:rPr>
        <w:t xml:space="preserve">2. </w:t>
      </w:r>
      <w:r w:rsidRPr="00B65171">
        <w:rPr>
          <w:b/>
          <w:bCs/>
          <w:lang w:val="en-US"/>
        </w:rPr>
        <w:t>Phân tích dữ liệu</w:t>
      </w:r>
      <w:r w:rsidRPr="00B65171">
        <w:rPr>
          <w:lang w:val="en-US"/>
        </w:rPr>
        <w:t>: Sau khi tiền xử lý dữ liệu, bạn cần phân tích dữ liệu để tìm ra các đặc trưng quan trọng của dữ liệu và chọn mô hình phù hợp để giải quyết vấn đề.</w:t>
      </w:r>
    </w:p>
    <w:p w14:paraId="5BDA66BD" w14:textId="77777777" w:rsidR="00B65171" w:rsidRPr="00B65171" w:rsidRDefault="00B65171" w:rsidP="0063656B">
      <w:pPr>
        <w:jc w:val="both"/>
        <w:rPr>
          <w:lang w:val="en-US"/>
        </w:rPr>
      </w:pPr>
      <w:r w:rsidRPr="00B65171">
        <w:rPr>
          <w:lang w:val="en-US"/>
        </w:rPr>
        <w:t xml:space="preserve">3. </w:t>
      </w:r>
      <w:r w:rsidRPr="00B65171">
        <w:rPr>
          <w:b/>
          <w:bCs/>
          <w:lang w:val="en-US"/>
        </w:rPr>
        <w:t>Đào tạo mô hình</w:t>
      </w:r>
      <w:r w:rsidRPr="00B65171">
        <w:rPr>
          <w:lang w:val="en-US"/>
        </w:rPr>
        <w:t>: Sau khi chọn được mô hình phù hợp, bạn cần đào tạo mô hình trên tập dữ liệu đã tiền xử lý để học cách dự đoán đầu ra dựa trên các đặc trưng của dữ liệu đầu vào.</w:t>
      </w:r>
    </w:p>
    <w:p w14:paraId="64A456AC" w14:textId="77777777" w:rsidR="00B65171" w:rsidRPr="00B65171" w:rsidRDefault="00B65171" w:rsidP="0063656B">
      <w:pPr>
        <w:jc w:val="both"/>
        <w:rPr>
          <w:lang w:val="en-US"/>
        </w:rPr>
      </w:pPr>
      <w:r w:rsidRPr="00B65171">
        <w:rPr>
          <w:lang w:val="en-US"/>
        </w:rPr>
        <w:t xml:space="preserve">4. </w:t>
      </w:r>
      <w:r w:rsidRPr="00B65171">
        <w:rPr>
          <w:b/>
          <w:bCs/>
          <w:lang w:val="en-US"/>
        </w:rPr>
        <w:t>Đánh giá mô hình</w:t>
      </w:r>
      <w:r w:rsidRPr="00B65171">
        <w:rPr>
          <w:lang w:val="en-US"/>
        </w:rPr>
        <w:t>: Sau khi đào tạo xong, bạn cần đánh giá mô hình để xác định hiệu quả của nó trên tập dữ liệu kiểm tra.</w:t>
      </w:r>
    </w:p>
    <w:p w14:paraId="7A76145E" w14:textId="0F4247FE" w:rsidR="00B65171" w:rsidRDefault="00B65171" w:rsidP="0063656B">
      <w:pPr>
        <w:jc w:val="both"/>
        <w:rPr>
          <w:lang w:val="en-US"/>
        </w:rPr>
      </w:pPr>
      <w:r w:rsidRPr="00B65171">
        <w:rPr>
          <w:lang w:val="en-US"/>
        </w:rPr>
        <w:t xml:space="preserve">5. </w:t>
      </w:r>
      <w:r w:rsidRPr="00FD19DC">
        <w:rPr>
          <w:b/>
          <w:bCs/>
          <w:lang w:val="en-US"/>
        </w:rPr>
        <w:t>Triển khai lên hệ thống</w:t>
      </w:r>
      <w:r w:rsidRPr="00B65171">
        <w:rPr>
          <w:lang w:val="en-US"/>
        </w:rPr>
        <w:t xml:space="preserve">: Cuối cùng, bạn triển khai mô hình đã đào tạo lên </w:t>
      </w:r>
      <w:r>
        <w:rPr>
          <w:lang w:val="en-US"/>
        </w:rPr>
        <w:t>hệ thống</w:t>
      </w:r>
      <w:r w:rsidRPr="00B65171">
        <w:rPr>
          <w:lang w:val="en-US"/>
        </w:rPr>
        <w:t xml:space="preserve"> và sử dụng nó để giải quyết vấn đề cần giải quyết. Bạn cũng cần đảm bảo rằng mô hình hoạt động </w:t>
      </w:r>
      <w:r w:rsidR="00FD19DC">
        <w:rPr>
          <w:lang w:val="en-US"/>
        </w:rPr>
        <w:t>đúng theo yêu cầu và cập nhật các dữ liệu thường xuyên để đảm bảo độ chính xác của mô hình</w:t>
      </w:r>
      <w:r w:rsidRPr="00B65171">
        <w:rPr>
          <w:lang w:val="en-US"/>
        </w:rPr>
        <w:t>.</w:t>
      </w:r>
    </w:p>
    <w:p w14:paraId="16A7820D" w14:textId="3334E8F7" w:rsidR="007A7FFD" w:rsidRDefault="007A7FFD" w:rsidP="00B71782">
      <w:pPr>
        <w:pStyle w:val="Heading3"/>
        <w:ind w:firstLine="0"/>
        <w:rPr>
          <w:lang w:val="en-US"/>
        </w:rPr>
      </w:pPr>
      <w:bookmarkStart w:id="32" w:name="_Toc167279151"/>
      <w:r>
        <w:rPr>
          <w:lang w:val="en-US"/>
        </w:rPr>
        <w:t>2.7.2. Giới thiệu về các mô hình máy học</w:t>
      </w:r>
      <w:bookmarkEnd w:id="32"/>
    </w:p>
    <w:p w14:paraId="3F19A120" w14:textId="520476A0" w:rsidR="007A7FFD" w:rsidRDefault="007A7FFD" w:rsidP="00B71782">
      <w:pPr>
        <w:pStyle w:val="Heading4"/>
        <w:ind w:firstLine="0"/>
        <w:rPr>
          <w:lang w:val="en-US"/>
        </w:rPr>
      </w:pPr>
      <w:r>
        <w:rPr>
          <w:lang w:val="en-US"/>
        </w:rPr>
        <w:t>2.7.2.1 Máy vector hỗ trợ (SVM – Support Vector Machines)</w:t>
      </w:r>
    </w:p>
    <w:p w14:paraId="02E9CAF6" w14:textId="0B571CF1" w:rsidR="007A7FFD" w:rsidRDefault="007A7FFD" w:rsidP="0063656B">
      <w:pPr>
        <w:jc w:val="both"/>
        <w:rPr>
          <w:lang w:val="en-US"/>
        </w:rPr>
      </w:pPr>
      <w:r>
        <w:rPr>
          <w:lang w:val="en-US"/>
        </w:rPr>
        <w:t xml:space="preserve">Support Vector Machine (SVM) </w:t>
      </w:r>
      <w:r w:rsidRPr="007A7FFD">
        <w:rPr>
          <w:lang w:val="en-US"/>
        </w:rPr>
        <w:t>là một mô hình Machine Learning mạnh mẽ và linh hoạt, có khả năng thực hiện phân loại tuyến tính hoặc phi tuyến tính, hồi quy và thậm chí phát hiện ngoại lệ. Đây là một trong những mô hình phổ biến nhất trong Machine Learning và bất kỳ ai quan tâm đến Machine Learning đều nên có nó trong hộp công cụ của mình. SVM đặc biệt phù hợp để phân loại các tập dữ liệu cỡ nhỏ hoặc trung bình phức tạp.</w:t>
      </w:r>
    </w:p>
    <w:p w14:paraId="54039CAF" w14:textId="5FD83AE0" w:rsidR="007A7FFD" w:rsidRDefault="007A7FFD" w:rsidP="0063656B">
      <w:pPr>
        <w:jc w:val="both"/>
        <w:rPr>
          <w:rFonts w:cs="Times New Roman"/>
          <w:color w:val="000000" w:themeColor="text1"/>
          <w:szCs w:val="26"/>
          <w:lang w:val="en-US"/>
        </w:rPr>
      </w:pPr>
      <w:r>
        <w:rPr>
          <w:lang w:val="en-US"/>
        </w:rPr>
        <w:t xml:space="preserve">Mạng hỗ trợ vector </w:t>
      </w:r>
      <w:r>
        <w:rPr>
          <w:lang w:val="en-US"/>
        </w:rPr>
        <w:fldChar w:fldCharType="begin"/>
      </w:r>
      <w:r>
        <w:rPr>
          <w:lang w:val="en-US"/>
        </w:rPr>
        <w:instrText xml:space="preserve"> ADDIN ZOTERO_ITEM CSL_CITATION {"citationID":"JMaxZ7NO","properties":{"formattedCitation":"(Cortes and Vapnik, 1995)","plainCitation":"(Cortes and Vapnik, 1995)","noteIndex":0},"citationItems":[{"id":28,"uris":["http://zotero.org/users/local/4A2UF0y4/items/LQN5LZMS"],"itemData":{"id":28,"type":"article-journal","abstract":"The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container-title":"Machine Learning","DOI":"10.1007/BF00994018","ISSN":"1573-0565","issue":"3","journalAbbreviation":"Machine Learning","page":"273-297","title":"Support-vector networks","volume":"20","author":[{"family":"Cortes","given":"Corinna"},{"family":"Vapnik","given":"Vladimir"}],"issued":{"date-parts":[["1995",9,1]]}}}],"schema":"https://github.com/citation-style-language/schema/raw/master/csl-citation.json"} </w:instrText>
      </w:r>
      <w:r>
        <w:rPr>
          <w:lang w:val="en-US"/>
        </w:rPr>
        <w:fldChar w:fldCharType="separate"/>
      </w:r>
      <w:r w:rsidRPr="007A7FFD">
        <w:rPr>
          <w:rFonts w:ascii="Times New Roman" w:hAnsi="Times New Roman" w:cs="Times New Roman"/>
        </w:rPr>
        <w:t>(Cortes and Vapnik, 1995)</w:t>
      </w:r>
      <w:r>
        <w:rPr>
          <w:lang w:val="en-US"/>
        </w:rPr>
        <w:fldChar w:fldCharType="end"/>
      </w:r>
      <w:r>
        <w:rPr>
          <w:lang w:val="en-US"/>
        </w:rPr>
        <w:t xml:space="preserve"> </w:t>
      </w:r>
      <w:r w:rsidRPr="004A6693">
        <w:rPr>
          <w:rFonts w:cs="Times New Roman"/>
          <w:color w:val="000000" w:themeColor="text1"/>
          <w:szCs w:val="26"/>
        </w:rPr>
        <w:t>là một cỗ máy mới cho các vấn đề phân loại hai nhóm. Các máy thực hiện ý tưởng sau về mặt khái niệm: các vectơ đầu vào được ánh xạ phi tuyến tính tới một không gian đặc trưng có số chiều rất cao. Trong không gian đặc trưng này, một bề mặt quyết định tuyến tính được xây dựng. Tính chất đặc biệt của bề mặt quyết định đảm bảo khả năng khái quát hóa cao của máy học. Ý tưởng đằng sau vectơ hỗ trợ mạng đã được triển khai trước đây cho trường hợp hạn chế khi dữ liệu huấn luyện có thể được tách ra mà không cần lỗi. Ở đây chúng tôi mở rộng kết quả này cho dữ liệu đào tạo không thể tách rời.</w:t>
      </w:r>
    </w:p>
    <w:p w14:paraId="0A6E0182" w14:textId="38304E44" w:rsidR="007A7FFD" w:rsidRDefault="007A7FFD" w:rsidP="0063656B">
      <w:pPr>
        <w:jc w:val="both"/>
        <w:rPr>
          <w:rFonts w:cs="Times New Roman"/>
          <w:color w:val="000000" w:themeColor="text1"/>
          <w:szCs w:val="26"/>
          <w:lang w:val="en-US"/>
        </w:rPr>
      </w:pPr>
      <w:r w:rsidRPr="004A6693">
        <w:rPr>
          <w:rFonts w:cs="Times New Roman"/>
          <w:color w:val="000000" w:themeColor="text1"/>
          <w:szCs w:val="26"/>
        </w:rPr>
        <w:lastRenderedPageBreak/>
        <w:t>Khả năng tổng quát hóa cao của các mạng vectơ hỗ trợ sử dụng các phép biến đổi đầu vào đa thức đã được chứng minh. Chúng tôi cũng so sánh hiệu suất của mạng vectơ hỗ trợ với các thuật toán học cổ điển khác nhau tất cả đều tham gia vào một nghiên cứu điểm chuẩn về Nhận dạng ký tự quang học.</w:t>
      </w:r>
    </w:p>
    <w:p w14:paraId="451E8490" w14:textId="53D2CB41" w:rsidR="00686368" w:rsidRDefault="00686368" w:rsidP="0063656B">
      <w:pPr>
        <w:jc w:val="both"/>
        <w:rPr>
          <w:rFonts w:cs="Times New Roman"/>
          <w:color w:val="000000" w:themeColor="text1"/>
          <w:szCs w:val="26"/>
          <w:lang w:val="en-US"/>
        </w:rPr>
      </w:pPr>
      <w:r>
        <w:rPr>
          <w:rFonts w:cs="Times New Roman"/>
          <w:color w:val="000000" w:themeColor="text1"/>
          <w:szCs w:val="26"/>
          <w:lang w:val="en-US"/>
        </w:rPr>
        <w:t>Đã có rất nhiều bài báo nghiên cứu về ứng dụng của mô hình máy học SVM trong các bài toán dự đoán và phân loại máy học ví dụ như: Phát hiện bệnh bạch cầu</w:t>
      </w:r>
      <w:r>
        <w:rPr>
          <w:rFonts w:cs="Times New Roman"/>
          <w:color w:val="000000" w:themeColor="text1"/>
          <w:szCs w:val="26"/>
          <w:lang w:val="en-US"/>
        </w:rPr>
        <w:fldChar w:fldCharType="begin"/>
      </w:r>
      <w:r>
        <w:rPr>
          <w:rFonts w:cs="Times New Roman"/>
          <w:color w:val="000000" w:themeColor="text1"/>
          <w:szCs w:val="26"/>
          <w:lang w:val="en-US"/>
        </w:rPr>
        <w:instrText xml:space="preserve"> ADDIN ZOTERO_ITEM CSL_CITATION {"citationID":"Cy71jiyS","properties":{"formattedCitation":"(Saikia et al., 2024)","plainCitation":"(Saikia et al., 2024)","noteIndex":0},"citationItems":[{"id":29,"uris":["http://zotero.org/users/local/4A2UF0y4/items/4FCDJ3GN"],"itemData":{"id":29,"type":"article-journal","abstract":"Acute Lymphoblastic Leukemia (ALL) is a malignancy of White Blood Cells (WBC) originating from lymphoid cells. Hematologist detects ALL through manual inspection of Microscopic Blood Smear (MBS) images and employs standard diagnostic devices like flow cytometry. But, the manual evaluation by Hematologist is prone to diagnostic error, costly, and labor-intensive. In this paper, a computer-aided ALL detection scheme using a Whale Optimization Algorithm-based Support Vector Machine (WOA-SVM) has been proposed. The major challenges are WBC segmentation, discriminant feature extraction, and WBC classification (normal and ALL). Here, CIEL*a*b color-based K-means clustering with a marker-controlled watershed is utilized for WBC segmentation. 15-dimensional features obtained by combining the proposed features and existing features have been used to specify the feature set. The proposed features are 2D-Discrete Orthonormal S-Transform with weighted Principal Component Analysis, the sum of rotation invariant Local Binary Pattern with a uniform pattern, and the mean intensity of Cyan of the CMYK color model. Further, an ANOVA test has been performed to check the significant features. The features are reorganized through descending order of F-values and their covariance structure is removed using Zero Phase Component Analysis whitening. Moreover, the performance of WOA-SVM is evaluated using the feature set and established a promising result with 98.42% accuracy on ALL-IDB1 dataset. The experimental outcomes demonstrate the superiority of the proposed methodology over other comparing methodologies.","container-title":"SN Computer Science","DOI":"10.1007/s42979-024-02822-4","ISSN":"2661-8907","issue":"5","journalAbbreviation":"SN Computer Science","page":"439","title":"Optimized Support Vector Machine Using Whale Optimization Algorithm for Acute Lymphoblastic Leukemia Detection from Microscopic Blood Smear Images","volume":"5","author":[{"family":"Saikia","given":"Rabul"},{"family":"Sarma","given":"Anupam"},{"family":"Shuleenda Devi","given":"Salam"}],"issued":{"date-parts":[["2024",4,17]]}}}],"schema":"https://github.com/citation-style-language/schema/raw/master/csl-citation.json"} </w:instrText>
      </w:r>
      <w:r>
        <w:rPr>
          <w:rFonts w:cs="Times New Roman"/>
          <w:color w:val="000000" w:themeColor="text1"/>
          <w:szCs w:val="26"/>
          <w:lang w:val="en-US"/>
        </w:rPr>
        <w:fldChar w:fldCharType="separate"/>
      </w:r>
      <w:r w:rsidRPr="00686368">
        <w:rPr>
          <w:rFonts w:ascii="Times New Roman" w:hAnsi="Times New Roman" w:cs="Times New Roman"/>
        </w:rPr>
        <w:t>(Saikia et al., 2024)</w:t>
      </w:r>
      <w:r>
        <w:rPr>
          <w:rFonts w:cs="Times New Roman"/>
          <w:color w:val="000000" w:themeColor="text1"/>
          <w:szCs w:val="26"/>
          <w:lang w:val="en-US"/>
        </w:rPr>
        <w:fldChar w:fldCharType="end"/>
      </w:r>
      <w:r>
        <w:rPr>
          <w:rFonts w:cs="Times New Roman"/>
          <w:color w:val="000000" w:themeColor="text1"/>
          <w:szCs w:val="26"/>
          <w:lang w:val="en-US"/>
        </w:rPr>
        <w:t xml:space="preserve">, </w:t>
      </w:r>
      <w:r w:rsidR="001C0F47">
        <w:rPr>
          <w:rFonts w:cs="Times New Roman"/>
          <w:color w:val="000000" w:themeColor="text1"/>
          <w:szCs w:val="26"/>
          <w:lang w:val="en-US"/>
        </w:rPr>
        <w:t>S</w:t>
      </w:r>
      <w:r w:rsidR="001C0F47" w:rsidRPr="001C0F47">
        <w:rPr>
          <w:rFonts w:cs="Times New Roman"/>
          <w:color w:val="000000" w:themeColor="text1"/>
          <w:szCs w:val="26"/>
          <w:lang w:val="en-US"/>
        </w:rPr>
        <w:t>ử dụng phương pháp support vector machine và convolutional neural network để phân loại cảm xúc của khuôn mặt</w:t>
      </w:r>
      <w:r w:rsidR="001C0F47">
        <w:rPr>
          <w:rFonts w:cs="Times New Roman"/>
          <w:color w:val="000000" w:themeColor="text1"/>
          <w:szCs w:val="26"/>
          <w:lang w:val="en-US"/>
        </w:rPr>
        <w:fldChar w:fldCharType="begin"/>
      </w:r>
      <w:r w:rsidR="001C0F47">
        <w:rPr>
          <w:rFonts w:cs="Times New Roman"/>
          <w:color w:val="000000" w:themeColor="text1"/>
          <w:szCs w:val="26"/>
          <w:lang w:val="en-US"/>
        </w:rPr>
        <w:instrText xml:space="preserve"> ADDIN ZOTERO_ITEM CSL_CITATION {"citationID":"LKu0JU9a","properties":{"formattedCitation":"(Trang and H\\uc0\\u432{}\\uc0\\u417{}ng, 2021)","plainCitation":"(Trang and Hương, 2021)","noteIndex":0},"citationItems":[{"id":31,"uris":["http://zotero.org/users/local/4A2UF0y4/items/G39S6AUT"],"itemData":{"id":31,"type":"article-journal","abstract":"Phân loại cảm xúc khuôn mặt thông qua việc nhận diện nét mặt hiện là một trong những bài toán được nhiều nhà nghiên cứu quan tâm. Với mục đích hỗ trợ được người dùng trong việc nhận diện được cảm xúc khuôn mặt để sử dụng nghiên cứu trong các lĩnh vực như khoa học lâm sàng hay khoa học hành vi. Thách thức với bài toán này là nét mặt của con người có sự tương đồng, trùng lặp trong các biểu thị cảm xúc khác nhau. Trong bài báo này, nhóm tác giả đề xuất sử dụng phương pháp Support Vector Machine – SVM kết hợp với mạng thần kinh chuyển đổi để phân loại cảm xúc trên khuôn mặt trên bộ dữ liệu FER và xây dựng 3 mô hình chiến lược để tiến hành các thí nghiệm. Việc xác định cảm xúc chính xác của khuôn mặt luôn khó khăn. Các kết quả của thực nghiệm đã cho thấy rằng mô hình Convolutional Neural Network - CNN chính xác hơn khi so sánh với mô hình Histogram Of Orientation Gradient + Support Vector Machine - HOG +SVM . Mô hình CNN lấy hình ảnh thực làm đầu vào và mô hình CNN nhập hình ảnh kết hợp có kết quả gần đúng với nhau và có tính chất ổn định hơn.","container-title":"TNU Journal of Science and Technology; T. 226, S. 16 (2021): KHOA HỌC TỰ NHIÊN - KỸ THUẬT - CÔNG NGHỆ","DOI":"10.34238/tnu-jst.4443","title":"SỬ DỤNG PHƯƠNG PHÁP  SUPPORT VECTOR MACHINE VÀ CONVOLUTIONAL NEURAL NETWORK  ĐỂ PHÂN LOẠI CẢM XÚC CỦA KHUÔN MẶT","URL":"https://jst.tnu.edu.vn/jst/article/view/4443","author":[{"family":"Trang","given":"Lê Thu"},{"family":"Hương","given":"Nguyễn Thu"}],"issued":{"date-parts":[["2021"]]}}}],"schema":"https://github.com/citation-style-language/schema/raw/master/csl-citation.json"} </w:instrText>
      </w:r>
      <w:r w:rsidR="001C0F47">
        <w:rPr>
          <w:rFonts w:cs="Times New Roman"/>
          <w:color w:val="000000" w:themeColor="text1"/>
          <w:szCs w:val="26"/>
          <w:lang w:val="en-US"/>
        </w:rPr>
        <w:fldChar w:fldCharType="separate"/>
      </w:r>
      <w:r w:rsidR="001C0F47" w:rsidRPr="001C0F47">
        <w:rPr>
          <w:rFonts w:ascii="Times New Roman" w:hAnsi="Times New Roman" w:cs="Times New Roman"/>
          <w:szCs w:val="24"/>
        </w:rPr>
        <w:t>(Trang and Hương, 2021)</w:t>
      </w:r>
      <w:r w:rsidR="001C0F47">
        <w:rPr>
          <w:rFonts w:cs="Times New Roman"/>
          <w:color w:val="000000" w:themeColor="text1"/>
          <w:szCs w:val="26"/>
          <w:lang w:val="en-US"/>
        </w:rPr>
        <w:fldChar w:fldCharType="end"/>
      </w:r>
      <w:r w:rsidR="001C0F47">
        <w:rPr>
          <w:rFonts w:cs="Times New Roman"/>
          <w:color w:val="000000" w:themeColor="text1"/>
          <w:szCs w:val="26"/>
          <w:lang w:val="en-US"/>
        </w:rPr>
        <w:t>…v.v.</w:t>
      </w:r>
    </w:p>
    <w:p w14:paraId="10CA9A2E" w14:textId="42675AFB" w:rsidR="00954F52" w:rsidRDefault="00954F52" w:rsidP="00B71782">
      <w:pPr>
        <w:pStyle w:val="Heading4"/>
        <w:ind w:firstLine="0"/>
        <w:rPr>
          <w:lang w:val="en-US"/>
        </w:rPr>
      </w:pPr>
      <w:r>
        <w:rPr>
          <w:lang w:val="en-US"/>
        </w:rPr>
        <w:t>2.7.2.2 Neurol Networks (Mạng nơ-ron)</w:t>
      </w:r>
    </w:p>
    <w:p w14:paraId="2B156FE7" w14:textId="54ED22F0" w:rsidR="00954F52" w:rsidRPr="00954F52" w:rsidRDefault="00954F52" w:rsidP="0063656B">
      <w:pPr>
        <w:jc w:val="both"/>
        <w:rPr>
          <w:lang w:val="en-US"/>
        </w:rPr>
      </w:pPr>
      <w:r w:rsidRPr="00954F52">
        <w:rPr>
          <w:b/>
          <w:bCs/>
          <w:lang w:val="en-US"/>
        </w:rPr>
        <w:t>Neurol Networks</w:t>
      </w:r>
      <w:r>
        <w:rPr>
          <w:lang w:val="en-US"/>
        </w:rPr>
        <w:t xml:space="preserve"> </w:t>
      </w:r>
      <w:r w:rsidRPr="00954F52">
        <w:rPr>
          <w:lang w:val="en-US"/>
        </w:rPr>
        <w:t>là một mạng nơ-ron</w:t>
      </w:r>
      <w:r>
        <w:rPr>
          <w:lang w:val="en-US"/>
        </w:rPr>
        <w:fldChar w:fldCharType="begin"/>
      </w:r>
      <w:r>
        <w:rPr>
          <w:lang w:val="en-US"/>
        </w:rPr>
        <w:instrText xml:space="preserve"> ADDIN ZOTERO_ITEM CSL_CITATION {"citationID":"e3QJwMsJ","properties":{"formattedCitation":"(Michael, n.d.)","plainCitation":"(Michael, n.d.)","noteIndex":0},"citationItems":[{"id":32,"uris":["http://zotero.org/users/local/4A2UF0y4/items/MIZPI8NC"],"itemData":{"id":32,"type":"book","title":"Neural Networks and Deep Learning","author":[{"family":"Michael","given":"Nielsen"}]}}],"schema":"https://github.com/citation-style-language/schema/raw/master/csl-citation.json"} </w:instrText>
      </w:r>
      <w:r>
        <w:rPr>
          <w:lang w:val="en-US"/>
        </w:rPr>
        <w:fldChar w:fldCharType="separate"/>
      </w:r>
      <w:r w:rsidRPr="00954F52">
        <w:rPr>
          <w:rFonts w:ascii="Times New Roman" w:hAnsi="Times New Roman" w:cs="Times New Roman"/>
        </w:rPr>
        <w:t>(Michael, n.d.)</w:t>
      </w:r>
      <w:r>
        <w:rPr>
          <w:lang w:val="en-US"/>
        </w:rPr>
        <w:fldChar w:fldCharType="end"/>
      </w:r>
      <w:r w:rsidRPr="00954F52">
        <w:rPr>
          <w:lang w:val="en-US"/>
        </w:rPr>
        <w:t>, hoặc theo khía cạnh hiện đại, là một mạng thần kinh nhân tạo, chứa các nơron nhân tạo hoặc các nút (node). Vì vậy một mạng thần kinh có thể xem là một mạch nơron, chứa các nơron sinh học thực tế, hoặc một mạng thần kinh nhân tạo, dùng để giải quyết các vấn đề (bài toán) ở lĩnh vực trí tuệ nhân tạo (AI).</w:t>
      </w:r>
    </w:p>
    <w:p w14:paraId="7072C73C" w14:textId="77777777" w:rsidR="00954F52" w:rsidRPr="00954F52" w:rsidRDefault="00954F52" w:rsidP="0063656B">
      <w:pPr>
        <w:jc w:val="both"/>
        <w:rPr>
          <w:lang w:val="en-US"/>
        </w:rPr>
      </w:pPr>
      <w:r w:rsidRPr="00954F52">
        <w:rPr>
          <w:lang w:val="en-US"/>
        </w:rPr>
        <w:t>Các kết nối của nơron sinh học được mô hình hóa là các trọng lượng. Một trọng lượng dương (tích cực) phản ánh một kết nối kích thích (xúc động), trong các giá trị âm (tiêu cực) nghĩa là các kết nối ức chế (bị ngăn cản). Tất cả đầu vào được thay đổi bằng một giá trị trọng lượng và tính tổng. Hoạt động này được coi là một kết hợp tuyến tính. Cuối cùng, một hàm kích hoạt điều khiển biên độ của đầu ra. Ví dụ, một tập giá trị chấp nhận được ở đầu ra thường là từ 0 đến 1, đôi khi có thể là từ -1 đến 1.</w:t>
      </w:r>
    </w:p>
    <w:p w14:paraId="07355EE4" w14:textId="7E522C39" w:rsidR="00954F52" w:rsidRDefault="00954F52" w:rsidP="0063656B">
      <w:pPr>
        <w:jc w:val="both"/>
        <w:rPr>
          <w:lang w:val="en-US"/>
        </w:rPr>
      </w:pPr>
      <w:r w:rsidRPr="00954F52">
        <w:rPr>
          <w:lang w:val="en-US"/>
        </w:rPr>
        <w:t>Các mạng thần kinh có thể dùng cho mô hình hóa dự đoán, điều khiển đáp ứng và các ứng dụng mà có thể huấn luyện thông qua một tập dữ liệu. Việc tự học với kết quả từ kinh nghiệm có thể xảy ra bên trong các mạng, có thể rút ra kết luận từ một tập thông tin phức tạp và dường như không liên quan.</w:t>
      </w:r>
    </w:p>
    <w:p w14:paraId="594A5B04" w14:textId="2CB06D52" w:rsidR="00954F52" w:rsidRDefault="00954F52" w:rsidP="00B71782">
      <w:pPr>
        <w:pStyle w:val="Heading4"/>
        <w:ind w:firstLine="0"/>
        <w:rPr>
          <w:lang w:val="en-US"/>
        </w:rPr>
      </w:pPr>
      <w:r>
        <w:rPr>
          <w:lang w:val="en-US"/>
        </w:rPr>
        <w:t>2.7.2.</w:t>
      </w:r>
      <w:r w:rsidR="000678A6">
        <w:rPr>
          <w:lang w:val="en-US"/>
        </w:rPr>
        <w:t>3</w:t>
      </w:r>
      <w:r>
        <w:rPr>
          <w:lang w:val="en-US"/>
        </w:rPr>
        <w:t xml:space="preserve"> Naive Bayes (Phân loại Bayes đơn giản)</w:t>
      </w:r>
    </w:p>
    <w:p w14:paraId="0DA1FD75" w14:textId="3EFBDCF8" w:rsidR="00954F52" w:rsidRPr="004161B4" w:rsidRDefault="00954F52" w:rsidP="0063656B">
      <w:pPr>
        <w:jc w:val="both"/>
        <w:rPr>
          <w:rFonts w:cs="Times New Roman"/>
          <w:color w:val="000000" w:themeColor="text1"/>
          <w:szCs w:val="26"/>
        </w:rPr>
      </w:pPr>
      <w:r w:rsidRPr="004161B4">
        <w:rPr>
          <w:rFonts w:cs="Times New Roman"/>
          <w:color w:val="000000" w:themeColor="text1"/>
          <w:szCs w:val="26"/>
        </w:rPr>
        <w:t>Naive Bayes</w:t>
      </w:r>
      <w:r>
        <w:rPr>
          <w:rFonts w:cs="Times New Roman"/>
          <w:color w:val="000000" w:themeColor="text1"/>
          <w:szCs w:val="26"/>
        </w:rPr>
        <w:fldChar w:fldCharType="begin"/>
      </w:r>
      <w:r w:rsidR="00053DD8">
        <w:rPr>
          <w:rFonts w:cs="Times New Roman"/>
          <w:color w:val="000000" w:themeColor="text1"/>
          <w:szCs w:val="26"/>
        </w:rPr>
        <w:instrText xml:space="preserve"> ADDIN ZOTERO_ITEM CSL_CITATION {"citationID":"Tp4R8F7n","properties":{"formattedCitation":"(Nielsen, n.d.)","plainCitation":"(Nielsen, n.d.)","noteIndex":0},"citationItems":[{"id":"UpK4otp0/AcoOkoLS","uris":["http://zotero.org/users/local/3HIA4gGA/items/N6T7RBJI"],"itemData":{"id":255,"type":"article-journal","language":"en","source":"Zotero","title":"Neural Networks and Deep Learning","author":[{"family":"Nielsen","given":"Michael"}]}}],"schema":"https://github.com/citation-style-language/schema/raw/master/csl-citation.json"} </w:instrText>
      </w:r>
      <w:r>
        <w:rPr>
          <w:rFonts w:cs="Times New Roman"/>
          <w:color w:val="000000" w:themeColor="text1"/>
          <w:szCs w:val="26"/>
        </w:rPr>
        <w:fldChar w:fldCharType="separate"/>
      </w:r>
      <w:r w:rsidRPr="008468B6">
        <w:rPr>
          <w:rFonts w:cs="Times New Roman"/>
        </w:rPr>
        <w:t>(Nielsen, n.d.)</w:t>
      </w:r>
      <w:r>
        <w:rPr>
          <w:rFonts w:cs="Times New Roman"/>
          <w:color w:val="000000" w:themeColor="text1"/>
          <w:szCs w:val="26"/>
        </w:rPr>
        <w:fldChar w:fldCharType="end"/>
      </w:r>
      <w:r w:rsidRPr="004161B4">
        <w:rPr>
          <w:rFonts w:cs="Times New Roman"/>
          <w:color w:val="000000" w:themeColor="text1"/>
          <w:szCs w:val="26"/>
        </w:rPr>
        <w:t xml:space="preserve"> là một trong nhóm các thuật toán áp dụng định lý Bayes với một giả định khá ngây thơ - đúng nghĩa đen của từ Naive</w:t>
      </w:r>
      <w:r>
        <w:rPr>
          <w:rFonts w:cs="Times New Roman"/>
          <w:color w:val="000000" w:themeColor="text1"/>
          <w:szCs w:val="26"/>
        </w:rPr>
        <w:t>,</w:t>
      </w:r>
      <w:r w:rsidRPr="004161B4">
        <w:rPr>
          <w:rFonts w:cs="Times New Roman"/>
          <w:color w:val="000000" w:themeColor="text1"/>
          <w:szCs w:val="26"/>
        </w:rPr>
        <w:t xml:space="preserve"> rằng mọi features đầu vào đều độc lập với nhau. Bạn có thể hiểu features ở dây là danh sách các biến đầu vào: độ tuổi, giới tính, mức lương, tình trạng hôn nhân, ... Ví dụ 2 biến độc lập là: size giày và giới tính của bạn. Ví dụ 2 biến phụ thuộc là: số tiền quảng cáo bỏ ra và doanh số thu được.</w:t>
      </w:r>
    </w:p>
    <w:p w14:paraId="77DA52A8" w14:textId="296B3F3F" w:rsidR="00954F52" w:rsidRDefault="00954F52" w:rsidP="0063656B">
      <w:pPr>
        <w:jc w:val="both"/>
        <w:rPr>
          <w:rFonts w:cs="Times New Roman"/>
          <w:color w:val="000000" w:themeColor="text1"/>
          <w:szCs w:val="26"/>
          <w:lang w:val="en-US"/>
        </w:rPr>
      </w:pPr>
      <w:r w:rsidRPr="004161B4">
        <w:rPr>
          <w:rFonts w:cs="Times New Roman"/>
          <w:color w:val="000000" w:themeColor="text1"/>
          <w:szCs w:val="26"/>
        </w:rPr>
        <w:t>Naive Bayes là bộ phân loại theo xác suất (probability classifier) nên chúng ta sẽ đi tính toán xác suất  bằng cách sử dụng định lý Bayes. Ví dụ khi bạn nhận được một tấm ảnh chứa một chữ số bất kì từ 0-9</w:t>
      </w:r>
      <w:r>
        <w:rPr>
          <w:rFonts w:cs="Times New Roman"/>
          <w:color w:val="000000" w:themeColor="text1"/>
          <w:szCs w:val="26"/>
        </w:rPr>
        <w:t>,</w:t>
      </w:r>
      <w:r w:rsidRPr="004161B4">
        <w:rPr>
          <w:rFonts w:cs="Times New Roman"/>
          <w:color w:val="000000" w:themeColor="text1"/>
          <w:szCs w:val="26"/>
        </w:rPr>
        <w:t xml:space="preserve"> bạn sẽ đi tính toán xác suất ảnh này với 10 con số từ 0-9  P(8| Ảnh)=x, P(7| Ảnh)=y, ..., sau đó chọn ra cặp nào có xác suất cao nhất thì đấy chính là kết quả. Naive Bayes Classifier đã được áp dụng thành công trong nhiều lĩnh vực, một trong số đó là Xử lý ngôn ngữ tự nhiên (Natu</w:t>
      </w:r>
      <w:r>
        <w:rPr>
          <w:rFonts w:cs="Times New Roman"/>
          <w:color w:val="000000" w:themeColor="text1"/>
          <w:szCs w:val="26"/>
        </w:rPr>
        <w:t>r</w:t>
      </w:r>
      <w:r w:rsidRPr="004161B4">
        <w:rPr>
          <w:rFonts w:cs="Times New Roman"/>
          <w:color w:val="000000" w:themeColor="text1"/>
          <w:szCs w:val="26"/>
        </w:rPr>
        <w:t>al Language Processing).</w:t>
      </w:r>
    </w:p>
    <w:p w14:paraId="1C15D49D" w14:textId="58A81BF6" w:rsidR="000678A6" w:rsidRPr="000678A6" w:rsidRDefault="000678A6" w:rsidP="00B71782">
      <w:pPr>
        <w:pStyle w:val="Heading4"/>
        <w:ind w:firstLine="0"/>
        <w:rPr>
          <w:lang w:val="en-US"/>
        </w:rPr>
      </w:pPr>
      <w:r>
        <w:rPr>
          <w:lang w:val="en-US"/>
        </w:rPr>
        <w:t xml:space="preserve">2.7.2.4 </w:t>
      </w:r>
      <w:r w:rsidRPr="000678A6">
        <w:rPr>
          <w:lang w:val="en-US"/>
        </w:rPr>
        <w:t>K-Nearest Neighbors (K láng giềng gần nhất)</w:t>
      </w:r>
    </w:p>
    <w:p w14:paraId="23E405B7" w14:textId="07D808B5" w:rsidR="000678A6" w:rsidRDefault="000678A6" w:rsidP="0063656B">
      <w:pPr>
        <w:jc w:val="both"/>
        <w:rPr>
          <w:rFonts w:cs="Times New Roman"/>
          <w:color w:val="000000" w:themeColor="text1"/>
          <w:szCs w:val="26"/>
          <w:shd w:val="clear" w:color="auto" w:fill="FFFFFF"/>
          <w:lang w:val="en-US"/>
        </w:rPr>
      </w:pPr>
      <w:r w:rsidRPr="004161B4">
        <w:rPr>
          <w:rFonts w:cs="Times New Roman"/>
          <w:color w:val="000000" w:themeColor="text1"/>
          <w:szCs w:val="26"/>
          <w:shd w:val="clear" w:color="auto" w:fill="FFFFFF"/>
        </w:rPr>
        <w:t>K-nearest neighbor</w:t>
      </w:r>
      <w:r>
        <w:rPr>
          <w:rFonts w:cs="Times New Roman"/>
          <w:color w:val="000000" w:themeColor="text1"/>
          <w:szCs w:val="26"/>
          <w:shd w:val="clear" w:color="auto" w:fill="FFFFFF"/>
        </w:rPr>
        <w:fldChar w:fldCharType="begin"/>
      </w:r>
      <w:r w:rsidR="00053DD8">
        <w:rPr>
          <w:rFonts w:cs="Times New Roman"/>
          <w:color w:val="000000" w:themeColor="text1"/>
          <w:szCs w:val="26"/>
          <w:shd w:val="clear" w:color="auto" w:fill="FFFFFF"/>
        </w:rPr>
        <w:instrText xml:space="preserve"> ADDIN ZOTERO_ITEM CSL_CITATION {"citationID":"ckw778wH","properties":{"formattedCitation":"(Nielsen, n.d.)","plainCitation":"(Nielsen, n.d.)","noteIndex":0},"citationItems":[{"id":"UpK4otp0/AcoOkoLS","uris":["http://zotero.org/users/local/3HIA4gGA/items/N6T7RBJI"],"itemData":{"id":255,"type":"article-journal","language":"en","source":"Zotero","title":"Neural Networks and Deep Learning","author":[{"family":"Nielsen","given":"Michael"}]}}],"schema":"https://github.com/citation-style-language/schema/raw/master/csl-citation.json"} </w:instrText>
      </w:r>
      <w:r>
        <w:rPr>
          <w:rFonts w:cs="Times New Roman"/>
          <w:color w:val="000000" w:themeColor="text1"/>
          <w:szCs w:val="26"/>
          <w:shd w:val="clear" w:color="auto" w:fill="FFFFFF"/>
        </w:rPr>
        <w:fldChar w:fldCharType="separate"/>
      </w:r>
      <w:r w:rsidRPr="008468B6">
        <w:rPr>
          <w:rFonts w:cs="Times New Roman"/>
        </w:rPr>
        <w:t>(Nielsen, n.d.)</w:t>
      </w:r>
      <w:r>
        <w:rPr>
          <w:rFonts w:cs="Times New Roman"/>
          <w:color w:val="000000" w:themeColor="text1"/>
          <w:szCs w:val="26"/>
          <w:shd w:val="clear" w:color="auto" w:fill="FFFFFF"/>
        </w:rPr>
        <w:fldChar w:fldCharType="end"/>
      </w:r>
      <w:r w:rsidRPr="004161B4">
        <w:rPr>
          <w:rFonts w:cs="Times New Roman"/>
          <w:color w:val="000000" w:themeColor="text1"/>
          <w:szCs w:val="26"/>
          <w:shd w:val="clear" w:color="auto" w:fill="FFFFFF"/>
        </w:rPr>
        <w:t xml:space="preserve"> là một trong những thuật toán supervised-learning đơn giản nhất (mà hiệu quả trong một vài trường hợp) </w:t>
      </w:r>
      <w:r w:rsidRPr="004161B4">
        <w:rPr>
          <w:rFonts w:cs="Times New Roman"/>
          <w:color w:val="000000" w:themeColor="text1"/>
          <w:szCs w:val="26"/>
          <w:shd w:val="clear" w:color="auto" w:fill="FFFFFF"/>
        </w:rPr>
        <w:lastRenderedPageBreak/>
        <w:t>trong Machine Learning. Khi training, thuật toán này </w:t>
      </w:r>
      <w:r w:rsidRPr="004161B4">
        <w:rPr>
          <w:rStyle w:val="Emphasis"/>
          <w:rFonts w:cs="Times New Roman"/>
          <w:color w:val="000000" w:themeColor="text1"/>
          <w:szCs w:val="26"/>
          <w:shd w:val="clear" w:color="auto" w:fill="FFFFFF"/>
        </w:rPr>
        <w:t>không học</w:t>
      </w:r>
      <w:r w:rsidRPr="004161B4">
        <w:rPr>
          <w:rFonts w:cs="Times New Roman"/>
          <w:color w:val="000000" w:themeColor="text1"/>
          <w:szCs w:val="26"/>
          <w:shd w:val="clear" w:color="auto" w:fill="FFFFFF"/>
        </w:rPr>
        <w:t> một điều gì từ dữ liệu training (đây cũng là lý do thuật toán này được xếp vào loại </w:t>
      </w:r>
      <w:hyperlink r:id="rId20" w:history="1">
        <w:r w:rsidRPr="004161B4">
          <w:rPr>
            <w:rStyle w:val="Hyperlink"/>
            <w:rFonts w:cs="Times New Roman"/>
            <w:color w:val="000000" w:themeColor="text1"/>
            <w:szCs w:val="26"/>
            <w:shd w:val="clear" w:color="auto" w:fill="FFFFFF"/>
          </w:rPr>
          <w:t>lazy learning</w:t>
        </w:r>
      </w:hyperlink>
      <w:r w:rsidRPr="004161B4">
        <w:rPr>
          <w:rFonts w:cs="Times New Roman"/>
          <w:color w:val="000000" w:themeColor="text1"/>
          <w:szCs w:val="26"/>
          <w:shd w:val="clear" w:color="auto" w:fill="FFFFFF"/>
        </w:rPr>
        <w:t>), mọi tính toán được thực hiện khi nó cần dự đoán kết quả của dữ liệu mới. K-nearest neighbor có thể áp dụng được vào cả hai loại của bài toán Supervised learning là </w:t>
      </w:r>
      <w:hyperlink r:id="rId21" w:anchor="classification-phan-loai" w:history="1">
        <w:r w:rsidR="00A519F4" w:rsidRPr="00A519F4">
          <w:rPr>
            <w:rStyle w:val="Hyperlink"/>
            <w:rFonts w:cs="Times New Roman"/>
            <w:color w:val="000000" w:themeColor="text1"/>
            <w:szCs w:val="26"/>
            <w:u w:val="none"/>
            <w:shd w:val="clear" w:color="auto" w:fill="FFFFFF"/>
          </w:rPr>
          <w:t>Classification</w:t>
        </w:r>
      </w:hyperlink>
      <w:r w:rsidR="00A519F4" w:rsidRPr="004161B4">
        <w:rPr>
          <w:rFonts w:cs="Times New Roman"/>
          <w:color w:val="000000" w:themeColor="text1"/>
          <w:szCs w:val="26"/>
          <w:shd w:val="clear" w:color="auto" w:fill="FFFFFF"/>
        </w:rPr>
        <w:t> và </w:t>
      </w:r>
      <w:hyperlink r:id="rId22" w:anchor="regression-hoi-quy" w:history="1">
        <w:r w:rsidR="00A519F4" w:rsidRPr="00A519F4">
          <w:rPr>
            <w:rStyle w:val="Hyperlink"/>
            <w:rFonts w:cs="Times New Roman"/>
            <w:color w:val="000000" w:themeColor="text1"/>
            <w:szCs w:val="26"/>
            <w:u w:val="none"/>
            <w:shd w:val="clear" w:color="auto" w:fill="FFFFFF"/>
          </w:rPr>
          <w:t>Regression</w:t>
        </w:r>
      </w:hyperlink>
      <w:r w:rsidRPr="004161B4">
        <w:rPr>
          <w:rFonts w:cs="Times New Roman"/>
          <w:color w:val="000000" w:themeColor="text1"/>
          <w:szCs w:val="26"/>
          <w:shd w:val="clear" w:color="auto" w:fill="FFFFFF"/>
        </w:rPr>
        <w:t>. KNN còn được gọi là một thuật toán </w:t>
      </w:r>
      <w:hyperlink r:id="rId23" w:history="1">
        <w:r w:rsidRPr="00A519F4">
          <w:rPr>
            <w:rStyle w:val="Hyperlink"/>
            <w:rFonts w:cs="Times New Roman"/>
            <w:color w:val="000000" w:themeColor="text1"/>
            <w:szCs w:val="26"/>
            <w:u w:val="none"/>
            <w:shd w:val="clear" w:color="auto" w:fill="FFFFFF"/>
          </w:rPr>
          <w:t>Instance-based hay Memory-based learning</w:t>
        </w:r>
      </w:hyperlink>
      <w:r w:rsidRPr="004161B4">
        <w:rPr>
          <w:rFonts w:cs="Times New Roman"/>
          <w:color w:val="000000" w:themeColor="text1"/>
          <w:szCs w:val="26"/>
          <w:shd w:val="clear" w:color="auto" w:fill="FFFFFF"/>
        </w:rPr>
        <w:t>.</w:t>
      </w:r>
    </w:p>
    <w:p w14:paraId="2844AF2B" w14:textId="3B290631" w:rsidR="000678A6" w:rsidRDefault="000678A6" w:rsidP="00B71782">
      <w:pPr>
        <w:pStyle w:val="Heading4"/>
        <w:ind w:firstLine="0"/>
        <w:rPr>
          <w:shd w:val="clear" w:color="auto" w:fill="FFFFFF"/>
          <w:lang w:val="en-US"/>
        </w:rPr>
      </w:pPr>
      <w:r>
        <w:rPr>
          <w:shd w:val="clear" w:color="auto" w:fill="FFFFFF"/>
          <w:lang w:val="en-US"/>
        </w:rPr>
        <w:t xml:space="preserve">2.7.2.5 </w:t>
      </w:r>
      <w:r w:rsidRPr="000678A6">
        <w:rPr>
          <w:shd w:val="clear" w:color="auto" w:fill="FFFFFF"/>
          <w:lang w:val="en-US"/>
        </w:rPr>
        <w:t>Gradient Boosting</w:t>
      </w:r>
    </w:p>
    <w:p w14:paraId="4332CB91" w14:textId="733EBDBD" w:rsidR="00A519F4" w:rsidRDefault="00A519F4" w:rsidP="0063656B">
      <w:pPr>
        <w:jc w:val="both"/>
        <w:rPr>
          <w:lang w:val="en-US"/>
        </w:rPr>
      </w:pPr>
      <w:r w:rsidRPr="00A519F4">
        <w:rPr>
          <w:lang w:val="en-US"/>
        </w:rPr>
        <w:t>Gradient Boosting</w:t>
      </w:r>
      <w:r w:rsidR="000F3929">
        <w:rPr>
          <w:lang w:val="en-US"/>
        </w:rPr>
        <w:t xml:space="preserve"> </w:t>
      </w:r>
      <w:r w:rsidRPr="00A519F4">
        <w:rPr>
          <w:lang w:val="en-US"/>
        </w:rPr>
        <w:t>là một kỹ thuật học máy được sử dụng trong các nhiệm vụ hồi quy và phân loại, trong số những nhiệm vụ khác. Nó đưa ra một mô hình dự đoán dưới dạng một tập hợp các mô hình dự đoán yếu, thường là các cây quyết định. Khi cây quyết định là cây học yếu, thuật toán kết quả được gọi là cây tăng cường độ dốc; nó thường vượt trội so với rừng ngẫu nhiên. Mô hình cây được Gradient Boosting được xây dựng theo kiểu khôn ngoan như trong các phương pháp tăng cường khác, nhưng nó tổng quát hóa các phương pháp khác bằng cách cho phép tối ưu hóa tùy ý hàm mất khả vi.</w:t>
      </w:r>
    </w:p>
    <w:p w14:paraId="72257BCA" w14:textId="77777777" w:rsidR="00652EC0" w:rsidRDefault="00652EC0" w:rsidP="0063656B">
      <w:pPr>
        <w:jc w:val="both"/>
        <w:rPr>
          <w:lang w:val="en-US"/>
        </w:rPr>
      </w:pPr>
    </w:p>
    <w:p w14:paraId="739B6F96" w14:textId="77777777" w:rsidR="00652EC0" w:rsidRDefault="00652EC0" w:rsidP="0063656B">
      <w:pPr>
        <w:jc w:val="both"/>
        <w:rPr>
          <w:lang w:val="en-US"/>
        </w:rPr>
      </w:pPr>
    </w:p>
    <w:p w14:paraId="4A7305C4" w14:textId="77777777" w:rsidR="00652EC0" w:rsidRDefault="00652EC0" w:rsidP="0063656B">
      <w:pPr>
        <w:jc w:val="both"/>
        <w:rPr>
          <w:lang w:val="en-US"/>
        </w:rPr>
      </w:pPr>
    </w:p>
    <w:p w14:paraId="0FA2CA88" w14:textId="77777777" w:rsidR="00652EC0" w:rsidRDefault="00652EC0" w:rsidP="0063656B">
      <w:pPr>
        <w:jc w:val="both"/>
        <w:rPr>
          <w:lang w:val="en-US"/>
        </w:rPr>
      </w:pPr>
    </w:p>
    <w:p w14:paraId="6527B28A" w14:textId="77777777" w:rsidR="00652EC0" w:rsidRDefault="00652EC0" w:rsidP="0063656B">
      <w:pPr>
        <w:jc w:val="both"/>
        <w:rPr>
          <w:lang w:val="en-US"/>
        </w:rPr>
      </w:pPr>
    </w:p>
    <w:p w14:paraId="4AB874A6" w14:textId="77777777" w:rsidR="00652EC0" w:rsidRDefault="00652EC0" w:rsidP="0063656B">
      <w:pPr>
        <w:jc w:val="both"/>
        <w:rPr>
          <w:lang w:val="en-US"/>
        </w:rPr>
      </w:pPr>
    </w:p>
    <w:p w14:paraId="712189F1" w14:textId="77777777" w:rsidR="00652EC0" w:rsidRDefault="00652EC0" w:rsidP="0063656B">
      <w:pPr>
        <w:jc w:val="both"/>
        <w:rPr>
          <w:lang w:val="en-US"/>
        </w:rPr>
      </w:pPr>
    </w:p>
    <w:p w14:paraId="7A71EBD1" w14:textId="77777777" w:rsidR="00652EC0" w:rsidRDefault="00652EC0" w:rsidP="0063656B">
      <w:pPr>
        <w:jc w:val="both"/>
        <w:rPr>
          <w:lang w:val="en-US"/>
        </w:rPr>
      </w:pPr>
    </w:p>
    <w:p w14:paraId="0C35FC30" w14:textId="77777777" w:rsidR="00652EC0" w:rsidRDefault="00652EC0" w:rsidP="0063656B">
      <w:pPr>
        <w:jc w:val="both"/>
        <w:rPr>
          <w:lang w:val="en-US"/>
        </w:rPr>
      </w:pPr>
    </w:p>
    <w:p w14:paraId="0A76C3A7" w14:textId="77777777" w:rsidR="00652EC0" w:rsidRDefault="00652EC0" w:rsidP="0063656B">
      <w:pPr>
        <w:jc w:val="both"/>
        <w:rPr>
          <w:lang w:val="en-US"/>
        </w:rPr>
      </w:pPr>
    </w:p>
    <w:p w14:paraId="6C24FEAB" w14:textId="77777777" w:rsidR="00652EC0" w:rsidRDefault="00652EC0" w:rsidP="0063656B">
      <w:pPr>
        <w:jc w:val="both"/>
        <w:rPr>
          <w:lang w:val="en-US"/>
        </w:rPr>
      </w:pPr>
    </w:p>
    <w:p w14:paraId="0749B3EF" w14:textId="77777777" w:rsidR="00652EC0" w:rsidRDefault="00652EC0" w:rsidP="0063656B">
      <w:pPr>
        <w:jc w:val="both"/>
        <w:rPr>
          <w:lang w:val="en-US"/>
        </w:rPr>
      </w:pPr>
    </w:p>
    <w:p w14:paraId="50C9481D" w14:textId="77777777" w:rsidR="00652EC0" w:rsidRDefault="00652EC0" w:rsidP="0063656B">
      <w:pPr>
        <w:jc w:val="both"/>
        <w:rPr>
          <w:lang w:val="en-US"/>
        </w:rPr>
      </w:pPr>
    </w:p>
    <w:p w14:paraId="46820992" w14:textId="77777777" w:rsidR="00652EC0" w:rsidRDefault="00652EC0" w:rsidP="0063656B">
      <w:pPr>
        <w:jc w:val="both"/>
        <w:rPr>
          <w:lang w:val="en-US"/>
        </w:rPr>
      </w:pPr>
    </w:p>
    <w:p w14:paraId="3730765B" w14:textId="77777777" w:rsidR="00652EC0" w:rsidRDefault="00652EC0" w:rsidP="0063656B">
      <w:pPr>
        <w:jc w:val="both"/>
        <w:rPr>
          <w:lang w:val="en-US"/>
        </w:rPr>
      </w:pPr>
    </w:p>
    <w:p w14:paraId="6176D0E8" w14:textId="77777777" w:rsidR="00652EC0" w:rsidRDefault="00652EC0" w:rsidP="0063656B">
      <w:pPr>
        <w:jc w:val="both"/>
        <w:rPr>
          <w:lang w:val="en-US"/>
        </w:rPr>
      </w:pPr>
    </w:p>
    <w:p w14:paraId="67FA6A3B" w14:textId="77777777" w:rsidR="00652EC0" w:rsidRDefault="00652EC0" w:rsidP="0063656B">
      <w:pPr>
        <w:jc w:val="both"/>
        <w:rPr>
          <w:lang w:val="en-US"/>
        </w:rPr>
      </w:pPr>
    </w:p>
    <w:p w14:paraId="232E4921" w14:textId="77777777" w:rsidR="00652EC0" w:rsidRPr="00A519F4" w:rsidRDefault="00652EC0" w:rsidP="0063656B">
      <w:pPr>
        <w:jc w:val="both"/>
        <w:rPr>
          <w:lang w:val="en-US"/>
        </w:rPr>
      </w:pPr>
    </w:p>
    <w:p w14:paraId="50313F5A" w14:textId="5138DA99" w:rsidR="00543690" w:rsidRDefault="00543690" w:rsidP="00AE0962">
      <w:pPr>
        <w:pStyle w:val="Heading1"/>
        <w:jc w:val="center"/>
        <w:rPr>
          <w:lang w:val="en-US"/>
        </w:rPr>
      </w:pPr>
      <w:bookmarkStart w:id="33" w:name="_Toc167279152"/>
      <w:r>
        <w:rPr>
          <w:lang w:val="en-US"/>
        </w:rPr>
        <w:lastRenderedPageBreak/>
        <w:t>CHƯƠNG III</w:t>
      </w:r>
      <w:r w:rsidR="009E5F11">
        <w:rPr>
          <w:lang w:val="en-US"/>
        </w:rPr>
        <w:t xml:space="preserve">: </w:t>
      </w:r>
      <w:r w:rsidR="00C03213">
        <w:rPr>
          <w:lang w:val="en-US"/>
        </w:rPr>
        <w:t>PHÂN TÍCH THIẾT KẾ HỆ THỐNG</w:t>
      </w:r>
      <w:bookmarkEnd w:id="33"/>
    </w:p>
    <w:p w14:paraId="140057CD" w14:textId="51707616" w:rsidR="00551249" w:rsidRPr="00551249" w:rsidRDefault="00AE0962" w:rsidP="00B71782">
      <w:pPr>
        <w:pStyle w:val="Heading2"/>
        <w:ind w:firstLine="0"/>
        <w:rPr>
          <w:lang w:val="en-US"/>
        </w:rPr>
      </w:pPr>
      <w:bookmarkStart w:id="34" w:name="_Toc167279153"/>
      <w:r>
        <w:rPr>
          <w:lang w:val="en-US"/>
        </w:rPr>
        <w:t xml:space="preserve">3.1 </w:t>
      </w:r>
      <w:r w:rsidR="000B3CC0">
        <w:rPr>
          <w:lang w:val="en-US"/>
        </w:rPr>
        <w:t xml:space="preserve">GIỚI THIỆU </w:t>
      </w:r>
      <w:r w:rsidR="00551249">
        <w:rPr>
          <w:lang w:val="en-US"/>
        </w:rPr>
        <w:t>HỆ THỐNG</w:t>
      </w:r>
      <w:r w:rsidR="000C1989">
        <w:rPr>
          <w:lang w:val="en-US"/>
        </w:rPr>
        <w:t xml:space="preserve"> WEBSITE</w:t>
      </w:r>
      <w:r w:rsidR="000B3CC0">
        <w:rPr>
          <w:lang w:val="en-US"/>
        </w:rPr>
        <w:t xml:space="preserve"> THEO DÕI SỨC KHOẺ NGƯỜI DÙNG TỪ XA</w:t>
      </w:r>
      <w:bookmarkEnd w:id="34"/>
    </w:p>
    <w:p w14:paraId="6B028DA4" w14:textId="5F837FEE" w:rsidR="00694751" w:rsidRDefault="004011E2" w:rsidP="00B71782">
      <w:pPr>
        <w:pStyle w:val="Heading3"/>
        <w:ind w:firstLine="0"/>
        <w:jc w:val="both"/>
        <w:rPr>
          <w:lang w:val="en-US"/>
        </w:rPr>
      </w:pPr>
      <w:bookmarkStart w:id="35" w:name="_Toc167279154"/>
      <w:r>
        <w:rPr>
          <w:lang w:val="en-US"/>
        </w:rPr>
        <w:t xml:space="preserve">3.1.1 </w:t>
      </w:r>
      <w:r w:rsidR="000B3CC0">
        <w:rPr>
          <w:lang w:val="en-US"/>
        </w:rPr>
        <w:t>Giới thiệu</w:t>
      </w:r>
      <w:r w:rsidR="00694751">
        <w:rPr>
          <w:lang w:val="en-US"/>
        </w:rPr>
        <w:t xml:space="preserve"> về hệ thống</w:t>
      </w:r>
      <w:bookmarkEnd w:id="35"/>
    </w:p>
    <w:p w14:paraId="1C8ADC10" w14:textId="5D2EBA26" w:rsidR="007F3A18" w:rsidRDefault="007F3A18" w:rsidP="0063656B">
      <w:pPr>
        <w:jc w:val="both"/>
        <w:rPr>
          <w:lang w:val="en-US"/>
        </w:rPr>
      </w:pPr>
      <w:r>
        <w:rPr>
          <w:lang w:val="en-US"/>
        </w:rPr>
        <w:t xml:space="preserve">Hệ thống ứng dụng di động theo dõi sức khoẻ người dùng từ xa được thiết kế nhằm hỗ trợ giám sát tình trạng sức khoẻ người dùng một cách hiệu quả tiện lợi. Hệ thống hoạt động dựa trên sự kết hợp của thiết bị đeo tay thông minh như Smartwatch, ứng dụng di động và website, cùng với mô hình nhận dạng hoạt động con người Machine Learning. </w:t>
      </w:r>
      <w:r w:rsidR="00AA3DAE">
        <w:rPr>
          <w:lang w:val="en-US"/>
        </w:rPr>
        <w:t>Hệ thống theo dõi sức khoẻ người dùng có các chức năng</w:t>
      </w:r>
      <w:r w:rsidR="00415505">
        <w:rPr>
          <w:lang w:val="en-US"/>
        </w:rPr>
        <w:t xml:space="preserve"> chính</w:t>
      </w:r>
      <w:r w:rsidR="00AA3DAE">
        <w:rPr>
          <w:lang w:val="en-US"/>
        </w:rPr>
        <w:t xml:space="preserve"> sau</w:t>
      </w:r>
      <w:r>
        <w:rPr>
          <w:lang w:val="en-US"/>
        </w:rPr>
        <w:t>:</w:t>
      </w:r>
    </w:p>
    <w:p w14:paraId="4AE35795" w14:textId="763C3FFB" w:rsidR="007F3A18" w:rsidRDefault="007F3A18" w:rsidP="0063656B">
      <w:pPr>
        <w:jc w:val="both"/>
        <w:rPr>
          <w:lang w:val="en-US"/>
        </w:rPr>
      </w:pPr>
      <w:r w:rsidRPr="007F3A18">
        <w:rPr>
          <w:b/>
          <w:bCs/>
        </w:rPr>
        <w:t>Thu thập dữ liệu</w:t>
      </w:r>
      <w:r>
        <w:rPr>
          <w:lang w:val="en-US"/>
        </w:rPr>
        <w:t xml:space="preserve">: </w:t>
      </w:r>
      <w:r w:rsidRPr="007F3A18">
        <w:rPr>
          <w:lang w:val="en-US"/>
        </w:rPr>
        <w:t xml:space="preserve">Người dùng sử dụng Smartwatch để đo lường các chỉ số sức khoẻ quan trong như SpO2, nhịp tim, thân nhiệt và </w:t>
      </w:r>
      <w:r w:rsidR="00073CCA">
        <w:rPr>
          <w:lang w:val="en-US"/>
        </w:rPr>
        <w:t>thông tin theo dõi chế độ tập luyện sức khoẻ như bước đi, calo tiêu thụ,</w:t>
      </w:r>
      <w:r w:rsidR="00C35548">
        <w:rPr>
          <w:lang w:val="en-US"/>
        </w:rPr>
        <w:t xml:space="preserve"> </w:t>
      </w:r>
      <w:r w:rsidR="00073CCA">
        <w:rPr>
          <w:lang w:val="en-US"/>
        </w:rPr>
        <w:t>v.v.</w:t>
      </w:r>
      <w:r w:rsidR="00BF25F2">
        <w:rPr>
          <w:lang w:val="en-US"/>
        </w:rPr>
        <w:t xml:space="preserve"> Các thông tin này được lưu trữ trên</w:t>
      </w:r>
      <w:r w:rsidR="00C35548">
        <w:rPr>
          <w:lang w:val="en-US"/>
        </w:rPr>
        <w:t xml:space="preserve"> kho dữ liệu</w:t>
      </w:r>
      <w:r w:rsidR="00BF25F2">
        <w:rPr>
          <w:lang w:val="en-US"/>
        </w:rPr>
        <w:t xml:space="preserve"> </w:t>
      </w:r>
      <w:r w:rsidR="004C7701">
        <w:rPr>
          <w:lang w:val="en-US"/>
        </w:rPr>
        <w:t>Health Connect</w:t>
      </w:r>
      <w:r w:rsidR="00BF25F2">
        <w:rPr>
          <w:lang w:val="en-US"/>
        </w:rPr>
        <w:t>.</w:t>
      </w:r>
    </w:p>
    <w:p w14:paraId="7E43A1C8" w14:textId="6C25FF36" w:rsidR="005F0B50" w:rsidRDefault="005F0B50" w:rsidP="0063656B">
      <w:pPr>
        <w:jc w:val="both"/>
        <w:rPr>
          <w:lang w:val="en-US"/>
        </w:rPr>
      </w:pPr>
      <w:r w:rsidRPr="005F0B50">
        <w:rPr>
          <w:b/>
          <w:bCs/>
          <w:lang w:val="en-US"/>
        </w:rPr>
        <w:t>Phát hiện các chỉ số sức khoẻ bất thường</w:t>
      </w:r>
      <w:r>
        <w:rPr>
          <w:lang w:val="en-US"/>
        </w:rPr>
        <w:t>:  Hệ thống dựa vào dữ liệu chỉ số sức khoẻ thu được tiến hành phân tích và cảnh báo đến người dùng nếu các chỉ số bất thường và có thể gây nguy hiểm đến người dùng</w:t>
      </w:r>
      <w:r w:rsidR="009B2E3E">
        <w:rPr>
          <w:lang w:val="en-US"/>
        </w:rPr>
        <w:t xml:space="preserve"> và gửi thông báo đến bác sĩ hoặc người thân trong gia đình</w:t>
      </w:r>
      <w:r>
        <w:rPr>
          <w:lang w:val="en-US"/>
        </w:rPr>
        <w:t>.</w:t>
      </w:r>
    </w:p>
    <w:p w14:paraId="32B70C2B" w14:textId="3CA1EBC6" w:rsidR="007F3A18" w:rsidRDefault="007F3A18" w:rsidP="0063656B">
      <w:pPr>
        <w:jc w:val="both"/>
        <w:rPr>
          <w:lang w:val="en-US"/>
        </w:rPr>
      </w:pPr>
      <w:r w:rsidRPr="00E87C0D">
        <w:rPr>
          <w:b/>
          <w:bCs/>
          <w:lang w:val="en-US"/>
        </w:rPr>
        <w:t>Phân tích dữ liệu</w:t>
      </w:r>
      <w:r>
        <w:rPr>
          <w:lang w:val="en-US"/>
        </w:rPr>
        <w:t>: Máy chủ hệ thống nhận dữ liệu</w:t>
      </w:r>
      <w:r w:rsidR="008C2CEF">
        <w:rPr>
          <w:lang w:val="en-US"/>
        </w:rPr>
        <w:t xml:space="preserve"> sức khoẻ</w:t>
      </w:r>
      <w:r w:rsidR="004C7701">
        <w:rPr>
          <w:lang w:val="en-US"/>
        </w:rPr>
        <w:t xml:space="preserve"> được gửi đến từ ứng dụng di động </w:t>
      </w:r>
      <w:r>
        <w:rPr>
          <w:lang w:val="en-US"/>
        </w:rPr>
        <w:t xml:space="preserve">thông qua </w:t>
      </w:r>
      <w:r w:rsidR="004C7701">
        <w:rPr>
          <w:lang w:val="en-US"/>
        </w:rPr>
        <w:t>giao thức HTTP</w:t>
      </w:r>
      <w:r>
        <w:rPr>
          <w:lang w:val="en-US"/>
        </w:rPr>
        <w:t>, và nhận các thông tin cảnh báo từ mô hình Machine Learning. Sau đó máy chủ sẽ phân tích các hoạt động này và đưa ra cảnh báo phù hợp cho người dùng và bác sĩ.</w:t>
      </w:r>
    </w:p>
    <w:p w14:paraId="7B99F5A9" w14:textId="5974CA3C" w:rsidR="007F3A18" w:rsidRPr="007F3A18" w:rsidRDefault="00423279" w:rsidP="0063656B">
      <w:pPr>
        <w:jc w:val="both"/>
        <w:rPr>
          <w:lang w:val="en-US"/>
        </w:rPr>
      </w:pPr>
      <w:r w:rsidRPr="00423279">
        <w:rPr>
          <w:b/>
          <w:bCs/>
          <w:lang w:val="en-US"/>
        </w:rPr>
        <w:t>Phát hiện hành vi bất thường</w:t>
      </w:r>
      <w:r>
        <w:rPr>
          <w:lang w:val="en-US"/>
        </w:rPr>
        <w:t>:  Hệ thống phát hiện hành vi b</w:t>
      </w:r>
      <w:r w:rsidR="003D7C9B">
        <w:rPr>
          <w:lang w:val="en-US"/>
        </w:rPr>
        <w:t xml:space="preserve">ất thường của người bệnh như té, ngã, đau lưng,.v.v. </w:t>
      </w:r>
      <w:r w:rsidR="00D04D50">
        <w:rPr>
          <w:lang w:val="en-US"/>
        </w:rPr>
        <w:t xml:space="preserve">thông qua hệ thống </w:t>
      </w:r>
      <w:r w:rsidR="0061413F">
        <w:rPr>
          <w:lang w:val="en-US"/>
        </w:rPr>
        <w:t>n</w:t>
      </w:r>
      <w:r w:rsidR="00D04D50">
        <w:rPr>
          <w:lang w:val="en-US"/>
        </w:rPr>
        <w:t xml:space="preserve">hận dạng hành vi bất thường của </w:t>
      </w:r>
      <w:r w:rsidR="00091153">
        <w:rPr>
          <w:lang w:val="en-US"/>
        </w:rPr>
        <w:t xml:space="preserve">bệnh nhân. Khi phát hiện bất thường hệ thống sẽ gửi thông tin về máy chủ để tiến hành xử lý </w:t>
      </w:r>
      <w:r w:rsidR="00407AFC">
        <w:rPr>
          <w:lang w:val="en-US"/>
        </w:rPr>
        <w:t>sau đó</w:t>
      </w:r>
      <w:r w:rsidR="00091153">
        <w:rPr>
          <w:lang w:val="en-US"/>
        </w:rPr>
        <w:t xml:space="preserve"> gửi cảnh báo đến ứng dụng di động của người dùng</w:t>
      </w:r>
      <w:r w:rsidR="00407AFC">
        <w:rPr>
          <w:lang w:val="en-US"/>
        </w:rPr>
        <w:t xml:space="preserve"> và</w:t>
      </w:r>
      <w:r w:rsidR="00091153">
        <w:rPr>
          <w:lang w:val="en-US"/>
        </w:rPr>
        <w:t xml:space="preserve"> website của bác sĩ.</w:t>
      </w:r>
    </w:p>
    <w:p w14:paraId="02F7C6D7" w14:textId="0F585984" w:rsidR="00BC0817" w:rsidRPr="004C7701" w:rsidRDefault="004C7701" w:rsidP="004C7701">
      <w:pPr>
        <w:spacing w:after="0"/>
        <w:jc w:val="center"/>
        <w:rPr>
          <w:rFonts w:ascii="Times New Roman" w:eastAsia="Times New Roman" w:hAnsi="Times New Roman" w:cs="Times New Roman"/>
          <w:sz w:val="24"/>
          <w:szCs w:val="24"/>
          <w:lang w:val="en-US" w:eastAsia="vi-VN"/>
        </w:rPr>
      </w:pPr>
      <w:r w:rsidRPr="004C7701">
        <w:rPr>
          <w:rFonts w:ascii="Times New Roman" w:eastAsia="Times New Roman" w:hAnsi="Times New Roman" w:cs="Times New Roman"/>
          <w:noProof/>
          <w:sz w:val="24"/>
          <w:szCs w:val="24"/>
          <w:lang w:eastAsia="vi-VN"/>
        </w:rPr>
        <w:drawing>
          <wp:inline distT="0" distB="0" distL="0" distR="0" wp14:anchorId="78F9DD57" wp14:editId="7B72A428">
            <wp:extent cx="4031609" cy="1800000"/>
            <wp:effectExtent l="0" t="0" r="0" b="0"/>
            <wp:docPr id="1227825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31609" cy="1800000"/>
                    </a:xfrm>
                    <a:prstGeom prst="rect">
                      <a:avLst/>
                    </a:prstGeom>
                    <a:noFill/>
                    <a:ln>
                      <a:noFill/>
                    </a:ln>
                  </pic:spPr>
                </pic:pic>
              </a:graphicData>
            </a:graphic>
          </wp:inline>
        </w:drawing>
      </w:r>
    </w:p>
    <w:p w14:paraId="7F85BAE0" w14:textId="048BFEA3" w:rsidR="00971A04" w:rsidRDefault="00BC0817" w:rsidP="00904796">
      <w:pPr>
        <w:pStyle w:val="Caption"/>
        <w:rPr>
          <w:sz w:val="26"/>
          <w:szCs w:val="26"/>
          <w:lang w:val="en-US"/>
        </w:rPr>
      </w:pPr>
      <w:bookmarkStart w:id="36" w:name="_Toc167277637"/>
      <w:r w:rsidRPr="00BC0817">
        <w:rPr>
          <w:sz w:val="26"/>
          <w:szCs w:val="26"/>
        </w:rPr>
        <w:t xml:space="preserve">Hình </w:t>
      </w:r>
      <w:r w:rsidRPr="00BC0817">
        <w:rPr>
          <w:sz w:val="26"/>
          <w:szCs w:val="26"/>
        </w:rPr>
        <w:fldChar w:fldCharType="begin"/>
      </w:r>
      <w:r w:rsidRPr="00BC0817">
        <w:rPr>
          <w:sz w:val="26"/>
          <w:szCs w:val="26"/>
        </w:rPr>
        <w:instrText xml:space="preserve"> SEQ Hình \* ARABIC </w:instrText>
      </w:r>
      <w:r w:rsidRPr="00BC0817">
        <w:rPr>
          <w:sz w:val="26"/>
          <w:szCs w:val="26"/>
        </w:rPr>
        <w:fldChar w:fldCharType="separate"/>
      </w:r>
      <w:r w:rsidR="00C35D19">
        <w:rPr>
          <w:noProof/>
          <w:sz w:val="26"/>
          <w:szCs w:val="26"/>
        </w:rPr>
        <w:t>5</w:t>
      </w:r>
      <w:r w:rsidRPr="00BC0817">
        <w:rPr>
          <w:sz w:val="26"/>
          <w:szCs w:val="26"/>
        </w:rPr>
        <w:fldChar w:fldCharType="end"/>
      </w:r>
      <w:r w:rsidRPr="00BC0817">
        <w:rPr>
          <w:sz w:val="26"/>
          <w:szCs w:val="26"/>
          <w:lang w:val="en-US"/>
        </w:rPr>
        <w:t xml:space="preserve"> Sơ đồ hệ thống</w:t>
      </w:r>
      <w:bookmarkEnd w:id="36"/>
    </w:p>
    <w:p w14:paraId="2D86D06B" w14:textId="04C6A470" w:rsidR="006758CD" w:rsidRDefault="004011E2" w:rsidP="00B71782">
      <w:pPr>
        <w:pStyle w:val="Heading3"/>
        <w:ind w:firstLine="0"/>
        <w:rPr>
          <w:lang w:val="en-US"/>
        </w:rPr>
      </w:pPr>
      <w:bookmarkStart w:id="37" w:name="_Toc167279155"/>
      <w:r>
        <w:rPr>
          <w:lang w:val="en-US"/>
        </w:rPr>
        <w:t xml:space="preserve">3.1.2 </w:t>
      </w:r>
      <w:r w:rsidR="006947AE">
        <w:rPr>
          <w:lang w:val="en-US"/>
        </w:rPr>
        <w:t>Các thành phần</w:t>
      </w:r>
      <w:r w:rsidR="006758CD">
        <w:rPr>
          <w:lang w:val="en-US"/>
        </w:rPr>
        <w:t xml:space="preserve"> của hệ thống</w:t>
      </w:r>
      <w:bookmarkEnd w:id="37"/>
    </w:p>
    <w:p w14:paraId="315A689C" w14:textId="409692D3" w:rsidR="006758CD" w:rsidRDefault="006758CD" w:rsidP="0063656B">
      <w:pPr>
        <w:jc w:val="both"/>
        <w:rPr>
          <w:lang w:val="en-US"/>
        </w:rPr>
      </w:pPr>
      <w:r>
        <w:rPr>
          <w:lang w:val="en-US"/>
        </w:rPr>
        <w:t>Kiến trúc của hệ thống theo dõi sức khoẻ người dùng từ xa được chia ra thành ba thành phần khác nhau như sau:</w:t>
      </w:r>
    </w:p>
    <w:p w14:paraId="5BA6B3FC" w14:textId="77C96719" w:rsidR="00D35CFC" w:rsidRDefault="00620CE7" w:rsidP="0063656B">
      <w:pPr>
        <w:jc w:val="both"/>
        <w:rPr>
          <w:lang w:val="en-US"/>
        </w:rPr>
      </w:pPr>
      <w:r>
        <w:rPr>
          <w:b/>
          <w:bCs/>
          <w:lang w:val="en-US"/>
        </w:rPr>
        <w:t>Ứ</w:t>
      </w:r>
      <w:r w:rsidR="00D35CFC" w:rsidRPr="006D2AEA">
        <w:rPr>
          <w:b/>
          <w:bCs/>
          <w:lang w:val="en-US"/>
        </w:rPr>
        <w:t>ng dụng di động</w:t>
      </w:r>
      <w:r w:rsidR="00D35CFC">
        <w:rPr>
          <w:lang w:val="en-US"/>
        </w:rPr>
        <w:t xml:space="preserve">: Dành cho bệnh nhân sử dụng, bệnh nhân sẽ đeo đồng hồ thông minh Smartwatch để  tiến hành đo chỉ số sức khoẻ các chỉ số </w:t>
      </w:r>
      <w:r w:rsidR="00D35CFC">
        <w:rPr>
          <w:lang w:val="en-US"/>
        </w:rPr>
        <w:lastRenderedPageBreak/>
        <w:t xml:space="preserve">này sẽ được lưu trên </w:t>
      </w:r>
      <w:r w:rsidR="00CA57AA">
        <w:rPr>
          <w:lang w:val="en-US"/>
        </w:rPr>
        <w:t>Health Connect</w:t>
      </w:r>
      <w:r w:rsidR="00D35CFC">
        <w:rPr>
          <w:lang w:val="en-US"/>
        </w:rPr>
        <w:t xml:space="preserve"> và được </w:t>
      </w:r>
      <w:r w:rsidR="00CA57AA">
        <w:rPr>
          <w:lang w:val="en-US"/>
        </w:rPr>
        <w:t>ứng dụng di động hiển thị cho người dùng theo dõi</w:t>
      </w:r>
      <w:r w:rsidR="00D35CFC">
        <w:rPr>
          <w:lang w:val="en-US"/>
        </w:rPr>
        <w:t>, ứng dụng di động còn có thể phát cảnh báo khi người dùng gặp các vấn đề về sức khoẻ sau khi nhận dữ liệu được xử lý bởi máy chủ.</w:t>
      </w:r>
    </w:p>
    <w:p w14:paraId="72527A60" w14:textId="264CCC59" w:rsidR="00837512" w:rsidRDefault="00620CE7" w:rsidP="0063656B">
      <w:pPr>
        <w:jc w:val="both"/>
        <w:rPr>
          <w:lang w:val="en-US"/>
        </w:rPr>
      </w:pPr>
      <w:r>
        <w:rPr>
          <w:b/>
          <w:bCs/>
          <w:lang w:val="en-US"/>
        </w:rPr>
        <w:t>Ứng dụng w</w:t>
      </w:r>
      <w:r w:rsidR="00837512" w:rsidRPr="00B84148">
        <w:rPr>
          <w:b/>
          <w:bCs/>
          <w:lang w:val="en-US"/>
        </w:rPr>
        <w:t>eb</w:t>
      </w:r>
      <w:r>
        <w:rPr>
          <w:b/>
          <w:bCs/>
          <w:lang w:val="en-US"/>
        </w:rPr>
        <w:t>site</w:t>
      </w:r>
      <w:r w:rsidR="00837512">
        <w:rPr>
          <w:lang w:val="en-US"/>
        </w:rPr>
        <w:t>: Dành cho bác sĩ sử dụng để theo dõi sức kho</w:t>
      </w:r>
      <w:r w:rsidR="006D2AEA">
        <w:rPr>
          <w:lang w:val="en-US"/>
        </w:rPr>
        <w:t>ẻ của bệnh nhân từ xa</w:t>
      </w:r>
      <w:r w:rsidR="00B84148">
        <w:rPr>
          <w:lang w:val="en-US"/>
        </w:rPr>
        <w:t xml:space="preserve"> thông qua dữ liệu</w:t>
      </w:r>
      <w:r w:rsidR="003C0E97">
        <w:rPr>
          <w:lang w:val="en-US"/>
        </w:rPr>
        <w:t xml:space="preserve"> sức khoẻ</w:t>
      </w:r>
      <w:r w:rsidR="00B84148">
        <w:rPr>
          <w:lang w:val="en-US"/>
        </w:rPr>
        <w:t xml:space="preserve"> được </w:t>
      </w:r>
      <w:r w:rsidR="003C0E97">
        <w:rPr>
          <w:lang w:val="en-US"/>
        </w:rPr>
        <w:t>gửi đến</w:t>
      </w:r>
      <w:r w:rsidR="008D094E">
        <w:rPr>
          <w:lang w:val="en-US"/>
        </w:rPr>
        <w:t xml:space="preserve"> và sử dụng để tương tác với bệnh nhân như</w:t>
      </w:r>
      <w:r w:rsidR="00E47918">
        <w:rPr>
          <w:lang w:val="en-US"/>
        </w:rPr>
        <w:t xml:space="preserve"> tương tác, đặt lịch uống thuốc, theo dõi tình hình sức khoẻ</w:t>
      </w:r>
      <w:r w:rsidR="008D094E">
        <w:rPr>
          <w:lang w:val="en-US"/>
        </w:rPr>
        <w:t>.</w:t>
      </w:r>
      <w:r w:rsidR="00C47B2F">
        <w:rPr>
          <w:lang w:val="en-US"/>
        </w:rPr>
        <w:t xml:space="preserve"> Về phần người quản trị trên hệ thống có toàn quyền thao tác trên hệ thống và có các nhiệm vụ nhập, xuất thông tin của các đối tượng trong hệ thống.</w:t>
      </w:r>
    </w:p>
    <w:p w14:paraId="4942BEC9" w14:textId="309D3749" w:rsidR="00F071CF" w:rsidRDefault="00F071CF" w:rsidP="0063656B">
      <w:pPr>
        <w:jc w:val="both"/>
        <w:rPr>
          <w:lang w:val="en-US"/>
        </w:rPr>
      </w:pPr>
      <w:r w:rsidRPr="00F071CF">
        <w:rPr>
          <w:b/>
          <w:bCs/>
          <w:lang w:val="en-US"/>
        </w:rPr>
        <w:t>Mô hình máy học</w:t>
      </w:r>
      <w:r>
        <w:rPr>
          <w:lang w:val="en-US"/>
        </w:rPr>
        <w:t xml:space="preserve">: </w:t>
      </w:r>
      <w:r w:rsidR="0064076F">
        <w:rPr>
          <w:lang w:val="en-US"/>
        </w:rPr>
        <w:t>Các chỉ số sức khoẻ sau khi được thu thập từ người dùng sẽ được chuyển đến mô hình máy học để tiến hành phân tích chuẩn doadn và gửi về máy chủ đế tiến hành xử lý và thực hiện các chức năng cảnh báo.</w:t>
      </w:r>
    </w:p>
    <w:p w14:paraId="16871795" w14:textId="783EBB7B" w:rsidR="004011E2" w:rsidRDefault="004011E2" w:rsidP="00B71782">
      <w:pPr>
        <w:pStyle w:val="Heading3"/>
        <w:ind w:firstLine="0"/>
        <w:rPr>
          <w:lang w:val="en-US"/>
        </w:rPr>
      </w:pPr>
      <w:bookmarkStart w:id="38" w:name="_Toc167279156"/>
      <w:r>
        <w:rPr>
          <w:lang w:val="en-US"/>
        </w:rPr>
        <w:t>3.1.3 Tổng quát về sơ đồ use case của hệ thống</w:t>
      </w:r>
      <w:bookmarkEnd w:id="38"/>
    </w:p>
    <w:p w14:paraId="4B05EAA9" w14:textId="4F62D94E" w:rsidR="003F04B2" w:rsidRPr="003F04B2" w:rsidRDefault="003F04B2" w:rsidP="00B71782">
      <w:pPr>
        <w:pStyle w:val="Heading4"/>
        <w:ind w:firstLine="0"/>
        <w:rPr>
          <w:lang w:val="en-US"/>
        </w:rPr>
      </w:pPr>
      <w:r>
        <w:rPr>
          <w:lang w:val="en-US"/>
        </w:rPr>
        <w:t>3.1.3.1 Danh sách các Actor</w:t>
      </w:r>
    </w:p>
    <w:p w14:paraId="3C081AA3" w14:textId="16C45143" w:rsidR="003F04B2" w:rsidRPr="003F04B2" w:rsidRDefault="003F04B2" w:rsidP="003F04B2">
      <w:pPr>
        <w:pStyle w:val="Caption"/>
      </w:pPr>
      <w:bookmarkStart w:id="39" w:name="_Toc167277666"/>
      <w:r>
        <w:t xml:space="preserve">Bảng </w:t>
      </w:r>
      <w:r>
        <w:fldChar w:fldCharType="begin"/>
      </w:r>
      <w:r>
        <w:instrText xml:space="preserve"> SEQ Bảng \* ARABIC </w:instrText>
      </w:r>
      <w:r>
        <w:fldChar w:fldCharType="separate"/>
      </w:r>
      <w:r w:rsidR="00C35D19">
        <w:rPr>
          <w:noProof/>
        </w:rPr>
        <w:t>2</w:t>
      </w:r>
      <w:r>
        <w:fldChar w:fldCharType="end"/>
      </w:r>
      <w:r>
        <w:rPr>
          <w:lang w:val="en-US"/>
        </w:rPr>
        <w:t xml:space="preserve"> Danh sách các Actor trong hệ thống</w:t>
      </w:r>
      <w:bookmarkEnd w:id="39"/>
    </w:p>
    <w:tbl>
      <w:tblPr>
        <w:tblStyle w:val="TableGrid"/>
        <w:tblW w:w="5000" w:type="pct"/>
        <w:tblLook w:val="04A0" w:firstRow="1" w:lastRow="0" w:firstColumn="1" w:lastColumn="0" w:noHBand="0" w:noVBand="1"/>
      </w:tblPr>
      <w:tblGrid>
        <w:gridCol w:w="1024"/>
        <w:gridCol w:w="3059"/>
        <w:gridCol w:w="4353"/>
      </w:tblGrid>
      <w:tr w:rsidR="003F04B2" w:rsidRPr="00666506" w14:paraId="35288BF1" w14:textId="77777777" w:rsidTr="00D45282">
        <w:tc>
          <w:tcPr>
            <w:tcW w:w="607" w:type="pct"/>
            <w:shd w:val="clear" w:color="auto" w:fill="D9D9D9" w:themeFill="background1" w:themeFillShade="D9"/>
          </w:tcPr>
          <w:p w14:paraId="2CDE4414" w14:textId="77777777" w:rsidR="003F04B2" w:rsidRPr="00666506" w:rsidRDefault="003F04B2" w:rsidP="00903B75">
            <w:pPr>
              <w:jc w:val="center"/>
              <w:rPr>
                <w:b/>
                <w:bCs/>
              </w:rPr>
            </w:pPr>
            <w:r w:rsidRPr="00666506">
              <w:rPr>
                <w:b/>
                <w:bCs/>
              </w:rPr>
              <w:t>STT</w:t>
            </w:r>
          </w:p>
        </w:tc>
        <w:tc>
          <w:tcPr>
            <w:tcW w:w="1813" w:type="pct"/>
            <w:shd w:val="clear" w:color="auto" w:fill="D9D9D9" w:themeFill="background1" w:themeFillShade="D9"/>
          </w:tcPr>
          <w:p w14:paraId="65E67E1E" w14:textId="77777777" w:rsidR="003F04B2" w:rsidRPr="00666506" w:rsidRDefault="003F04B2" w:rsidP="00903B75">
            <w:pPr>
              <w:jc w:val="center"/>
              <w:rPr>
                <w:b/>
                <w:bCs/>
              </w:rPr>
            </w:pPr>
            <w:r w:rsidRPr="00666506">
              <w:rPr>
                <w:b/>
                <w:bCs/>
              </w:rPr>
              <w:t>Actor</w:t>
            </w:r>
          </w:p>
        </w:tc>
        <w:tc>
          <w:tcPr>
            <w:tcW w:w="2580" w:type="pct"/>
            <w:shd w:val="clear" w:color="auto" w:fill="D9D9D9" w:themeFill="background1" w:themeFillShade="D9"/>
          </w:tcPr>
          <w:p w14:paraId="56813058" w14:textId="77777777" w:rsidR="003F04B2" w:rsidRPr="00F56ECF" w:rsidRDefault="003F04B2" w:rsidP="00903B75">
            <w:pPr>
              <w:jc w:val="center"/>
              <w:rPr>
                <w:b/>
                <w:bCs/>
              </w:rPr>
            </w:pPr>
            <w:r>
              <w:rPr>
                <w:b/>
                <w:bCs/>
              </w:rPr>
              <w:t>Mô tả</w:t>
            </w:r>
          </w:p>
        </w:tc>
      </w:tr>
      <w:tr w:rsidR="003F04B2" w:rsidRPr="00E439FD" w14:paraId="1CD080DD" w14:textId="77777777" w:rsidTr="00D45282">
        <w:tc>
          <w:tcPr>
            <w:tcW w:w="607" w:type="pct"/>
          </w:tcPr>
          <w:p w14:paraId="6F8D6C92" w14:textId="77777777" w:rsidR="003F04B2" w:rsidRPr="00666506" w:rsidRDefault="003F04B2" w:rsidP="00903B75">
            <w:pPr>
              <w:jc w:val="center"/>
            </w:pPr>
            <w:r w:rsidRPr="00666506">
              <w:t>1</w:t>
            </w:r>
          </w:p>
        </w:tc>
        <w:tc>
          <w:tcPr>
            <w:tcW w:w="1813" w:type="pct"/>
          </w:tcPr>
          <w:p w14:paraId="1F8B1CF2" w14:textId="77777777" w:rsidR="003F04B2" w:rsidRPr="004D56B0" w:rsidRDefault="003F04B2" w:rsidP="00903B75">
            <w:r>
              <w:t>Admin</w:t>
            </w:r>
          </w:p>
        </w:tc>
        <w:tc>
          <w:tcPr>
            <w:tcW w:w="2580" w:type="pct"/>
          </w:tcPr>
          <w:p w14:paraId="36E225CA" w14:textId="33040EF8" w:rsidR="003F04B2" w:rsidRPr="005D388E" w:rsidRDefault="005D388E" w:rsidP="00903B75">
            <w:pPr>
              <w:rPr>
                <w:lang w:val="en-US"/>
              </w:rPr>
            </w:pPr>
            <w:r>
              <w:rPr>
                <w:lang w:val="en-US"/>
              </w:rPr>
              <w:t>Admin là người quản trị viên của hệ thống có toàn quyền quản lý các chức năng trong hệ thống</w:t>
            </w:r>
          </w:p>
        </w:tc>
      </w:tr>
      <w:tr w:rsidR="003F04B2" w:rsidRPr="00666506" w14:paraId="3D748597" w14:textId="77777777" w:rsidTr="00D45282">
        <w:tc>
          <w:tcPr>
            <w:tcW w:w="607" w:type="pct"/>
          </w:tcPr>
          <w:p w14:paraId="05EC66E5" w14:textId="77777777" w:rsidR="003F04B2" w:rsidRPr="00EE480E" w:rsidRDefault="003F04B2" w:rsidP="00903B75">
            <w:pPr>
              <w:jc w:val="center"/>
            </w:pPr>
            <w:r>
              <w:t>2</w:t>
            </w:r>
          </w:p>
        </w:tc>
        <w:tc>
          <w:tcPr>
            <w:tcW w:w="1813" w:type="pct"/>
          </w:tcPr>
          <w:p w14:paraId="5934130A" w14:textId="77777777" w:rsidR="003F04B2" w:rsidRPr="00666506" w:rsidRDefault="003F04B2" w:rsidP="00903B75">
            <w:r w:rsidRPr="00666506">
              <w:t>Bác sĩ</w:t>
            </w:r>
          </w:p>
        </w:tc>
        <w:tc>
          <w:tcPr>
            <w:tcW w:w="2580" w:type="pct"/>
          </w:tcPr>
          <w:p w14:paraId="3DCB5B26" w14:textId="34ACF81A" w:rsidR="003F04B2" w:rsidRPr="005D388E" w:rsidRDefault="005D388E" w:rsidP="00903B75">
            <w:pPr>
              <w:rPr>
                <w:lang w:val="en-US"/>
              </w:rPr>
            </w:pPr>
            <w:r>
              <w:rPr>
                <w:lang w:val="en-US"/>
              </w:rPr>
              <w:t>Bác sĩ là người dùng hệ thống có các chức năng quản lý người dùng bệnh nhân..</w:t>
            </w:r>
          </w:p>
        </w:tc>
      </w:tr>
      <w:tr w:rsidR="003F04B2" w:rsidRPr="00E439FD" w14:paraId="0F528BB8" w14:textId="77777777" w:rsidTr="00D45282">
        <w:tc>
          <w:tcPr>
            <w:tcW w:w="607" w:type="pct"/>
          </w:tcPr>
          <w:p w14:paraId="3A35C1F4" w14:textId="77777777" w:rsidR="003F04B2" w:rsidRPr="00EE480E" w:rsidRDefault="003F04B2" w:rsidP="00903B75">
            <w:pPr>
              <w:jc w:val="center"/>
            </w:pPr>
            <w:r>
              <w:t>3</w:t>
            </w:r>
          </w:p>
        </w:tc>
        <w:tc>
          <w:tcPr>
            <w:tcW w:w="1813" w:type="pct"/>
          </w:tcPr>
          <w:p w14:paraId="3B5E8E26" w14:textId="5F0D8974" w:rsidR="003F04B2" w:rsidRPr="005D388E" w:rsidRDefault="005D388E" w:rsidP="00903B75">
            <w:pPr>
              <w:rPr>
                <w:lang w:val="en-US"/>
              </w:rPr>
            </w:pPr>
            <w:r>
              <w:rPr>
                <w:lang w:val="en-US"/>
              </w:rPr>
              <w:t>Bệnh nhân</w:t>
            </w:r>
          </w:p>
        </w:tc>
        <w:tc>
          <w:tcPr>
            <w:tcW w:w="2580" w:type="pct"/>
          </w:tcPr>
          <w:p w14:paraId="35801FD9" w14:textId="787FF026" w:rsidR="003F04B2" w:rsidRPr="005D388E" w:rsidRDefault="005D388E" w:rsidP="00903B75">
            <w:pPr>
              <w:rPr>
                <w:lang w:val="en-US"/>
              </w:rPr>
            </w:pPr>
            <w:r>
              <w:rPr>
                <w:lang w:val="en-US"/>
              </w:rPr>
              <w:t>Bệnh nhân có chức năng xem thông tin bản thân và các chức năng tương tác với bác sĩ.</w:t>
            </w:r>
          </w:p>
        </w:tc>
      </w:tr>
    </w:tbl>
    <w:p w14:paraId="5BCAFB67" w14:textId="77C1FDAA" w:rsidR="004011E2" w:rsidRDefault="007C03C1" w:rsidP="00B71782">
      <w:pPr>
        <w:pStyle w:val="Heading4"/>
        <w:ind w:firstLine="0"/>
        <w:rPr>
          <w:lang w:val="en-US"/>
        </w:rPr>
      </w:pPr>
      <w:r>
        <w:rPr>
          <w:lang w:val="en-US"/>
        </w:rPr>
        <w:t>3.1.3.2 Danh sách các chức năng</w:t>
      </w:r>
      <w:r w:rsidR="00F976B7">
        <w:rPr>
          <w:lang w:val="en-US"/>
        </w:rPr>
        <w:t xml:space="preserve"> chính trong hệ thống</w:t>
      </w:r>
    </w:p>
    <w:p w14:paraId="0539C5F6" w14:textId="61A4B28B" w:rsidR="00F976B7" w:rsidRPr="0063656B" w:rsidRDefault="00F976B7" w:rsidP="0063656B">
      <w:pPr>
        <w:pStyle w:val="ListParagraph"/>
        <w:numPr>
          <w:ilvl w:val="0"/>
          <w:numId w:val="59"/>
        </w:numPr>
        <w:ind w:left="0" w:firstLine="567"/>
        <w:jc w:val="both"/>
        <w:rPr>
          <w:rFonts w:ascii="Times New Roman" w:eastAsia="Calibri" w:hAnsi="Times New Roman" w:cs="Times New Roman"/>
        </w:rPr>
      </w:pPr>
      <w:r w:rsidRPr="0063656B">
        <w:rPr>
          <w:rFonts w:ascii="Times New Roman" w:eastAsia="Calibri" w:hAnsi="Times New Roman" w:cs="Times New Roman"/>
        </w:rPr>
        <w:t xml:space="preserve">Chức năng quản lý thông tin bệnh nhân: </w:t>
      </w:r>
      <w:bookmarkStart w:id="40" w:name="_Hlk126925121"/>
      <w:r w:rsidRPr="0063656B">
        <w:rPr>
          <w:rFonts w:ascii="Times New Roman" w:eastAsia="Calibri" w:hAnsi="Times New Roman" w:cs="Times New Roman"/>
        </w:rPr>
        <w:t>Chức năng dùng để quản lý thông tin</w:t>
      </w:r>
      <w:bookmarkEnd w:id="40"/>
      <w:r w:rsidRPr="0063656B">
        <w:rPr>
          <w:rFonts w:ascii="Times New Roman" w:eastAsia="Calibri" w:hAnsi="Times New Roman" w:cs="Times New Roman"/>
        </w:rPr>
        <w:t xml:space="preserve"> từng bệnh nhân. Mỗi bác sĩ chỉ có thể tạo mới, sửa thông tin, hoặc xóa thông tin của bệnh nhân mình quản lý trong hệ thống. </w:t>
      </w:r>
      <w:r w:rsidR="00314B66" w:rsidRPr="0063656B">
        <w:rPr>
          <w:rFonts w:ascii="Times New Roman" w:eastAsia="Calibri" w:hAnsi="Times New Roman" w:cs="Times New Roman"/>
          <w:lang w:val="en-US"/>
        </w:rPr>
        <w:t>Quản trị viên và các tài khoản admin có quyền hạn có thể thao tác trên tất cả các chức năng của hệ thống</w:t>
      </w:r>
      <w:r w:rsidRPr="0063656B">
        <w:rPr>
          <w:rFonts w:ascii="Times New Roman" w:eastAsia="Calibri" w:hAnsi="Times New Roman" w:cs="Times New Roman"/>
        </w:rPr>
        <w:t>.</w:t>
      </w:r>
    </w:p>
    <w:p w14:paraId="146C1376" w14:textId="087E8EEA" w:rsidR="00F976B7" w:rsidRPr="0063656B" w:rsidRDefault="00F976B7" w:rsidP="0063656B">
      <w:pPr>
        <w:pStyle w:val="ListParagraph"/>
        <w:numPr>
          <w:ilvl w:val="0"/>
          <w:numId w:val="59"/>
        </w:numPr>
        <w:ind w:left="0" w:firstLine="567"/>
        <w:jc w:val="both"/>
        <w:rPr>
          <w:rFonts w:ascii="Times New Roman" w:eastAsia="Calibri" w:hAnsi="Times New Roman" w:cs="Times New Roman"/>
          <w:lang w:val="en-US"/>
        </w:rPr>
      </w:pPr>
      <w:r w:rsidRPr="0063656B">
        <w:rPr>
          <w:rFonts w:ascii="Times New Roman" w:eastAsia="Calibri" w:hAnsi="Times New Roman" w:cs="Times New Roman"/>
        </w:rPr>
        <w:t xml:space="preserve">Chức năng hiển thị thông tin bệnh nhân: Hệ thống sẽ hiển thị thông tin cụ thể về bệnh nhân cũng như các chỉ số sức khỏe theo thời gian thực. Giúp bác sĩ dễ dàng theo dõi các thông tin </w:t>
      </w:r>
      <w:r w:rsidR="00FD4140" w:rsidRPr="0063656B">
        <w:rPr>
          <w:rFonts w:ascii="Times New Roman" w:eastAsia="Calibri" w:hAnsi="Times New Roman" w:cs="Times New Roman"/>
          <w:lang w:val="en-US"/>
        </w:rPr>
        <w:t>chỉ số sức khoẻ của bệnh nhân để có thể kịp thời can thiệp hỗ trợ.</w:t>
      </w:r>
    </w:p>
    <w:p w14:paraId="113345F9" w14:textId="1F26D453" w:rsidR="00F976B7" w:rsidRPr="0063656B" w:rsidRDefault="00F976B7" w:rsidP="0063656B">
      <w:pPr>
        <w:pStyle w:val="ListParagraph"/>
        <w:numPr>
          <w:ilvl w:val="0"/>
          <w:numId w:val="59"/>
        </w:numPr>
        <w:ind w:left="0" w:firstLine="567"/>
        <w:jc w:val="both"/>
        <w:rPr>
          <w:rFonts w:ascii="Times New Roman" w:eastAsia="Calibri" w:hAnsi="Times New Roman" w:cs="Times New Roman"/>
          <w:lang w:val="en-US"/>
        </w:rPr>
      </w:pPr>
      <w:r w:rsidRPr="0063656B">
        <w:rPr>
          <w:rFonts w:ascii="Times New Roman" w:eastAsia="Calibri" w:hAnsi="Times New Roman" w:cs="Times New Roman"/>
        </w:rPr>
        <w:t xml:space="preserve">Chức năng đưa ra cảnh báo: </w:t>
      </w:r>
      <w:r w:rsidR="005F0C05" w:rsidRPr="0063656B">
        <w:rPr>
          <w:rFonts w:ascii="Times New Roman" w:eastAsia="Calibri" w:hAnsi="Times New Roman" w:cs="Times New Roman"/>
          <w:lang w:val="en-US"/>
        </w:rPr>
        <w:t>Khi chỉ số của bệnh nhân xảy ra bất thường hệ thống sẽ tiến hành phát cảnh báo đến ứng dụng của người bệnh, ứng dụng của bác sĩ và những người có liên quan nhằm tiến hành cảnh báo.</w:t>
      </w:r>
    </w:p>
    <w:p w14:paraId="77102C75" w14:textId="7C6786EA" w:rsidR="00F976B7" w:rsidRPr="0063656B" w:rsidRDefault="00F976B7" w:rsidP="0063656B">
      <w:pPr>
        <w:pStyle w:val="ListParagraph"/>
        <w:numPr>
          <w:ilvl w:val="0"/>
          <w:numId w:val="59"/>
        </w:numPr>
        <w:ind w:left="0" w:firstLine="567"/>
        <w:jc w:val="both"/>
        <w:rPr>
          <w:rFonts w:ascii="Times New Roman" w:eastAsia="Calibri" w:hAnsi="Times New Roman" w:cs="Times New Roman"/>
        </w:rPr>
      </w:pPr>
      <w:r w:rsidRPr="0063656B">
        <w:rPr>
          <w:rFonts w:ascii="Times New Roman" w:eastAsia="Calibri" w:hAnsi="Times New Roman" w:cs="Times New Roman"/>
        </w:rPr>
        <w:t>Quản lý bác sĩ: Chức năng dùng để quản lý thông tin của bác sĩ.</w:t>
      </w:r>
      <w:r w:rsidR="005F0C05" w:rsidRPr="0063656B">
        <w:rPr>
          <w:rFonts w:ascii="Times New Roman" w:eastAsia="Calibri" w:hAnsi="Times New Roman" w:cs="Times New Roman"/>
          <w:lang w:val="en-US"/>
        </w:rPr>
        <w:t xml:space="preserve"> Hệ thống có các chức năng thêm, sửa, xoá thông tin của bác sĩ và phân công bác sĩ điều trị cho bệnh nhân</w:t>
      </w:r>
      <w:r w:rsidRPr="0063656B">
        <w:rPr>
          <w:rFonts w:ascii="Times New Roman" w:eastAsia="Calibri" w:hAnsi="Times New Roman" w:cs="Times New Roman"/>
        </w:rPr>
        <w:t>.</w:t>
      </w:r>
    </w:p>
    <w:p w14:paraId="360CAFC8" w14:textId="3078ACB2" w:rsidR="00977FD8" w:rsidRPr="0063656B" w:rsidRDefault="00F976B7" w:rsidP="0063656B">
      <w:pPr>
        <w:pStyle w:val="ListParagraph"/>
        <w:numPr>
          <w:ilvl w:val="0"/>
          <w:numId w:val="59"/>
        </w:numPr>
        <w:ind w:left="0" w:firstLine="567"/>
        <w:jc w:val="both"/>
        <w:rPr>
          <w:rFonts w:ascii="Times New Roman" w:eastAsia="Calibri" w:hAnsi="Times New Roman" w:cs="Times New Roman"/>
          <w:lang w:val="en-US"/>
        </w:rPr>
      </w:pPr>
      <w:r w:rsidRPr="0063656B">
        <w:rPr>
          <w:rFonts w:ascii="Times New Roman" w:eastAsia="Calibri" w:hAnsi="Times New Roman" w:cs="Times New Roman"/>
        </w:rPr>
        <w:lastRenderedPageBreak/>
        <w:t xml:space="preserve">Quản lý người dùng: Người quản trị hệ thống có quyền quản lý tất cả các tài khoản người dùng trong hệ thống. Người quản trị hệ thống có thể </w:t>
      </w:r>
      <w:bookmarkStart w:id="41" w:name="_Hlk126924779"/>
      <w:r w:rsidRPr="0063656B">
        <w:rPr>
          <w:rFonts w:ascii="Times New Roman" w:eastAsia="Calibri" w:hAnsi="Times New Roman" w:cs="Times New Roman"/>
        </w:rPr>
        <w:t xml:space="preserve">tạo mới, sửa thông tin, hoặc xóa thông tin của người dùng trong hệ thống. </w:t>
      </w:r>
      <w:bookmarkEnd w:id="41"/>
      <w:r w:rsidRPr="0063656B">
        <w:rPr>
          <w:rFonts w:ascii="Times New Roman" w:eastAsia="Calibri" w:hAnsi="Times New Roman" w:cs="Times New Roman"/>
        </w:rPr>
        <w:t xml:space="preserve">Đồng thời, người quản trị có thể phân cấp người dùng với các quyền hạn khác nhau làm tăng tính an toàn và bảo mật của hệ thống. </w:t>
      </w:r>
      <w:r w:rsidR="005F0C05" w:rsidRPr="0063656B">
        <w:rPr>
          <w:rFonts w:ascii="Times New Roman" w:eastAsia="Calibri" w:hAnsi="Times New Roman" w:cs="Times New Roman"/>
          <w:lang w:val="en-US"/>
        </w:rPr>
        <w:t>Các quyền sau đây: Admin, bác sĩ, người dùng.</w:t>
      </w:r>
    </w:p>
    <w:p w14:paraId="2946D889" w14:textId="50403EDA" w:rsidR="00977FD8" w:rsidRPr="0063656B" w:rsidRDefault="00977FD8" w:rsidP="0063656B">
      <w:pPr>
        <w:pStyle w:val="ListParagraph"/>
        <w:numPr>
          <w:ilvl w:val="0"/>
          <w:numId w:val="59"/>
        </w:numPr>
        <w:ind w:left="0" w:firstLine="567"/>
        <w:jc w:val="both"/>
        <w:rPr>
          <w:rFonts w:ascii="Times New Roman" w:eastAsia="Calibri" w:hAnsi="Times New Roman" w:cs="Times New Roman"/>
          <w:lang w:val="en-US"/>
        </w:rPr>
      </w:pPr>
      <w:r w:rsidRPr="0063656B">
        <w:rPr>
          <w:rFonts w:ascii="Times New Roman" w:eastAsia="Calibri" w:hAnsi="Times New Roman" w:cs="Times New Roman"/>
          <w:lang w:val="en-US"/>
        </w:rPr>
        <w:t>Chức năng hỏi đáp: Bệnh nhân và bác sĩ có thể trao đổi thông tin sức khoẻ qua lại với nhau bằng khung chat.</w:t>
      </w:r>
    </w:p>
    <w:p w14:paraId="7F4AABF3" w14:textId="71F322C1" w:rsidR="00977FD8" w:rsidRPr="0063656B" w:rsidRDefault="00977FD8" w:rsidP="0063656B">
      <w:pPr>
        <w:pStyle w:val="ListParagraph"/>
        <w:numPr>
          <w:ilvl w:val="0"/>
          <w:numId w:val="59"/>
        </w:numPr>
        <w:ind w:left="0" w:firstLine="567"/>
        <w:jc w:val="both"/>
        <w:rPr>
          <w:rFonts w:cstheme="majorHAnsi"/>
          <w:lang w:val="en-US"/>
        </w:rPr>
      </w:pPr>
      <w:r w:rsidRPr="0063656B">
        <w:rPr>
          <w:rFonts w:ascii="Times New Roman" w:eastAsia="Calibri" w:hAnsi="Times New Roman" w:cs="Times New Roman"/>
          <w:lang w:val="en-US"/>
        </w:rPr>
        <w:t xml:space="preserve">Chức năng đặt lịch uống thuốc: </w:t>
      </w:r>
      <w:r w:rsidRPr="0063656B">
        <w:rPr>
          <w:rFonts w:cstheme="majorHAnsi"/>
        </w:rPr>
        <w:t>Bác sĩ có thể đặt lịch uống thuốc cho bệnh nhân. Bệnh nhân dựa vào đó và uống thuốc theo lịch đã định.</w:t>
      </w:r>
    </w:p>
    <w:p w14:paraId="263DD669" w14:textId="05226838" w:rsidR="00977FD8" w:rsidRPr="0063656B" w:rsidRDefault="00977FD8" w:rsidP="0063656B">
      <w:pPr>
        <w:pStyle w:val="ListParagraph"/>
        <w:numPr>
          <w:ilvl w:val="0"/>
          <w:numId w:val="59"/>
        </w:numPr>
        <w:ind w:left="0" w:firstLine="567"/>
        <w:jc w:val="both"/>
        <w:rPr>
          <w:rFonts w:ascii="Times New Roman" w:eastAsia="Calibri" w:hAnsi="Times New Roman" w:cs="Times New Roman"/>
          <w:lang w:val="en-US"/>
        </w:rPr>
      </w:pPr>
      <w:r w:rsidRPr="0063656B">
        <w:rPr>
          <w:rFonts w:ascii="Times New Roman" w:eastAsia="Calibri" w:hAnsi="Times New Roman" w:cs="Times New Roman"/>
          <w:lang w:val="en-US"/>
        </w:rPr>
        <w:t>Chức năng theo dõi vị trí của bệnh nhân: Hệ thống sẽ hiển thị vị trí của bệnh nhân đang gặp vấn đề về sức khoẻ.</w:t>
      </w:r>
    </w:p>
    <w:p w14:paraId="5340B19C" w14:textId="5DEDBA7C" w:rsidR="007C03C1" w:rsidRDefault="00F976B7" w:rsidP="00B71782">
      <w:pPr>
        <w:pStyle w:val="Heading4"/>
        <w:ind w:firstLine="0"/>
        <w:rPr>
          <w:lang w:val="en-US"/>
        </w:rPr>
      </w:pPr>
      <w:r>
        <w:rPr>
          <w:lang w:val="en-US"/>
        </w:rPr>
        <w:t>3.1.2.</w:t>
      </w:r>
      <w:r w:rsidR="00D45282">
        <w:rPr>
          <w:lang w:val="en-US"/>
        </w:rPr>
        <w:t>3</w:t>
      </w:r>
      <w:r>
        <w:rPr>
          <w:lang w:val="en-US"/>
        </w:rPr>
        <w:t xml:space="preserve"> Sơ đồ quy trình của hệ thống</w:t>
      </w:r>
    </w:p>
    <w:p w14:paraId="10103094" w14:textId="0CBE287D" w:rsidR="00F976B7" w:rsidRDefault="00950B56" w:rsidP="0063656B">
      <w:pPr>
        <w:jc w:val="both"/>
        <w:rPr>
          <w:lang w:val="en-US"/>
        </w:rPr>
      </w:pPr>
      <w:r w:rsidRPr="00950B56">
        <w:rPr>
          <w:b/>
          <w:bCs/>
          <w:lang w:val="en-US"/>
        </w:rPr>
        <w:t>Quy trình lấy dữ liệu sức khoẻ của nạn nhân và hiển thị trên hệ thống</w:t>
      </w:r>
      <w:r>
        <w:rPr>
          <w:lang w:val="en-US"/>
        </w:rPr>
        <w:t xml:space="preserve">: </w:t>
      </w:r>
      <w:r w:rsidR="0072097E">
        <w:rPr>
          <w:lang w:val="en-US"/>
        </w:rPr>
        <w:t xml:space="preserve">Bệnh nhân sẽ đeo đồng hồ thông minh có liên kết đến ứng dụng Health Connect và ứng dụng di động được xây dựng sẽ đọc các dữ liệu này từ SDK của Health Connect sau đó gửi về cơ sở dữ liệu thời gian thực của firebase, hệ thống sẽ đọc dữ liệu này từ </w:t>
      </w:r>
      <w:r w:rsidR="00BC7394">
        <w:rPr>
          <w:lang w:val="en-US"/>
        </w:rPr>
        <w:t>f</w:t>
      </w:r>
      <w:r w:rsidR="0072097E">
        <w:rPr>
          <w:lang w:val="en-US"/>
        </w:rPr>
        <w:t>irebase sau đó tiến hành xử lý và hiển thị lên hệ thống.</w:t>
      </w:r>
    </w:p>
    <w:p w14:paraId="7AD5792E" w14:textId="40F72AFF" w:rsidR="004A33C4" w:rsidRPr="00D63DFE" w:rsidRDefault="00D63DFE" w:rsidP="00D63DFE">
      <w:pPr>
        <w:spacing w:after="0"/>
        <w:jc w:val="center"/>
        <w:rPr>
          <w:rFonts w:ascii="Times New Roman" w:eastAsia="Times New Roman" w:hAnsi="Times New Roman" w:cs="Times New Roman"/>
          <w:sz w:val="24"/>
          <w:szCs w:val="24"/>
          <w:lang w:val="en-US" w:eastAsia="vi-VN"/>
        </w:rPr>
      </w:pPr>
      <w:r w:rsidRPr="00D63DFE">
        <w:rPr>
          <w:rFonts w:ascii="Times New Roman" w:eastAsia="Times New Roman" w:hAnsi="Times New Roman" w:cs="Times New Roman"/>
          <w:noProof/>
          <w:sz w:val="24"/>
          <w:szCs w:val="24"/>
          <w:lang w:eastAsia="vi-VN"/>
        </w:rPr>
        <w:drawing>
          <wp:inline distT="0" distB="0" distL="0" distR="0" wp14:anchorId="147FFB91" wp14:editId="41C5C6AA">
            <wp:extent cx="5110880" cy="1800000"/>
            <wp:effectExtent l="0" t="0" r="0" b="0"/>
            <wp:docPr id="529285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10880" cy="1800000"/>
                    </a:xfrm>
                    <a:prstGeom prst="rect">
                      <a:avLst/>
                    </a:prstGeom>
                    <a:noFill/>
                    <a:ln>
                      <a:noFill/>
                    </a:ln>
                  </pic:spPr>
                </pic:pic>
              </a:graphicData>
            </a:graphic>
          </wp:inline>
        </w:drawing>
      </w:r>
    </w:p>
    <w:p w14:paraId="6498C015" w14:textId="00529F56" w:rsidR="004A33C4" w:rsidRPr="004A33C4" w:rsidRDefault="004A33C4" w:rsidP="004A33C4">
      <w:pPr>
        <w:pStyle w:val="Caption"/>
        <w:rPr>
          <w:lang w:val="en-US"/>
        </w:rPr>
      </w:pPr>
      <w:bookmarkStart w:id="42" w:name="_Toc167277638"/>
      <w:r>
        <w:t xml:space="preserve">Hình </w:t>
      </w:r>
      <w:r>
        <w:fldChar w:fldCharType="begin"/>
      </w:r>
      <w:r>
        <w:instrText xml:space="preserve"> SEQ Hình \* ARABIC </w:instrText>
      </w:r>
      <w:r>
        <w:fldChar w:fldCharType="separate"/>
      </w:r>
      <w:r w:rsidR="00C35D19">
        <w:rPr>
          <w:noProof/>
        </w:rPr>
        <w:t>6</w:t>
      </w:r>
      <w:r>
        <w:fldChar w:fldCharType="end"/>
      </w:r>
      <w:r>
        <w:rPr>
          <w:lang w:val="en-US"/>
        </w:rPr>
        <w:t xml:space="preserve"> Quy t</w:t>
      </w:r>
      <w:r w:rsidR="005332A1">
        <w:rPr>
          <w:lang w:val="en-US"/>
        </w:rPr>
        <w:t>r</w:t>
      </w:r>
      <w:r>
        <w:rPr>
          <w:lang w:val="en-US"/>
        </w:rPr>
        <w:t>ình lấy và hiển thị thông tin sức khoẻ của bệnh nhân</w:t>
      </w:r>
      <w:bookmarkEnd w:id="42"/>
    </w:p>
    <w:p w14:paraId="05A0B9F0" w14:textId="14AE634C" w:rsidR="00F976B7" w:rsidRPr="007E7DF5" w:rsidRDefault="004A33C4" w:rsidP="0063656B">
      <w:pPr>
        <w:jc w:val="both"/>
        <w:rPr>
          <w:noProof/>
        </w:rPr>
      </w:pPr>
      <w:r>
        <w:rPr>
          <w:noProof/>
          <w:lang w:val="en-US"/>
        </w:rPr>
        <w:t>Các thao tác xem thông tin sức khoẻ của bệnh nhân và hiển thị lên hệ thống gồm các bước sau</w:t>
      </w:r>
      <w:r w:rsidR="00F976B7" w:rsidRPr="007E7DF5">
        <w:rPr>
          <w:noProof/>
        </w:rPr>
        <w:t>:</w:t>
      </w:r>
    </w:p>
    <w:p w14:paraId="0209EBA8" w14:textId="0660324A" w:rsidR="00F976B7" w:rsidRPr="004A33C4" w:rsidRDefault="00F976B7" w:rsidP="0063656B">
      <w:pPr>
        <w:jc w:val="both"/>
        <w:rPr>
          <w:noProof/>
          <w:lang w:val="en-US"/>
        </w:rPr>
      </w:pPr>
      <w:r w:rsidRPr="007E7DF5">
        <w:rPr>
          <w:noProof/>
        </w:rPr>
        <w:t xml:space="preserve">Bước 1: </w:t>
      </w:r>
      <w:r w:rsidR="004A33C4">
        <w:rPr>
          <w:noProof/>
          <w:lang w:val="en-US"/>
        </w:rPr>
        <w:t>Người dùng có thẩm quyền như admin hoặc bác sĩ đăng nhập vào hệ thống.</w:t>
      </w:r>
    </w:p>
    <w:p w14:paraId="51A239BD" w14:textId="4823BEF4" w:rsidR="00F976B7" w:rsidRPr="004A33C4" w:rsidRDefault="00F976B7" w:rsidP="0063656B">
      <w:pPr>
        <w:jc w:val="both"/>
        <w:rPr>
          <w:noProof/>
          <w:lang w:val="en-US"/>
        </w:rPr>
      </w:pPr>
      <w:r w:rsidRPr="007E7DF5">
        <w:rPr>
          <w:noProof/>
        </w:rPr>
        <w:t xml:space="preserve">Bước 2: Sau khi đã đăng nhập vào hệ thống, </w:t>
      </w:r>
      <w:r w:rsidR="004A33C4">
        <w:rPr>
          <w:noProof/>
          <w:lang w:val="en-US"/>
        </w:rPr>
        <w:t>C</w:t>
      </w:r>
      <w:r w:rsidRPr="007E7DF5">
        <w:rPr>
          <w:noProof/>
        </w:rPr>
        <w:t xml:space="preserve">họn danh mục quản lý bệnh nhân. Hệ thống sẽ hiển thị danh sách các bệnh nhân </w:t>
      </w:r>
      <w:r w:rsidR="004A33C4">
        <w:rPr>
          <w:noProof/>
          <w:lang w:val="en-US"/>
        </w:rPr>
        <w:t>đối với tài khoản admin sẽ hiển thị toàn bộ bệnh nhân, đối với bác sĩ sẽ chỉ hiển thị bệnh nhân mình phụ trách.</w:t>
      </w:r>
    </w:p>
    <w:p w14:paraId="77EBA15D" w14:textId="1AA4B221" w:rsidR="00F976B7" w:rsidRPr="000C1989" w:rsidRDefault="00F976B7" w:rsidP="0063656B">
      <w:pPr>
        <w:jc w:val="both"/>
        <w:rPr>
          <w:lang w:val="en-US"/>
        </w:rPr>
      </w:pPr>
      <w:r w:rsidRPr="007E7DF5">
        <w:rPr>
          <w:noProof/>
        </w:rPr>
        <w:t xml:space="preserve">Bước 3: </w:t>
      </w:r>
      <w:r w:rsidR="004A33C4">
        <w:rPr>
          <w:noProof/>
          <w:lang w:val="en-US"/>
        </w:rPr>
        <w:t>Lựa chọn thông tin bệnh nhân cần xem, các thông tin cá nhân và thông tin sức khoẻ của bệnh nhân sẽ được hiển thị lên màn hình.</w:t>
      </w:r>
    </w:p>
    <w:p w14:paraId="259A61D3" w14:textId="77777777" w:rsidR="00F976B7" w:rsidRDefault="00F976B7" w:rsidP="00F976B7">
      <w:pPr>
        <w:keepNext/>
        <w:jc w:val="center"/>
      </w:pPr>
      <w:r>
        <w:rPr>
          <w:noProof/>
        </w:rPr>
        <w:lastRenderedPageBreak/>
        <w:drawing>
          <wp:inline distT="0" distB="0" distL="0" distR="0" wp14:anchorId="4DD35465" wp14:editId="38572A7D">
            <wp:extent cx="4320000" cy="196445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320000" cy="1964453"/>
                    </a:xfrm>
                    <a:prstGeom prst="rect">
                      <a:avLst/>
                    </a:prstGeom>
                    <a:noFill/>
                    <a:ln>
                      <a:noFill/>
                    </a:ln>
                  </pic:spPr>
                </pic:pic>
              </a:graphicData>
            </a:graphic>
          </wp:inline>
        </w:drawing>
      </w:r>
    </w:p>
    <w:p w14:paraId="7158068C" w14:textId="3199F6D6" w:rsidR="00F976B7" w:rsidRPr="000C1989" w:rsidRDefault="00F976B7" w:rsidP="000C1989">
      <w:pPr>
        <w:pStyle w:val="Caption"/>
        <w:rPr>
          <w:b w:val="0"/>
          <w:bCs/>
          <w:lang w:val="en-US"/>
        </w:rPr>
      </w:pPr>
      <w:bookmarkStart w:id="43" w:name="_Toc132678634"/>
      <w:bookmarkStart w:id="44" w:name="_Toc132764449"/>
      <w:bookmarkStart w:id="45" w:name="_Toc134832575"/>
      <w:bookmarkStart w:id="46" w:name="_Toc167277639"/>
      <w:r>
        <w:t xml:space="preserve">Hình </w:t>
      </w:r>
      <w:r>
        <w:fldChar w:fldCharType="begin"/>
      </w:r>
      <w:r>
        <w:instrText xml:space="preserve"> SEQ Hình \* ARABIC </w:instrText>
      </w:r>
      <w:r>
        <w:fldChar w:fldCharType="separate"/>
      </w:r>
      <w:r w:rsidR="00C35D19">
        <w:rPr>
          <w:noProof/>
        </w:rPr>
        <w:t>7</w:t>
      </w:r>
      <w:r>
        <w:rPr>
          <w:noProof/>
        </w:rPr>
        <w:fldChar w:fldCharType="end"/>
      </w:r>
      <w:r>
        <w:t>. Quy trình</w:t>
      </w:r>
      <w:r w:rsidRPr="00674141">
        <w:t xml:space="preserve"> lấy và hiển thị thông tin bệnh nhân</w:t>
      </w:r>
      <w:bookmarkEnd w:id="43"/>
      <w:bookmarkEnd w:id="44"/>
      <w:bookmarkEnd w:id="45"/>
      <w:bookmarkEnd w:id="46"/>
    </w:p>
    <w:p w14:paraId="59002A1C" w14:textId="4CCDC8DD" w:rsidR="00F976B7" w:rsidRPr="00D63DFE" w:rsidRDefault="00F976B7" w:rsidP="0063656B">
      <w:pPr>
        <w:jc w:val="both"/>
        <w:rPr>
          <w:lang w:val="en-US"/>
        </w:rPr>
      </w:pPr>
      <w:r w:rsidRPr="00D45282">
        <w:rPr>
          <w:b/>
          <w:bCs/>
        </w:rPr>
        <w:t>Quy trình thêm bệnh nhân</w:t>
      </w:r>
      <w:r w:rsidRPr="00666506">
        <w:t xml:space="preserve">: </w:t>
      </w:r>
      <w:r w:rsidR="00D63DFE">
        <w:rPr>
          <w:lang w:val="en-US"/>
        </w:rPr>
        <w:t>Người quản trị hoặc bác sĩ sẽ tiến hành điền thông tin bệnh nhân vào sau khi gửi hệ thống sẽ kiểm tra thông tin nếu hợp lệ sẽ lưu thông tin vào cơ sở dữ liệu.</w:t>
      </w:r>
    </w:p>
    <w:p w14:paraId="765C5ABF" w14:textId="1AFB10FF" w:rsidR="00F976B7" w:rsidRPr="00D63DFE" w:rsidRDefault="00D63DFE" w:rsidP="00D63DFE">
      <w:pPr>
        <w:spacing w:after="0"/>
        <w:jc w:val="center"/>
        <w:rPr>
          <w:rFonts w:ascii="Times New Roman" w:eastAsia="Times New Roman" w:hAnsi="Times New Roman" w:cs="Times New Roman"/>
          <w:sz w:val="24"/>
          <w:szCs w:val="24"/>
          <w:lang w:val="en-US" w:eastAsia="vi-VN"/>
        </w:rPr>
      </w:pPr>
      <w:r w:rsidRPr="00D63DFE">
        <w:rPr>
          <w:rFonts w:ascii="Times New Roman" w:eastAsia="Times New Roman" w:hAnsi="Times New Roman" w:cs="Times New Roman"/>
          <w:noProof/>
          <w:sz w:val="24"/>
          <w:szCs w:val="24"/>
          <w:lang w:eastAsia="vi-VN"/>
        </w:rPr>
        <w:drawing>
          <wp:inline distT="0" distB="0" distL="0" distR="0" wp14:anchorId="301D5C4A" wp14:editId="0D9FAD3D">
            <wp:extent cx="1083200" cy="2520000"/>
            <wp:effectExtent l="0" t="0" r="0" b="0"/>
            <wp:docPr id="12093937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083200" cy="2520000"/>
                    </a:xfrm>
                    <a:prstGeom prst="rect">
                      <a:avLst/>
                    </a:prstGeom>
                    <a:noFill/>
                    <a:ln>
                      <a:noFill/>
                    </a:ln>
                  </pic:spPr>
                </pic:pic>
              </a:graphicData>
            </a:graphic>
          </wp:inline>
        </w:drawing>
      </w:r>
    </w:p>
    <w:p w14:paraId="501244C7" w14:textId="1FFB026B" w:rsidR="00F976B7" w:rsidRPr="00666506" w:rsidRDefault="00F976B7" w:rsidP="00F976B7">
      <w:pPr>
        <w:pStyle w:val="Caption"/>
      </w:pPr>
      <w:bookmarkStart w:id="47" w:name="_Toc132678635"/>
      <w:bookmarkStart w:id="48" w:name="_Toc132764450"/>
      <w:bookmarkStart w:id="49" w:name="_Toc134832576"/>
      <w:bookmarkStart w:id="50" w:name="_Toc167277640"/>
      <w:r w:rsidRPr="00666506">
        <w:t xml:space="preserve">Hình </w:t>
      </w:r>
      <w:r w:rsidRPr="00666506">
        <w:fldChar w:fldCharType="begin"/>
      </w:r>
      <w:r w:rsidRPr="00666506">
        <w:instrText xml:space="preserve"> SEQ Hình \* ARABIC </w:instrText>
      </w:r>
      <w:r w:rsidRPr="00666506">
        <w:fldChar w:fldCharType="separate"/>
      </w:r>
      <w:r w:rsidR="00C35D19">
        <w:rPr>
          <w:noProof/>
        </w:rPr>
        <w:t>8</w:t>
      </w:r>
      <w:r w:rsidRPr="00666506">
        <w:rPr>
          <w:noProof/>
        </w:rPr>
        <w:fldChar w:fldCharType="end"/>
      </w:r>
      <w:r w:rsidRPr="00666506">
        <w:t xml:space="preserve">. </w:t>
      </w:r>
      <w:r w:rsidRPr="007E7DF5">
        <w:t>Sơ đồ</w:t>
      </w:r>
      <w:r w:rsidRPr="00666506">
        <w:t xml:space="preserve"> thêm bệnh nhân</w:t>
      </w:r>
      <w:bookmarkEnd w:id="47"/>
      <w:bookmarkEnd w:id="48"/>
      <w:bookmarkEnd w:id="49"/>
      <w:bookmarkEnd w:id="50"/>
    </w:p>
    <w:p w14:paraId="67E555A4" w14:textId="0DF04A41" w:rsidR="00F976B7" w:rsidRPr="007E7DF5" w:rsidRDefault="00F976B7" w:rsidP="0063656B">
      <w:pPr>
        <w:jc w:val="both"/>
        <w:rPr>
          <w:noProof/>
        </w:rPr>
      </w:pPr>
      <w:r w:rsidRPr="007E7DF5">
        <w:rPr>
          <w:noProof/>
        </w:rPr>
        <w:t>Quy trình</w:t>
      </w:r>
      <w:r w:rsidR="00D45282">
        <w:rPr>
          <w:noProof/>
          <w:lang w:val="en-US"/>
        </w:rPr>
        <w:t xml:space="preserve"> thao tác</w:t>
      </w:r>
      <w:r w:rsidRPr="007E7DF5">
        <w:rPr>
          <w:noProof/>
        </w:rPr>
        <w:t xml:space="preserve"> thêm</w:t>
      </w:r>
      <w:r w:rsidRPr="00666506">
        <w:t xml:space="preserve"> bệnh nhân</w:t>
      </w:r>
      <w:r w:rsidRPr="007E7DF5">
        <w:rPr>
          <w:noProof/>
        </w:rPr>
        <w:t xml:space="preserve"> gồm có 05 bước chính:</w:t>
      </w:r>
    </w:p>
    <w:p w14:paraId="64135C21" w14:textId="4173FFF0" w:rsidR="00F976B7" w:rsidRPr="007E7DF5" w:rsidRDefault="00F976B7" w:rsidP="0063656B">
      <w:pPr>
        <w:jc w:val="both"/>
      </w:pPr>
      <w:r w:rsidRPr="007E7DF5">
        <w:t>Bước 1:</w:t>
      </w:r>
      <w:r w:rsidRPr="007E7DF5">
        <w:rPr>
          <w:noProof/>
        </w:rPr>
        <w:t xml:space="preserve"> Người quản trị hệ thống sẽ đăng nhập vào hệ thống website để vào giao diện quản lý bệnh nhân.</w:t>
      </w:r>
    </w:p>
    <w:p w14:paraId="55C238E0" w14:textId="77777777" w:rsidR="00F976B7" w:rsidRPr="007E7DF5" w:rsidRDefault="00F976B7" w:rsidP="0063656B">
      <w:pPr>
        <w:jc w:val="both"/>
      </w:pPr>
      <w:r w:rsidRPr="007E7DF5">
        <w:t xml:space="preserve">Bước 2: </w:t>
      </w:r>
      <w:r w:rsidRPr="007E7DF5">
        <w:rPr>
          <w:noProof/>
        </w:rPr>
        <w:t>Sau khi đã đăng nhập vào hệ thống, người quản trị vào danh mục quản lý bệnh nhân chọn thêm bệnh nhân. Hệ thống sẽ hiển thị giao diện để thêm bệnh nhân.</w:t>
      </w:r>
    </w:p>
    <w:p w14:paraId="170CCFE1" w14:textId="048A722F" w:rsidR="00F976B7" w:rsidRPr="007E7DF5" w:rsidRDefault="00F976B7" w:rsidP="0063656B">
      <w:pPr>
        <w:jc w:val="both"/>
      </w:pPr>
      <w:r w:rsidRPr="007E7DF5">
        <w:t xml:space="preserve">Bước 3: Chọn </w:t>
      </w:r>
      <w:r w:rsidR="00792384">
        <w:rPr>
          <w:lang w:val="en-US"/>
        </w:rPr>
        <w:t>E</w:t>
      </w:r>
      <w:r w:rsidRPr="007E7DF5">
        <w:t>mail có liên kết với tài khoản bệnh nhân để thêm bệnh nhân.</w:t>
      </w:r>
    </w:p>
    <w:p w14:paraId="618FB0CB" w14:textId="3276D0E2" w:rsidR="00F976B7" w:rsidRPr="007E7DF5" w:rsidRDefault="00F976B7" w:rsidP="0063656B">
      <w:pPr>
        <w:jc w:val="both"/>
      </w:pPr>
      <w:r w:rsidRPr="007E7DF5">
        <w:t xml:space="preserve">Bước 4: Sau khi đã chọn </w:t>
      </w:r>
      <w:r w:rsidR="00792384">
        <w:rPr>
          <w:lang w:val="en-US"/>
        </w:rPr>
        <w:t>E</w:t>
      </w:r>
      <w:r w:rsidRPr="007E7DF5">
        <w:t xml:space="preserve">mail, điền các thông tin cơ bản của bệnh </w:t>
      </w:r>
      <w:r>
        <w:t>nhân</w:t>
      </w:r>
      <w:r w:rsidRPr="007E7DF5">
        <w:t xml:space="preserve"> sau đó nhấn thêm để lưu thông tin bệnh nhân.</w:t>
      </w:r>
    </w:p>
    <w:p w14:paraId="607E5594" w14:textId="77777777" w:rsidR="00F976B7" w:rsidRPr="007E7DF5" w:rsidRDefault="00F976B7" w:rsidP="0063656B">
      <w:pPr>
        <w:jc w:val="both"/>
      </w:pPr>
      <w:r w:rsidRPr="007E7DF5">
        <w:t>Bước 5: Thông tin sau khi thêm sẽ được lưu vào cơ sở dữ liệu</w:t>
      </w:r>
    </w:p>
    <w:p w14:paraId="1FE5C1B3" w14:textId="6DAAA423" w:rsidR="0007291B" w:rsidRPr="0007291B" w:rsidRDefault="0007291B" w:rsidP="0007291B">
      <w:pPr>
        <w:spacing w:after="0"/>
        <w:jc w:val="center"/>
        <w:rPr>
          <w:rFonts w:ascii="Times New Roman" w:eastAsia="Times New Roman" w:hAnsi="Times New Roman" w:cs="Times New Roman"/>
          <w:sz w:val="24"/>
          <w:szCs w:val="24"/>
          <w:lang w:eastAsia="vi-VN"/>
        </w:rPr>
      </w:pPr>
      <w:r w:rsidRPr="0007291B">
        <w:rPr>
          <w:rFonts w:ascii="Times New Roman" w:eastAsia="Times New Roman" w:hAnsi="Times New Roman" w:cs="Times New Roman"/>
          <w:noProof/>
          <w:sz w:val="24"/>
          <w:szCs w:val="24"/>
          <w:lang w:eastAsia="vi-VN"/>
        </w:rPr>
        <w:lastRenderedPageBreak/>
        <w:drawing>
          <wp:inline distT="0" distB="0" distL="0" distR="0" wp14:anchorId="19990F1E" wp14:editId="6AC2D9F8">
            <wp:extent cx="3600000" cy="1620865"/>
            <wp:effectExtent l="0" t="0" r="0" b="0"/>
            <wp:docPr id="10262423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1620865"/>
                    </a:xfrm>
                    <a:prstGeom prst="rect">
                      <a:avLst/>
                    </a:prstGeom>
                    <a:noFill/>
                    <a:ln>
                      <a:noFill/>
                    </a:ln>
                  </pic:spPr>
                </pic:pic>
              </a:graphicData>
            </a:graphic>
          </wp:inline>
        </w:drawing>
      </w:r>
    </w:p>
    <w:p w14:paraId="69A5F5F1" w14:textId="6599B458" w:rsidR="00F976B7" w:rsidRDefault="00F976B7" w:rsidP="00792384">
      <w:pPr>
        <w:keepNext/>
        <w:jc w:val="center"/>
      </w:pPr>
    </w:p>
    <w:p w14:paraId="1ED8FCF6" w14:textId="6D5D30EC" w:rsidR="00F976B7" w:rsidRDefault="00F976B7" w:rsidP="00F976B7">
      <w:pPr>
        <w:pStyle w:val="Caption"/>
      </w:pPr>
      <w:bookmarkStart w:id="51" w:name="_Toc132678636"/>
      <w:bookmarkStart w:id="52" w:name="_Toc132764451"/>
      <w:bookmarkStart w:id="53" w:name="_Toc134832577"/>
      <w:bookmarkStart w:id="54" w:name="_Toc167277641"/>
      <w:r>
        <w:t xml:space="preserve">Hình </w:t>
      </w:r>
      <w:r>
        <w:fldChar w:fldCharType="begin"/>
      </w:r>
      <w:r>
        <w:instrText xml:space="preserve"> SEQ Hình \* ARABIC </w:instrText>
      </w:r>
      <w:r>
        <w:fldChar w:fldCharType="separate"/>
      </w:r>
      <w:r w:rsidR="00C35D19">
        <w:rPr>
          <w:noProof/>
        </w:rPr>
        <w:t>9</w:t>
      </w:r>
      <w:r>
        <w:rPr>
          <w:noProof/>
        </w:rPr>
        <w:fldChar w:fldCharType="end"/>
      </w:r>
      <w:r>
        <w:t>. Quy trình thêm bệnh nhân</w:t>
      </w:r>
      <w:bookmarkEnd w:id="51"/>
      <w:bookmarkEnd w:id="52"/>
      <w:bookmarkEnd w:id="53"/>
      <w:bookmarkEnd w:id="54"/>
    </w:p>
    <w:p w14:paraId="056D3E1D" w14:textId="77777777" w:rsidR="00F976B7" w:rsidRDefault="00F976B7" w:rsidP="00F976B7"/>
    <w:p w14:paraId="4AF4A2B8" w14:textId="77777777" w:rsidR="00F976B7" w:rsidRPr="00666506" w:rsidRDefault="00F976B7" w:rsidP="0063656B">
      <w:pPr>
        <w:jc w:val="both"/>
      </w:pPr>
      <w:r w:rsidRPr="00D45282">
        <w:rPr>
          <w:b/>
          <w:bCs/>
        </w:rPr>
        <w:t>Quy trình thêm bác sĩ</w:t>
      </w:r>
      <w:r w:rsidRPr="00666506">
        <w:t xml:space="preserve">: Để thêm tài khoản của bác sĩ, đầu tiên cần phải nhập các thông tin cơ bản như mã bác sĩ, tên bác sĩ, ngày sinh, số điện thoại, mail, chuyên môn. Sau khi nhập đầy đủ các thông tin cần thiết, hệ thống sẽ tiến hành lưu hồ sơ bác sĩ vừa tạo vào hệ thống. Sau khi đã có tài khoản bác sĩ có thể lựa chọn phân công những bệnh nhân do bác sĩ phụ trách. </w:t>
      </w:r>
    </w:p>
    <w:p w14:paraId="261351ED" w14:textId="77777777" w:rsidR="00F976B7" w:rsidRPr="00666506" w:rsidRDefault="00F976B7" w:rsidP="00F976B7">
      <w:pPr>
        <w:keepNext/>
        <w:jc w:val="center"/>
      </w:pPr>
      <w:r w:rsidRPr="00666506">
        <w:rPr>
          <w:noProof/>
        </w:rPr>
        <w:drawing>
          <wp:inline distT="0" distB="0" distL="0" distR="0" wp14:anchorId="071EB81E" wp14:editId="4089F997">
            <wp:extent cx="5220335" cy="796290"/>
            <wp:effectExtent l="0" t="0" r="0" b="3810"/>
            <wp:docPr id="4" name="Picture 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20335" cy="796290"/>
                    </a:xfrm>
                    <a:prstGeom prst="rect">
                      <a:avLst/>
                    </a:prstGeom>
                    <a:noFill/>
                    <a:ln>
                      <a:noFill/>
                    </a:ln>
                  </pic:spPr>
                </pic:pic>
              </a:graphicData>
            </a:graphic>
          </wp:inline>
        </w:drawing>
      </w:r>
    </w:p>
    <w:p w14:paraId="4E3AA5D9" w14:textId="73CB45B7" w:rsidR="00F976B7" w:rsidRPr="00666506" w:rsidRDefault="00F976B7" w:rsidP="00F976B7">
      <w:pPr>
        <w:pStyle w:val="Caption"/>
      </w:pPr>
      <w:bookmarkStart w:id="55" w:name="_Toc132678637"/>
      <w:bookmarkStart w:id="56" w:name="_Toc132764452"/>
      <w:bookmarkStart w:id="57" w:name="_Toc134832578"/>
      <w:bookmarkStart w:id="58" w:name="_Toc167277642"/>
      <w:r w:rsidRPr="00666506">
        <w:t xml:space="preserve">Hình </w:t>
      </w:r>
      <w:r w:rsidRPr="00666506">
        <w:fldChar w:fldCharType="begin"/>
      </w:r>
      <w:r w:rsidRPr="00666506">
        <w:instrText xml:space="preserve"> SEQ Hình \* ARABIC </w:instrText>
      </w:r>
      <w:r w:rsidRPr="00666506">
        <w:fldChar w:fldCharType="separate"/>
      </w:r>
      <w:r w:rsidR="00C35D19">
        <w:rPr>
          <w:noProof/>
        </w:rPr>
        <w:t>10</w:t>
      </w:r>
      <w:r w:rsidRPr="00666506">
        <w:rPr>
          <w:noProof/>
        </w:rPr>
        <w:fldChar w:fldCharType="end"/>
      </w:r>
      <w:r w:rsidRPr="00666506">
        <w:t xml:space="preserve">. </w:t>
      </w:r>
      <w:r w:rsidRPr="007E7DF5">
        <w:t>Sơ đồ</w:t>
      </w:r>
      <w:r w:rsidRPr="00666506">
        <w:t xml:space="preserve"> thêm bác sĩ</w:t>
      </w:r>
      <w:bookmarkEnd w:id="55"/>
      <w:bookmarkEnd w:id="56"/>
      <w:bookmarkEnd w:id="57"/>
      <w:bookmarkEnd w:id="58"/>
    </w:p>
    <w:p w14:paraId="3AF94AE0" w14:textId="77777777" w:rsidR="00F976B7" w:rsidRPr="007E7DF5" w:rsidRDefault="00F976B7" w:rsidP="0063656B">
      <w:pPr>
        <w:jc w:val="both"/>
        <w:rPr>
          <w:noProof/>
        </w:rPr>
      </w:pPr>
      <w:r w:rsidRPr="007E7DF5">
        <w:rPr>
          <w:noProof/>
        </w:rPr>
        <w:t>Quy trình thêm</w:t>
      </w:r>
      <w:r w:rsidRPr="00666506">
        <w:t xml:space="preserve"> </w:t>
      </w:r>
      <w:r w:rsidRPr="007E7DF5">
        <w:t>bác sĩ</w:t>
      </w:r>
      <w:r w:rsidRPr="007E7DF5">
        <w:rPr>
          <w:noProof/>
        </w:rPr>
        <w:t xml:space="preserve"> gồm có 04 bước chính:</w:t>
      </w:r>
    </w:p>
    <w:p w14:paraId="08BA5370" w14:textId="77777777" w:rsidR="00F976B7" w:rsidRPr="007E7DF5" w:rsidRDefault="00F976B7" w:rsidP="0063656B">
      <w:pPr>
        <w:jc w:val="both"/>
      </w:pPr>
      <w:r w:rsidRPr="007E7DF5">
        <w:t>Bước 1:</w:t>
      </w:r>
      <w:r w:rsidRPr="007E7DF5">
        <w:rPr>
          <w:noProof/>
        </w:rPr>
        <w:t xml:space="preserve"> Người quản trị hệ thống hoặc ban quản lý bệnh viện sẽ đăng nhập vào hệ thống website để vào giao diện quản lý bác sĩ.</w:t>
      </w:r>
    </w:p>
    <w:p w14:paraId="6F1F9DEA" w14:textId="77777777" w:rsidR="00F976B7" w:rsidRPr="007E7DF5" w:rsidRDefault="00F976B7" w:rsidP="0063656B">
      <w:pPr>
        <w:jc w:val="both"/>
      </w:pPr>
      <w:r w:rsidRPr="007E7DF5">
        <w:t xml:space="preserve">Bước 2: </w:t>
      </w:r>
      <w:r w:rsidRPr="007E7DF5">
        <w:rPr>
          <w:noProof/>
        </w:rPr>
        <w:t>Sau khi đã đăng nhập vào hệ thống, người quản trị vào danh mục quản lý bác sĩ chọn thêm bác sĩ. Hệ thống sẽ hiển thị giao diện để thêm bác sĩ.</w:t>
      </w:r>
    </w:p>
    <w:p w14:paraId="2AFA1CFC" w14:textId="77777777" w:rsidR="00F976B7" w:rsidRPr="007E7DF5" w:rsidRDefault="00F976B7" w:rsidP="0063656B">
      <w:pPr>
        <w:jc w:val="both"/>
      </w:pPr>
      <w:r w:rsidRPr="007E7DF5">
        <w:t>Bước 3: Người quản trị tiến hành điền đầy đủ các thông tin cơ bản của bác sĩ sau đó nhấn thêm để lưu thông tin bác sĩ.</w:t>
      </w:r>
    </w:p>
    <w:p w14:paraId="5836B681" w14:textId="77777777" w:rsidR="00F976B7" w:rsidRPr="007E7DF5" w:rsidRDefault="00F976B7" w:rsidP="0063656B">
      <w:pPr>
        <w:jc w:val="both"/>
      </w:pPr>
      <w:r w:rsidRPr="007E7DF5">
        <w:t>Bước 4: Thông tin sau khi thêm sẽ được lưu vào cơ sở dữ liệu</w:t>
      </w:r>
    </w:p>
    <w:p w14:paraId="46044D3A" w14:textId="77777777" w:rsidR="00F976B7" w:rsidRDefault="00F976B7" w:rsidP="00F976B7">
      <w:pPr>
        <w:keepNext/>
        <w:jc w:val="center"/>
      </w:pPr>
      <w:r>
        <w:rPr>
          <w:noProof/>
        </w:rPr>
        <w:lastRenderedPageBreak/>
        <w:drawing>
          <wp:inline distT="0" distB="0" distL="0" distR="0" wp14:anchorId="0838F385" wp14:editId="17C70736">
            <wp:extent cx="4320000" cy="202658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320000" cy="2026581"/>
                    </a:xfrm>
                    <a:prstGeom prst="rect">
                      <a:avLst/>
                    </a:prstGeom>
                    <a:noFill/>
                    <a:ln>
                      <a:noFill/>
                    </a:ln>
                  </pic:spPr>
                </pic:pic>
              </a:graphicData>
            </a:graphic>
          </wp:inline>
        </w:drawing>
      </w:r>
    </w:p>
    <w:p w14:paraId="3E0E8F70" w14:textId="420EF903" w:rsidR="00F976B7" w:rsidRPr="006128E2" w:rsidRDefault="00F976B7" w:rsidP="006128E2">
      <w:pPr>
        <w:pStyle w:val="Caption"/>
        <w:rPr>
          <w:lang w:val="en-US"/>
        </w:rPr>
      </w:pPr>
      <w:bookmarkStart w:id="59" w:name="_Toc132678638"/>
      <w:bookmarkStart w:id="60" w:name="_Toc132764453"/>
      <w:bookmarkStart w:id="61" w:name="_Toc134832579"/>
      <w:bookmarkStart w:id="62" w:name="_Toc167277643"/>
      <w:r>
        <w:t xml:space="preserve">Hình </w:t>
      </w:r>
      <w:r>
        <w:fldChar w:fldCharType="begin"/>
      </w:r>
      <w:r>
        <w:instrText xml:space="preserve"> SEQ Hình \* ARABIC </w:instrText>
      </w:r>
      <w:r>
        <w:fldChar w:fldCharType="separate"/>
      </w:r>
      <w:r w:rsidR="00C35D19">
        <w:rPr>
          <w:noProof/>
        </w:rPr>
        <w:t>11</w:t>
      </w:r>
      <w:r>
        <w:rPr>
          <w:noProof/>
        </w:rPr>
        <w:fldChar w:fldCharType="end"/>
      </w:r>
      <w:r>
        <w:t>. Quy trình thêm bác sĩ</w:t>
      </w:r>
      <w:bookmarkEnd w:id="59"/>
      <w:bookmarkEnd w:id="60"/>
      <w:bookmarkEnd w:id="61"/>
      <w:bookmarkEnd w:id="62"/>
    </w:p>
    <w:p w14:paraId="4FA18C89" w14:textId="77777777" w:rsidR="00F976B7" w:rsidRPr="00666506" w:rsidRDefault="00F976B7" w:rsidP="0063656B">
      <w:pPr>
        <w:jc w:val="both"/>
      </w:pPr>
      <w:r w:rsidRPr="00D45282">
        <w:rPr>
          <w:b/>
          <w:bCs/>
        </w:rPr>
        <w:t>Quy trình đặt câu hỏi</w:t>
      </w:r>
      <w:r w:rsidRPr="00666506">
        <w:t>: Bệnh nhân có câu hỏi, thắc mắc trong quá trình điều trị có thể gửi câu hỏi lên hệ thống. Câu hỏi của bệnh nhân sẽ được lưu vào CSDL và hiển thị lên hệ thống hỏi – đáp. Bác sĩ sau khi xem có thể đưa ra phản hồi cho những câu hỏi của bệnh nhân.</w:t>
      </w:r>
    </w:p>
    <w:p w14:paraId="03993D3D" w14:textId="77777777" w:rsidR="00F976B7" w:rsidRPr="00666506" w:rsidRDefault="00F976B7" w:rsidP="00F976B7">
      <w:pPr>
        <w:keepNext/>
        <w:jc w:val="center"/>
      </w:pPr>
      <w:r w:rsidRPr="00666506">
        <w:rPr>
          <w:noProof/>
        </w:rPr>
        <w:drawing>
          <wp:inline distT="0" distB="0" distL="0" distR="0" wp14:anchorId="1B54420F" wp14:editId="0A76F46C">
            <wp:extent cx="5220335" cy="206057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20335" cy="2060575"/>
                    </a:xfrm>
                    <a:prstGeom prst="rect">
                      <a:avLst/>
                    </a:prstGeom>
                    <a:noFill/>
                    <a:ln>
                      <a:noFill/>
                    </a:ln>
                  </pic:spPr>
                </pic:pic>
              </a:graphicData>
            </a:graphic>
          </wp:inline>
        </w:drawing>
      </w:r>
    </w:p>
    <w:p w14:paraId="28CEFBFE" w14:textId="7FA6D728" w:rsidR="00F976B7" w:rsidRPr="00666506" w:rsidRDefault="00F976B7" w:rsidP="00F976B7">
      <w:pPr>
        <w:pStyle w:val="Caption"/>
      </w:pPr>
      <w:bookmarkStart w:id="63" w:name="_Toc132678639"/>
      <w:bookmarkStart w:id="64" w:name="_Toc132764454"/>
      <w:bookmarkStart w:id="65" w:name="_Toc134832580"/>
      <w:bookmarkStart w:id="66" w:name="_Toc167277644"/>
      <w:r w:rsidRPr="00666506">
        <w:t xml:space="preserve">Hình </w:t>
      </w:r>
      <w:r w:rsidRPr="00666506">
        <w:fldChar w:fldCharType="begin"/>
      </w:r>
      <w:r w:rsidRPr="00666506">
        <w:instrText xml:space="preserve"> SEQ Hình \* ARABIC </w:instrText>
      </w:r>
      <w:r w:rsidRPr="00666506">
        <w:fldChar w:fldCharType="separate"/>
      </w:r>
      <w:r w:rsidR="00C35D19">
        <w:rPr>
          <w:noProof/>
        </w:rPr>
        <w:t>12</w:t>
      </w:r>
      <w:r w:rsidRPr="00666506">
        <w:rPr>
          <w:noProof/>
        </w:rPr>
        <w:fldChar w:fldCharType="end"/>
      </w:r>
      <w:r w:rsidRPr="00666506">
        <w:t xml:space="preserve">. </w:t>
      </w:r>
      <w:r w:rsidRPr="007E7DF5">
        <w:t>Sơ đồ</w:t>
      </w:r>
      <w:r w:rsidRPr="00666506">
        <w:t xml:space="preserve"> đặt câu hỏi</w:t>
      </w:r>
      <w:bookmarkEnd w:id="63"/>
      <w:bookmarkEnd w:id="64"/>
      <w:bookmarkEnd w:id="65"/>
      <w:bookmarkEnd w:id="66"/>
    </w:p>
    <w:p w14:paraId="27A606E8" w14:textId="77777777" w:rsidR="00F976B7" w:rsidRPr="007E7DF5" w:rsidRDefault="00F976B7" w:rsidP="0063656B">
      <w:pPr>
        <w:jc w:val="both"/>
        <w:rPr>
          <w:noProof/>
        </w:rPr>
      </w:pPr>
      <w:r w:rsidRPr="007E7DF5">
        <w:rPr>
          <w:noProof/>
        </w:rPr>
        <w:t>Quy trình đặt câu hỏi của bệnh nhân gồm có 05 bước chính:</w:t>
      </w:r>
    </w:p>
    <w:p w14:paraId="2763BEA3" w14:textId="77777777" w:rsidR="00F976B7" w:rsidRPr="007E7DF5" w:rsidRDefault="00F976B7" w:rsidP="0063656B">
      <w:pPr>
        <w:jc w:val="both"/>
      </w:pPr>
      <w:r w:rsidRPr="007E7DF5">
        <w:t>Bước 1:</w:t>
      </w:r>
      <w:r w:rsidRPr="007E7DF5">
        <w:rPr>
          <w:noProof/>
        </w:rPr>
        <w:t xml:space="preserve"> Bệnh nhân hoặc người nhà bệnh nhân sẽ đăng nhập vào hệ thống website để đặt câu hỏi.</w:t>
      </w:r>
    </w:p>
    <w:p w14:paraId="38952A37" w14:textId="77777777" w:rsidR="00F976B7" w:rsidRPr="007E7DF5" w:rsidRDefault="00F976B7" w:rsidP="0063656B">
      <w:pPr>
        <w:jc w:val="both"/>
      </w:pPr>
      <w:r w:rsidRPr="007E7DF5">
        <w:t xml:space="preserve">Bước 2: </w:t>
      </w:r>
      <w:r w:rsidRPr="007E7DF5">
        <w:rPr>
          <w:noProof/>
        </w:rPr>
        <w:t>Sau khi đã đăng nhập vào hệ thống, hệ thống sẽ hiển thị giao diện hồ sơ bệnh nhân chứa các thông tin sức khỏe của bệnh nhân.</w:t>
      </w:r>
    </w:p>
    <w:p w14:paraId="4D813FE5" w14:textId="77777777" w:rsidR="00F976B7" w:rsidRPr="007E7DF5" w:rsidRDefault="00F976B7" w:rsidP="0063656B">
      <w:pPr>
        <w:jc w:val="both"/>
      </w:pPr>
      <w:r w:rsidRPr="007E7DF5">
        <w:t>Bước 3: Bệnh nhân chọn đặt câu hỏi để hiển thị giao diện đặt câu hỏi</w:t>
      </w:r>
    </w:p>
    <w:p w14:paraId="727D0BB4" w14:textId="77777777" w:rsidR="00F976B7" w:rsidRPr="007E7DF5" w:rsidRDefault="00F976B7" w:rsidP="0063656B">
      <w:pPr>
        <w:jc w:val="both"/>
      </w:pPr>
      <w:r w:rsidRPr="007E7DF5">
        <w:t>Bước 4: Bệnh nhân tiến hành nhập câu hỏi vào hệ thống.</w:t>
      </w:r>
    </w:p>
    <w:p w14:paraId="4236FE96" w14:textId="77777777" w:rsidR="00F976B7" w:rsidRPr="007E7DF5" w:rsidRDefault="00F976B7" w:rsidP="0063656B">
      <w:pPr>
        <w:jc w:val="both"/>
      </w:pPr>
      <w:r w:rsidRPr="007E7DF5">
        <w:t>Bước 5: Câu hỏi sau khi thêm sẽ được lưu vào cơ sở dữ liệu.</w:t>
      </w:r>
    </w:p>
    <w:p w14:paraId="52D1A69E" w14:textId="77777777" w:rsidR="00F976B7" w:rsidRPr="007E7DF5" w:rsidRDefault="00F976B7" w:rsidP="0063656B">
      <w:pPr>
        <w:jc w:val="both"/>
      </w:pPr>
      <w:r w:rsidRPr="007E7DF5">
        <w:t>Chỉ bác sĩ phụ trách điều trị mới có thể xem câu hỏi và trả lời câu hỏi của bệnh nhân mình điều trị.</w:t>
      </w:r>
    </w:p>
    <w:p w14:paraId="4FF1EB57" w14:textId="77777777" w:rsidR="00F976B7" w:rsidRDefault="00F976B7" w:rsidP="00F976B7">
      <w:pPr>
        <w:keepNext/>
        <w:jc w:val="center"/>
      </w:pPr>
      <w:r>
        <w:rPr>
          <w:noProof/>
        </w:rPr>
        <w:lastRenderedPageBreak/>
        <w:drawing>
          <wp:inline distT="0" distB="0" distL="0" distR="0" wp14:anchorId="108B84D7" wp14:editId="3FBFAF67">
            <wp:extent cx="4320000" cy="16836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4320000" cy="1683660"/>
                    </a:xfrm>
                    <a:prstGeom prst="rect">
                      <a:avLst/>
                    </a:prstGeom>
                    <a:noFill/>
                    <a:ln>
                      <a:noFill/>
                    </a:ln>
                  </pic:spPr>
                </pic:pic>
              </a:graphicData>
            </a:graphic>
          </wp:inline>
        </w:drawing>
      </w:r>
    </w:p>
    <w:p w14:paraId="0EDE50AF" w14:textId="7C3E9209" w:rsidR="00F976B7" w:rsidRDefault="00F976B7" w:rsidP="00F976B7">
      <w:pPr>
        <w:pStyle w:val="Caption"/>
      </w:pPr>
      <w:bookmarkStart w:id="67" w:name="_Toc132678640"/>
      <w:bookmarkStart w:id="68" w:name="_Toc132764455"/>
      <w:bookmarkStart w:id="69" w:name="_Toc134832581"/>
      <w:bookmarkStart w:id="70" w:name="_Toc167277645"/>
      <w:r>
        <w:t xml:space="preserve">Hình </w:t>
      </w:r>
      <w:r>
        <w:fldChar w:fldCharType="begin"/>
      </w:r>
      <w:r>
        <w:instrText xml:space="preserve"> SEQ Hình \* ARABIC </w:instrText>
      </w:r>
      <w:r>
        <w:fldChar w:fldCharType="separate"/>
      </w:r>
      <w:r w:rsidR="00C35D19">
        <w:rPr>
          <w:noProof/>
        </w:rPr>
        <w:t>13</w:t>
      </w:r>
      <w:r>
        <w:rPr>
          <w:noProof/>
        </w:rPr>
        <w:fldChar w:fldCharType="end"/>
      </w:r>
      <w:r>
        <w:t>. Quy trình đặt câu hỏi</w:t>
      </w:r>
      <w:bookmarkEnd w:id="67"/>
      <w:bookmarkEnd w:id="68"/>
      <w:bookmarkEnd w:id="69"/>
      <w:bookmarkEnd w:id="70"/>
    </w:p>
    <w:p w14:paraId="01CA0885" w14:textId="77777777" w:rsidR="00F976B7" w:rsidRDefault="00F976B7" w:rsidP="00F976B7"/>
    <w:p w14:paraId="3EB5799C" w14:textId="509ECBEF" w:rsidR="00F976B7" w:rsidRPr="00DD5EA5" w:rsidRDefault="00F976B7" w:rsidP="0063656B">
      <w:pPr>
        <w:jc w:val="both"/>
        <w:rPr>
          <w:lang w:val="en-US"/>
        </w:rPr>
      </w:pPr>
      <w:r w:rsidRPr="00D45282">
        <w:rPr>
          <w:b/>
          <w:bCs/>
        </w:rPr>
        <w:t>Quy trình đưa cảnh báo</w:t>
      </w:r>
      <w:r w:rsidRPr="00666506">
        <w:t xml:space="preserve">: </w:t>
      </w:r>
      <w:r w:rsidR="00DD5EA5">
        <w:rPr>
          <w:lang w:val="en-US"/>
        </w:rPr>
        <w:t>Dữ liệu sức khoẻ của bệnh nhân được ứng dụng di động đọc từ kho dữ liệu Health Connect sẽ được lưu về cơ sở dữ liệu của firebase, trên hệ thống khi sự kiện lắng nghe thay đổi từ firebase được kích hoạt, máy chủ sẽ tiến hành đọc dữ liệu và xử lý nếu có bất thường thì sẽ tiến hành cảnh báo đến bác sĩ hoặc người thân bệnh nhân.</w:t>
      </w:r>
    </w:p>
    <w:p w14:paraId="53071E5B" w14:textId="402DC777" w:rsidR="00F976B7" w:rsidRPr="00DD5EA5" w:rsidRDefault="00DD5EA5" w:rsidP="00DD5EA5">
      <w:pPr>
        <w:spacing w:after="0"/>
        <w:jc w:val="center"/>
        <w:rPr>
          <w:rFonts w:ascii="Times New Roman" w:eastAsia="Times New Roman" w:hAnsi="Times New Roman" w:cs="Times New Roman"/>
          <w:sz w:val="24"/>
          <w:szCs w:val="24"/>
          <w:lang w:val="en-US" w:eastAsia="vi-VN"/>
        </w:rPr>
      </w:pPr>
      <w:r w:rsidRPr="00DD5EA5">
        <w:rPr>
          <w:rFonts w:ascii="Times New Roman" w:eastAsia="Times New Roman" w:hAnsi="Times New Roman" w:cs="Times New Roman"/>
          <w:noProof/>
          <w:sz w:val="24"/>
          <w:szCs w:val="24"/>
          <w:lang w:eastAsia="vi-VN"/>
        </w:rPr>
        <w:drawing>
          <wp:inline distT="0" distB="0" distL="0" distR="0" wp14:anchorId="72E20493" wp14:editId="77027F9D">
            <wp:extent cx="5040000" cy="544467"/>
            <wp:effectExtent l="0" t="0" r="0" b="0"/>
            <wp:docPr id="57276857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40000" cy="544467"/>
                    </a:xfrm>
                    <a:prstGeom prst="rect">
                      <a:avLst/>
                    </a:prstGeom>
                    <a:noFill/>
                    <a:ln>
                      <a:noFill/>
                    </a:ln>
                  </pic:spPr>
                </pic:pic>
              </a:graphicData>
            </a:graphic>
          </wp:inline>
        </w:drawing>
      </w:r>
    </w:p>
    <w:p w14:paraId="554146E3" w14:textId="4FD66E1A" w:rsidR="00F976B7" w:rsidRPr="00F976B7" w:rsidRDefault="00F976B7" w:rsidP="00F976B7">
      <w:pPr>
        <w:pStyle w:val="Caption"/>
        <w:rPr>
          <w:lang w:val="en-US"/>
        </w:rPr>
      </w:pPr>
      <w:bookmarkStart w:id="71" w:name="_Toc132678641"/>
      <w:bookmarkStart w:id="72" w:name="_Toc132764456"/>
      <w:bookmarkStart w:id="73" w:name="_Toc134832582"/>
      <w:bookmarkStart w:id="74" w:name="_Toc167277646"/>
      <w:r w:rsidRPr="00666506">
        <w:t xml:space="preserve">Hình </w:t>
      </w:r>
      <w:r w:rsidRPr="00666506">
        <w:fldChar w:fldCharType="begin"/>
      </w:r>
      <w:r w:rsidRPr="00666506">
        <w:instrText xml:space="preserve"> SEQ Hình \* ARABIC </w:instrText>
      </w:r>
      <w:r w:rsidRPr="00666506">
        <w:fldChar w:fldCharType="separate"/>
      </w:r>
      <w:r w:rsidR="00C35D19">
        <w:rPr>
          <w:noProof/>
        </w:rPr>
        <w:t>14</w:t>
      </w:r>
      <w:r w:rsidRPr="00666506">
        <w:rPr>
          <w:noProof/>
        </w:rPr>
        <w:fldChar w:fldCharType="end"/>
      </w:r>
      <w:r w:rsidRPr="00666506">
        <w:t xml:space="preserve">. </w:t>
      </w:r>
      <w:r w:rsidRPr="007E7DF5">
        <w:t>Sơ đồ</w:t>
      </w:r>
      <w:r w:rsidRPr="00666506">
        <w:t xml:space="preserve"> đưa cảnh báo</w:t>
      </w:r>
      <w:bookmarkEnd w:id="71"/>
      <w:bookmarkEnd w:id="72"/>
      <w:bookmarkEnd w:id="73"/>
      <w:bookmarkEnd w:id="74"/>
    </w:p>
    <w:p w14:paraId="2471F972" w14:textId="79AD13FD" w:rsidR="001439A8" w:rsidRDefault="00CE6549" w:rsidP="0063656B">
      <w:pPr>
        <w:pStyle w:val="Heading2"/>
        <w:ind w:firstLine="0"/>
        <w:rPr>
          <w:lang w:val="en-US"/>
        </w:rPr>
      </w:pPr>
      <w:bookmarkStart w:id="75" w:name="_Toc167279157"/>
      <w:r>
        <w:rPr>
          <w:lang w:val="en-US"/>
        </w:rPr>
        <w:t xml:space="preserve">3.2 </w:t>
      </w:r>
      <w:r w:rsidR="002D5C2A">
        <w:rPr>
          <w:lang w:val="en-US"/>
        </w:rPr>
        <w:t>TỔNG QUAN VỀ ỨNG DỤNG DI ĐỘNG THEO DÕI SỨC KHOẺ NGƯỜI DÙNG TỪ XA</w:t>
      </w:r>
      <w:bookmarkEnd w:id="75"/>
    </w:p>
    <w:p w14:paraId="12A7E6B9" w14:textId="6D96B4D0" w:rsidR="00B123E6" w:rsidRDefault="00CE6549" w:rsidP="00B71782">
      <w:pPr>
        <w:pStyle w:val="Heading3"/>
        <w:ind w:firstLine="0"/>
        <w:rPr>
          <w:lang w:val="en-US"/>
        </w:rPr>
      </w:pPr>
      <w:bookmarkStart w:id="76" w:name="_Toc167279158"/>
      <w:r>
        <w:rPr>
          <w:lang w:val="en-US"/>
        </w:rPr>
        <w:t xml:space="preserve">3.2.1 </w:t>
      </w:r>
      <w:r w:rsidR="00B123E6">
        <w:rPr>
          <w:lang w:val="en-US"/>
        </w:rPr>
        <w:t>Phân tích thiết kế chi tiết</w:t>
      </w:r>
      <w:bookmarkEnd w:id="76"/>
    </w:p>
    <w:p w14:paraId="476311FD" w14:textId="66B2E9A1" w:rsidR="00B91F38" w:rsidRDefault="00B91F38" w:rsidP="00B71782">
      <w:pPr>
        <w:pStyle w:val="Heading4"/>
        <w:ind w:firstLine="0"/>
        <w:rPr>
          <w:lang w:val="en-US"/>
        </w:rPr>
      </w:pPr>
      <w:r>
        <w:rPr>
          <w:lang w:val="en-US"/>
        </w:rPr>
        <w:t>3.2.1.</w:t>
      </w:r>
      <w:r w:rsidR="000F1655">
        <w:rPr>
          <w:lang w:val="en-US"/>
        </w:rPr>
        <w:t>1</w:t>
      </w:r>
      <w:r>
        <w:rPr>
          <w:lang w:val="en-US"/>
        </w:rPr>
        <w:t xml:space="preserve"> Phân tích chức năng</w:t>
      </w:r>
    </w:p>
    <w:p w14:paraId="2FB31897" w14:textId="7A4B96F1" w:rsidR="00B91F38" w:rsidRDefault="00B91F38" w:rsidP="0063656B">
      <w:pPr>
        <w:jc w:val="both"/>
        <w:rPr>
          <w:lang w:val="en-US"/>
        </w:rPr>
      </w:pPr>
      <w:r>
        <w:rPr>
          <w:lang w:val="en-US"/>
        </w:rPr>
        <w:t>Ứng dụng di động theo dõi sức khoẻ người dùng từ xa có các yêu cầu chức năng</w:t>
      </w:r>
      <w:r w:rsidR="00270533">
        <w:rPr>
          <w:lang w:val="en-US"/>
        </w:rPr>
        <w:t xml:space="preserve"> chính</w:t>
      </w:r>
      <w:r>
        <w:rPr>
          <w:lang w:val="en-US"/>
        </w:rPr>
        <w:t xml:space="preserve"> như sau:</w:t>
      </w:r>
    </w:p>
    <w:p w14:paraId="7C2888F0" w14:textId="0B287879" w:rsidR="00B91F38" w:rsidRDefault="00B91F38" w:rsidP="0063656B">
      <w:pPr>
        <w:jc w:val="both"/>
        <w:rPr>
          <w:lang w:val="en-US"/>
        </w:rPr>
      </w:pPr>
      <w:r w:rsidRPr="007934C0">
        <w:rPr>
          <w:b/>
          <w:bCs/>
          <w:lang w:val="en-US"/>
        </w:rPr>
        <w:t>Chức năng theo dõi chỉ số sức khoẻ theo thời gian thực</w:t>
      </w:r>
      <w:r>
        <w:rPr>
          <w:lang w:val="en-US"/>
        </w:rPr>
        <w:t xml:space="preserve">: Chỉ số sức khoẻ của người dùng được đo bằng đồng hồ thông minh smartwatch được lưu về hệ thống thông qua </w:t>
      </w:r>
      <w:r w:rsidR="00E60D43">
        <w:rPr>
          <w:lang w:val="en-US"/>
        </w:rPr>
        <w:t>Health Connect</w:t>
      </w:r>
      <w:r>
        <w:rPr>
          <w:lang w:val="en-US"/>
        </w:rPr>
        <w:t xml:space="preserve"> và được cập nhật, hiển thị lên trên màn hình ứng dụng liên tục.</w:t>
      </w:r>
    </w:p>
    <w:p w14:paraId="4494544F" w14:textId="75E21B6E" w:rsidR="00B91F38" w:rsidRDefault="00B91F38" w:rsidP="0063656B">
      <w:pPr>
        <w:jc w:val="both"/>
        <w:rPr>
          <w:lang w:val="en-US"/>
        </w:rPr>
      </w:pPr>
      <w:r w:rsidRPr="007934C0">
        <w:rPr>
          <w:b/>
          <w:bCs/>
          <w:lang w:val="en-US"/>
        </w:rPr>
        <w:t>Chức năng cảnh báo chỉ số sức khoẻ</w:t>
      </w:r>
      <w:r>
        <w:rPr>
          <w:lang w:val="en-US"/>
        </w:rPr>
        <w:t>: Hệ thống được thiết kế xử lý các chỉ số sức khoẻ liên tục, khi phát hiện chỉ số bất thường từ bệnh nhân sẽ tiến hành phát cảnh báo đến ứng dụng người dùng.</w:t>
      </w:r>
    </w:p>
    <w:p w14:paraId="419AB855" w14:textId="1CA68955" w:rsidR="00B91F38" w:rsidRPr="00B91F38" w:rsidRDefault="009265AF" w:rsidP="0063656B">
      <w:pPr>
        <w:jc w:val="both"/>
        <w:rPr>
          <w:lang w:val="en-US"/>
        </w:rPr>
      </w:pPr>
      <w:r w:rsidRPr="007934C0">
        <w:rPr>
          <w:b/>
          <w:bCs/>
          <w:lang w:val="en-US"/>
        </w:rPr>
        <w:t>Chức năng theo dõi vị trí</w:t>
      </w:r>
      <w:r>
        <w:rPr>
          <w:lang w:val="en-US"/>
        </w:rPr>
        <w:t>: Ứng dụng yêu cầu quyền truy cập vị trí của người dùng để liên tục cập nhật vị trí và lưu về máy chủ khi người dùng xảy ra vấn đề sẽ cập nhật thông tin vị trí của người bệnh đến những người liên quan như người thân, bác sĩ..v.v. Để kịp thời sơ cứu bệnh nhân.</w:t>
      </w:r>
    </w:p>
    <w:p w14:paraId="1B97E14C" w14:textId="06303386" w:rsidR="00AB6B17" w:rsidRDefault="00AB6B17" w:rsidP="00B71782">
      <w:pPr>
        <w:pStyle w:val="Heading4"/>
        <w:ind w:firstLine="0"/>
        <w:rPr>
          <w:lang w:val="en-US"/>
        </w:rPr>
      </w:pPr>
      <w:r>
        <w:rPr>
          <w:lang w:val="en-US"/>
        </w:rPr>
        <w:lastRenderedPageBreak/>
        <w:t>3.2.1.</w:t>
      </w:r>
      <w:r w:rsidR="000F1655">
        <w:rPr>
          <w:lang w:val="en-US"/>
        </w:rPr>
        <w:t>2</w:t>
      </w:r>
      <w:r>
        <w:rPr>
          <w:lang w:val="en-US"/>
        </w:rPr>
        <w:t xml:space="preserve"> Sơ đồ use case</w:t>
      </w:r>
    </w:p>
    <w:p w14:paraId="54180F91" w14:textId="77777777" w:rsidR="00036627" w:rsidRDefault="00036627" w:rsidP="00036627">
      <w:pPr>
        <w:keepNext/>
        <w:jc w:val="center"/>
      </w:pPr>
      <w:r w:rsidRPr="00036627">
        <w:rPr>
          <w:noProof/>
          <w:lang w:val="en-US"/>
        </w:rPr>
        <w:drawing>
          <wp:inline distT="0" distB="0" distL="0" distR="0" wp14:anchorId="02C843B1" wp14:editId="5EF3378A">
            <wp:extent cx="4680000" cy="3760188"/>
            <wp:effectExtent l="0" t="0" r="0" b="0"/>
            <wp:docPr id="414523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523190" name="Picture 1"/>
                    <pic:cNvPicPr/>
                  </pic:nvPicPr>
                  <pic:blipFill>
                    <a:blip r:embed="rId34">
                      <a:extLst>
                        <a:ext uri="{28A0092B-C50C-407E-A947-70E740481C1C}">
                          <a14:useLocalDpi xmlns:a14="http://schemas.microsoft.com/office/drawing/2010/main" val="0"/>
                        </a:ext>
                      </a:extLst>
                    </a:blip>
                    <a:stretch>
                      <a:fillRect/>
                    </a:stretch>
                  </pic:blipFill>
                  <pic:spPr>
                    <a:xfrm>
                      <a:off x="0" y="0"/>
                      <a:ext cx="4680000" cy="3760188"/>
                    </a:xfrm>
                    <a:prstGeom prst="rect">
                      <a:avLst/>
                    </a:prstGeom>
                  </pic:spPr>
                </pic:pic>
              </a:graphicData>
            </a:graphic>
          </wp:inline>
        </w:drawing>
      </w:r>
    </w:p>
    <w:p w14:paraId="0F8C9891" w14:textId="042CCB10" w:rsidR="00036627" w:rsidRDefault="00036627" w:rsidP="00036627">
      <w:pPr>
        <w:pStyle w:val="Caption"/>
        <w:rPr>
          <w:lang w:val="en-US"/>
        </w:rPr>
      </w:pPr>
      <w:bookmarkStart w:id="77" w:name="_Toc167277647"/>
      <w:r>
        <w:t xml:space="preserve">Hình </w:t>
      </w:r>
      <w:r>
        <w:fldChar w:fldCharType="begin"/>
      </w:r>
      <w:r>
        <w:instrText xml:space="preserve"> SEQ Hình \* ARABIC </w:instrText>
      </w:r>
      <w:r>
        <w:fldChar w:fldCharType="separate"/>
      </w:r>
      <w:r w:rsidR="00C35D19">
        <w:rPr>
          <w:noProof/>
        </w:rPr>
        <w:t>15</w:t>
      </w:r>
      <w:r>
        <w:fldChar w:fldCharType="end"/>
      </w:r>
      <w:r>
        <w:rPr>
          <w:lang w:val="en-US"/>
        </w:rPr>
        <w:t xml:space="preserve"> Sơ đồ use case tổng quát</w:t>
      </w:r>
      <w:bookmarkEnd w:id="77"/>
    </w:p>
    <w:p w14:paraId="2B7F2898" w14:textId="38258388" w:rsidR="00036627" w:rsidRDefault="00036627" w:rsidP="00036627">
      <w:pPr>
        <w:rPr>
          <w:lang w:val="en-US"/>
        </w:rPr>
      </w:pPr>
      <w:r>
        <w:rPr>
          <w:lang w:val="en-US"/>
        </w:rPr>
        <w:t>Sơ đồ</w:t>
      </w:r>
      <w:r w:rsidR="00394FAD">
        <w:rPr>
          <w:lang w:val="en-US"/>
        </w:rPr>
        <w:t xml:space="preserve"> phân rã</w:t>
      </w:r>
      <w:r>
        <w:rPr>
          <w:lang w:val="en-US"/>
        </w:rPr>
        <w:t xml:space="preserve"> use c</w:t>
      </w:r>
      <w:r w:rsidR="00394FAD">
        <w:rPr>
          <w:lang w:val="en-US"/>
        </w:rPr>
        <w:t>ase</w:t>
      </w:r>
      <w:r>
        <w:rPr>
          <w:lang w:val="en-US"/>
        </w:rPr>
        <w:t xml:space="preserve"> quản lý bệnh án</w:t>
      </w:r>
    </w:p>
    <w:p w14:paraId="6B911EAA" w14:textId="77777777" w:rsidR="00036627" w:rsidRDefault="00036627" w:rsidP="00036627">
      <w:pPr>
        <w:keepNext/>
        <w:jc w:val="center"/>
      </w:pPr>
      <w:r w:rsidRPr="00036627">
        <w:rPr>
          <w:noProof/>
          <w:lang w:val="en-US"/>
        </w:rPr>
        <w:drawing>
          <wp:inline distT="0" distB="0" distL="0" distR="0" wp14:anchorId="578EB969" wp14:editId="6DF9A489">
            <wp:extent cx="4320000" cy="3524840"/>
            <wp:effectExtent l="0" t="0" r="0" b="0"/>
            <wp:docPr id="1774106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106070" name=""/>
                    <pic:cNvPicPr/>
                  </pic:nvPicPr>
                  <pic:blipFill>
                    <a:blip r:embed="rId35"/>
                    <a:stretch>
                      <a:fillRect/>
                    </a:stretch>
                  </pic:blipFill>
                  <pic:spPr>
                    <a:xfrm>
                      <a:off x="0" y="0"/>
                      <a:ext cx="4320000" cy="3524840"/>
                    </a:xfrm>
                    <a:prstGeom prst="rect">
                      <a:avLst/>
                    </a:prstGeom>
                  </pic:spPr>
                </pic:pic>
              </a:graphicData>
            </a:graphic>
          </wp:inline>
        </w:drawing>
      </w:r>
    </w:p>
    <w:p w14:paraId="51680C1E" w14:textId="5C16D3CD" w:rsidR="00116764" w:rsidRDefault="00036627" w:rsidP="00D53C3F">
      <w:pPr>
        <w:pStyle w:val="Caption"/>
        <w:rPr>
          <w:lang w:val="en-US"/>
        </w:rPr>
      </w:pPr>
      <w:bookmarkStart w:id="78" w:name="_Toc167277648"/>
      <w:r>
        <w:t xml:space="preserve">Hình </w:t>
      </w:r>
      <w:r>
        <w:fldChar w:fldCharType="begin"/>
      </w:r>
      <w:r>
        <w:instrText xml:space="preserve"> SEQ Hình \* ARABIC </w:instrText>
      </w:r>
      <w:r>
        <w:fldChar w:fldCharType="separate"/>
      </w:r>
      <w:r w:rsidR="00C35D19">
        <w:rPr>
          <w:noProof/>
        </w:rPr>
        <w:t>16</w:t>
      </w:r>
      <w:r>
        <w:fldChar w:fldCharType="end"/>
      </w:r>
      <w:r>
        <w:rPr>
          <w:lang w:val="en-US"/>
        </w:rPr>
        <w:t xml:space="preserve"> Sơ đồ use case quản lý bệnh án</w:t>
      </w:r>
      <w:bookmarkEnd w:id="78"/>
    </w:p>
    <w:p w14:paraId="176B33B8" w14:textId="54132D37" w:rsidR="00AB6B17" w:rsidRDefault="00AB6B17" w:rsidP="0063656B">
      <w:pPr>
        <w:pStyle w:val="Heading4"/>
        <w:ind w:firstLine="0"/>
        <w:rPr>
          <w:lang w:val="en-US"/>
        </w:rPr>
      </w:pPr>
      <w:r>
        <w:rPr>
          <w:lang w:val="en-US"/>
        </w:rPr>
        <w:t>3.2.1.</w:t>
      </w:r>
      <w:r w:rsidR="000F1655">
        <w:rPr>
          <w:lang w:val="en-US"/>
        </w:rPr>
        <w:t>3</w:t>
      </w:r>
      <w:r>
        <w:rPr>
          <w:lang w:val="en-US"/>
        </w:rPr>
        <w:t xml:space="preserve"> Mô tả chi tiết use case</w:t>
      </w:r>
    </w:p>
    <w:p w14:paraId="7C593EB6" w14:textId="6C3D36A5" w:rsidR="00B67191" w:rsidRPr="00B67191" w:rsidRDefault="00B67191" w:rsidP="00B67191">
      <w:pPr>
        <w:rPr>
          <w:lang w:val="en-US"/>
        </w:rPr>
      </w:pPr>
      <w:r>
        <w:rPr>
          <w:lang w:val="en-US"/>
        </w:rPr>
        <w:t>Use case theo dõi chỉ số sức khoẻ</w:t>
      </w:r>
    </w:p>
    <w:p w14:paraId="3BE289CF" w14:textId="2554BB4E" w:rsidR="00225537" w:rsidRDefault="00225537" w:rsidP="00225537">
      <w:pPr>
        <w:pStyle w:val="Caption"/>
        <w:keepNext/>
      </w:pPr>
      <w:bookmarkStart w:id="79" w:name="_Toc167277667"/>
      <w:r>
        <w:lastRenderedPageBreak/>
        <w:t xml:space="preserve">Bảng </w:t>
      </w:r>
      <w:r>
        <w:fldChar w:fldCharType="begin"/>
      </w:r>
      <w:r>
        <w:instrText xml:space="preserve"> SEQ Bảng \* ARABIC </w:instrText>
      </w:r>
      <w:r>
        <w:fldChar w:fldCharType="separate"/>
      </w:r>
      <w:r w:rsidR="00C35D19">
        <w:rPr>
          <w:noProof/>
        </w:rPr>
        <w:t>3</w:t>
      </w:r>
      <w:r>
        <w:fldChar w:fldCharType="end"/>
      </w:r>
      <w:r>
        <w:rPr>
          <w:lang w:val="en-US"/>
        </w:rPr>
        <w:t xml:space="preserve"> Bảng use case theo dõi sức khoẻ</w:t>
      </w:r>
      <w:bookmarkEnd w:id="79"/>
    </w:p>
    <w:tbl>
      <w:tblPr>
        <w:tblStyle w:val="TableGrid"/>
        <w:tblW w:w="0" w:type="auto"/>
        <w:tblLook w:val="04A0" w:firstRow="1" w:lastRow="0" w:firstColumn="1" w:lastColumn="0" w:noHBand="0" w:noVBand="1"/>
      </w:tblPr>
      <w:tblGrid>
        <w:gridCol w:w="2331"/>
        <w:gridCol w:w="5880"/>
      </w:tblGrid>
      <w:tr w:rsidR="00AB6B17" w14:paraId="69597A6C" w14:textId="77777777" w:rsidTr="00F44A02">
        <w:tc>
          <w:tcPr>
            <w:tcW w:w="2331" w:type="dxa"/>
            <w:vAlign w:val="center"/>
          </w:tcPr>
          <w:p w14:paraId="22253A01" w14:textId="77777777" w:rsidR="00AB6B17" w:rsidRDefault="00AB6B17" w:rsidP="00F44A02">
            <w:r w:rsidRPr="004053B3">
              <w:rPr>
                <w:b/>
                <w:bCs/>
              </w:rPr>
              <w:t>Tên</w:t>
            </w:r>
            <w:r>
              <w:t xml:space="preserve"> (name)</w:t>
            </w:r>
          </w:p>
        </w:tc>
        <w:tc>
          <w:tcPr>
            <w:tcW w:w="5880" w:type="dxa"/>
          </w:tcPr>
          <w:p w14:paraId="092EF429" w14:textId="103BE2FD" w:rsidR="00AB6B17" w:rsidRPr="00AB6B17" w:rsidRDefault="00AB6B17" w:rsidP="00F44A02">
            <w:pPr>
              <w:rPr>
                <w:lang w:val="en-US"/>
              </w:rPr>
            </w:pPr>
            <w:r>
              <w:rPr>
                <w:lang w:val="en-US"/>
              </w:rPr>
              <w:t>Theo dõi chỉ số sức khoẻ</w:t>
            </w:r>
            <w:r w:rsidR="0035279F">
              <w:rPr>
                <w:lang w:val="en-US"/>
              </w:rPr>
              <w:t>.</w:t>
            </w:r>
          </w:p>
        </w:tc>
      </w:tr>
      <w:tr w:rsidR="00AB6B17" w14:paraId="6EA3BC2E" w14:textId="77777777" w:rsidTr="00F44A02">
        <w:tc>
          <w:tcPr>
            <w:tcW w:w="2331" w:type="dxa"/>
            <w:vAlign w:val="center"/>
          </w:tcPr>
          <w:p w14:paraId="28BA5D8C" w14:textId="77777777" w:rsidR="00AB6B17" w:rsidRDefault="00AB6B17" w:rsidP="00F44A02">
            <w:r w:rsidRPr="001B60FA">
              <w:rPr>
                <w:b/>
                <w:bCs/>
              </w:rPr>
              <w:t>Tác nhân chính</w:t>
            </w:r>
            <w:r>
              <w:rPr>
                <w:b/>
                <w:bCs/>
              </w:rPr>
              <w:t xml:space="preserve"> </w:t>
            </w:r>
            <w:r w:rsidRPr="001B60FA">
              <w:t>(Primary actor)</w:t>
            </w:r>
          </w:p>
        </w:tc>
        <w:tc>
          <w:tcPr>
            <w:tcW w:w="5880" w:type="dxa"/>
          </w:tcPr>
          <w:p w14:paraId="10A3954F" w14:textId="6E09FD00" w:rsidR="00AB6B17" w:rsidRPr="00AB6B17" w:rsidRDefault="00AB6B17" w:rsidP="00F44A02">
            <w:pPr>
              <w:rPr>
                <w:lang w:val="en-US"/>
              </w:rPr>
            </w:pPr>
            <w:r>
              <w:rPr>
                <w:lang w:val="en-US"/>
              </w:rPr>
              <w:t>Người dùng</w:t>
            </w:r>
            <w:r w:rsidR="0035279F">
              <w:rPr>
                <w:lang w:val="en-US"/>
              </w:rPr>
              <w:t>.</w:t>
            </w:r>
          </w:p>
        </w:tc>
      </w:tr>
      <w:tr w:rsidR="00AB6B17" w14:paraId="7BDFB960" w14:textId="77777777" w:rsidTr="00F44A02">
        <w:tc>
          <w:tcPr>
            <w:tcW w:w="2331" w:type="dxa"/>
            <w:vAlign w:val="center"/>
          </w:tcPr>
          <w:p w14:paraId="1A7731AA" w14:textId="77777777" w:rsidR="00AB6B17" w:rsidRDefault="00AB6B17" w:rsidP="00F44A02">
            <w:r w:rsidRPr="001B60FA">
              <w:rPr>
                <w:b/>
                <w:bCs/>
                <w:lang w:val="fr-FR"/>
              </w:rPr>
              <w:t xml:space="preserve">Mô tả ngắn gọn </w:t>
            </w:r>
            <w:r w:rsidRPr="001B60FA">
              <w:rPr>
                <w:lang w:val="fr-FR"/>
              </w:rPr>
              <w:t>(Description)</w:t>
            </w:r>
          </w:p>
        </w:tc>
        <w:tc>
          <w:tcPr>
            <w:tcW w:w="5880" w:type="dxa"/>
          </w:tcPr>
          <w:p w14:paraId="69B91176" w14:textId="0BCA6178" w:rsidR="00AB6B17" w:rsidRPr="00AB6B17" w:rsidRDefault="00AB6B17" w:rsidP="00F44A02">
            <w:pPr>
              <w:rPr>
                <w:lang w:val="en-US"/>
              </w:rPr>
            </w:pPr>
            <w:r>
              <w:rPr>
                <w:lang w:val="en-US"/>
              </w:rPr>
              <w:t>Người dùng có thể xem các chỉ số sức khoẻ của bản thân</w:t>
            </w:r>
            <w:r w:rsidR="0035279F">
              <w:rPr>
                <w:lang w:val="en-US"/>
              </w:rPr>
              <w:t>.</w:t>
            </w:r>
          </w:p>
        </w:tc>
      </w:tr>
      <w:tr w:rsidR="00AB6B17" w14:paraId="1D7E49A5" w14:textId="77777777" w:rsidTr="00F44A02">
        <w:tc>
          <w:tcPr>
            <w:tcW w:w="2331" w:type="dxa"/>
            <w:vAlign w:val="center"/>
          </w:tcPr>
          <w:p w14:paraId="50D78C17" w14:textId="77777777" w:rsidR="00AB6B17" w:rsidRDefault="00AB6B17" w:rsidP="00F44A02">
            <w:r w:rsidRPr="001B60FA">
              <w:rPr>
                <w:b/>
                <w:bCs/>
              </w:rPr>
              <w:t xml:space="preserve">Điều kiện tiên quyết </w:t>
            </w:r>
            <w:r w:rsidRPr="001B60FA">
              <w:t>(Precondition)</w:t>
            </w:r>
          </w:p>
        </w:tc>
        <w:tc>
          <w:tcPr>
            <w:tcW w:w="5880" w:type="dxa"/>
          </w:tcPr>
          <w:p w14:paraId="78261DB4" w14:textId="1AFA34DA" w:rsidR="00AB6B17" w:rsidRPr="00AB6B17" w:rsidRDefault="00AB6B17" w:rsidP="00F44A02">
            <w:pPr>
              <w:rPr>
                <w:lang w:val="en-US"/>
              </w:rPr>
            </w:pPr>
            <w:r>
              <w:rPr>
                <w:lang w:val="en-US"/>
              </w:rPr>
              <w:t>Người dùng đ</w:t>
            </w:r>
            <w:r>
              <w:t xml:space="preserve">ã đăng nhập vào </w:t>
            </w:r>
            <w:r>
              <w:rPr>
                <w:lang w:val="en-US"/>
              </w:rPr>
              <w:t>ứng dụng</w:t>
            </w:r>
            <w:r w:rsidR="0035279F">
              <w:rPr>
                <w:lang w:val="en-US"/>
              </w:rPr>
              <w:t>.</w:t>
            </w:r>
          </w:p>
          <w:p w14:paraId="00431D98" w14:textId="65AC3856" w:rsidR="00AB6B17" w:rsidRPr="0035279F" w:rsidRDefault="00AB6B17" w:rsidP="00F44A02">
            <w:pPr>
              <w:rPr>
                <w:lang w:val="en-US"/>
              </w:rPr>
            </w:pPr>
            <w:r w:rsidRPr="001B60FA">
              <w:t xml:space="preserve">Thiết bị của người dùng có kết nối internet </w:t>
            </w:r>
            <w:r w:rsidR="0035279F">
              <w:rPr>
                <w:lang w:val="en-US"/>
              </w:rPr>
              <w:t>.</w:t>
            </w:r>
          </w:p>
          <w:p w14:paraId="29D2F7EF" w14:textId="77777777" w:rsidR="00AB6B17" w:rsidRDefault="00AB6B17" w:rsidP="00F44A02"/>
        </w:tc>
      </w:tr>
      <w:tr w:rsidR="00AB6B17" w14:paraId="4F824718" w14:textId="77777777" w:rsidTr="00F44A02">
        <w:tc>
          <w:tcPr>
            <w:tcW w:w="2331" w:type="dxa"/>
            <w:vAlign w:val="center"/>
          </w:tcPr>
          <w:p w14:paraId="10DBFB30" w14:textId="77777777" w:rsidR="00AB6B17" w:rsidRDefault="00AB6B17" w:rsidP="00F44A02">
            <w:r w:rsidRPr="001B60FA">
              <w:rPr>
                <w:b/>
                <w:bCs/>
              </w:rPr>
              <w:t xml:space="preserve">Sự kiện kích hoạt </w:t>
            </w:r>
            <w:r w:rsidRPr="001B60FA">
              <w:t>(Trigger)</w:t>
            </w:r>
          </w:p>
        </w:tc>
        <w:tc>
          <w:tcPr>
            <w:tcW w:w="5880" w:type="dxa"/>
          </w:tcPr>
          <w:p w14:paraId="62401569" w14:textId="396D157C" w:rsidR="00AB6B17" w:rsidRPr="00AB6B17" w:rsidRDefault="00AB6B17" w:rsidP="00F44A02">
            <w:pPr>
              <w:rPr>
                <w:lang w:val="en-US"/>
              </w:rPr>
            </w:pPr>
            <w:r>
              <w:rPr>
                <w:lang w:val="en-US"/>
              </w:rPr>
              <w:t>Không</w:t>
            </w:r>
          </w:p>
        </w:tc>
      </w:tr>
      <w:tr w:rsidR="00AB6B17" w14:paraId="4276FD0F" w14:textId="77777777" w:rsidTr="00F44A02">
        <w:tc>
          <w:tcPr>
            <w:tcW w:w="2331" w:type="dxa"/>
            <w:vAlign w:val="center"/>
          </w:tcPr>
          <w:p w14:paraId="53EE376A" w14:textId="77777777" w:rsidR="00AB6B17" w:rsidRDefault="00AB6B17" w:rsidP="00F44A02">
            <w:r w:rsidRPr="001B60FA">
              <w:rPr>
                <w:b/>
                <w:bCs/>
              </w:rPr>
              <w:t>Luồng sự kiện chính</w:t>
            </w:r>
            <w:r>
              <w:rPr>
                <w:b/>
                <w:bCs/>
              </w:rPr>
              <w:t xml:space="preserve"> </w:t>
            </w:r>
            <w:r w:rsidRPr="001B60FA">
              <w:t>(Main flow)</w:t>
            </w:r>
          </w:p>
        </w:tc>
        <w:tc>
          <w:tcPr>
            <w:tcW w:w="5880" w:type="dxa"/>
          </w:tcPr>
          <w:p w14:paraId="685C7CEC" w14:textId="6850511D" w:rsidR="00AB6B17" w:rsidRPr="00AB6B17" w:rsidRDefault="00AB6B17" w:rsidP="00AB6B17">
            <w:pPr>
              <w:pStyle w:val="ListParagraph"/>
              <w:numPr>
                <w:ilvl w:val="0"/>
                <w:numId w:val="15"/>
              </w:numPr>
              <w:spacing w:before="120"/>
              <w:ind w:left="360"/>
              <w:jc w:val="both"/>
            </w:pPr>
            <w:r>
              <w:rPr>
                <w:lang w:val="en-US"/>
              </w:rPr>
              <w:t>Màn hình hiển thị các chỉ số của người dùng như nhịp tim, huyết áp, spo2.</w:t>
            </w:r>
          </w:p>
          <w:p w14:paraId="7C5776D6" w14:textId="28DE046C" w:rsidR="00AB6B17" w:rsidRDefault="00AB6B17" w:rsidP="00AB6B17">
            <w:pPr>
              <w:pStyle w:val="ListParagraph"/>
              <w:numPr>
                <w:ilvl w:val="0"/>
                <w:numId w:val="15"/>
              </w:numPr>
              <w:spacing w:before="120"/>
              <w:ind w:left="360"/>
              <w:jc w:val="both"/>
            </w:pPr>
            <w:r>
              <w:t>Kết thúc use case.</w:t>
            </w:r>
          </w:p>
        </w:tc>
      </w:tr>
    </w:tbl>
    <w:p w14:paraId="4713D470" w14:textId="70E829FF" w:rsidR="00AB6B17" w:rsidRDefault="00B67191" w:rsidP="00AB6B17">
      <w:pPr>
        <w:rPr>
          <w:lang w:val="en-US"/>
        </w:rPr>
      </w:pPr>
      <w:r>
        <w:rPr>
          <w:lang w:val="en-US"/>
        </w:rPr>
        <w:t>Use case xem cảnh báo sức khoẻ</w:t>
      </w:r>
    </w:p>
    <w:p w14:paraId="5E67C84F" w14:textId="7A51C3DE" w:rsidR="00225537" w:rsidRDefault="00225537" w:rsidP="00225537">
      <w:pPr>
        <w:pStyle w:val="Caption"/>
        <w:keepNext/>
      </w:pPr>
      <w:bookmarkStart w:id="80" w:name="_Toc167277668"/>
      <w:r>
        <w:t xml:space="preserve">Bảng </w:t>
      </w:r>
      <w:r>
        <w:fldChar w:fldCharType="begin"/>
      </w:r>
      <w:r>
        <w:instrText xml:space="preserve"> SEQ Bảng \* ARABIC </w:instrText>
      </w:r>
      <w:r>
        <w:fldChar w:fldCharType="separate"/>
      </w:r>
      <w:r w:rsidR="00C35D19">
        <w:rPr>
          <w:noProof/>
        </w:rPr>
        <w:t>4</w:t>
      </w:r>
      <w:r>
        <w:fldChar w:fldCharType="end"/>
      </w:r>
      <w:r>
        <w:rPr>
          <w:lang w:val="en-US"/>
        </w:rPr>
        <w:t xml:space="preserve"> Bảng mô tả use case xem cảnh báo sức khoẻ</w:t>
      </w:r>
      <w:bookmarkEnd w:id="80"/>
    </w:p>
    <w:tbl>
      <w:tblPr>
        <w:tblStyle w:val="TableGrid"/>
        <w:tblW w:w="0" w:type="auto"/>
        <w:tblLook w:val="04A0" w:firstRow="1" w:lastRow="0" w:firstColumn="1" w:lastColumn="0" w:noHBand="0" w:noVBand="1"/>
      </w:tblPr>
      <w:tblGrid>
        <w:gridCol w:w="2331"/>
        <w:gridCol w:w="5880"/>
      </w:tblGrid>
      <w:tr w:rsidR="00B67191" w14:paraId="03133C25" w14:textId="77777777" w:rsidTr="00F44A02">
        <w:tc>
          <w:tcPr>
            <w:tcW w:w="2331" w:type="dxa"/>
            <w:vAlign w:val="center"/>
          </w:tcPr>
          <w:p w14:paraId="2AB7DE4E" w14:textId="77777777" w:rsidR="00B67191" w:rsidRDefault="00B67191" w:rsidP="00F44A02">
            <w:r w:rsidRPr="004053B3">
              <w:rPr>
                <w:b/>
                <w:bCs/>
              </w:rPr>
              <w:t>Tên</w:t>
            </w:r>
            <w:r>
              <w:t xml:space="preserve"> (name)</w:t>
            </w:r>
          </w:p>
        </w:tc>
        <w:tc>
          <w:tcPr>
            <w:tcW w:w="5880" w:type="dxa"/>
          </w:tcPr>
          <w:p w14:paraId="6AD8326C" w14:textId="6E6AF7AA" w:rsidR="00B67191" w:rsidRPr="00B67191" w:rsidRDefault="00B67191" w:rsidP="00F44A02">
            <w:pPr>
              <w:rPr>
                <w:lang w:val="en-US"/>
              </w:rPr>
            </w:pPr>
            <w:r>
              <w:rPr>
                <w:lang w:val="en-US"/>
              </w:rPr>
              <w:t>Xem cảnh báo sức khoẻ</w:t>
            </w:r>
          </w:p>
        </w:tc>
      </w:tr>
      <w:tr w:rsidR="00B67191" w14:paraId="712F1282" w14:textId="77777777" w:rsidTr="00F44A02">
        <w:tc>
          <w:tcPr>
            <w:tcW w:w="2331" w:type="dxa"/>
            <w:vAlign w:val="center"/>
          </w:tcPr>
          <w:p w14:paraId="13F701EE" w14:textId="77777777" w:rsidR="00B67191" w:rsidRDefault="00B67191" w:rsidP="00F44A02">
            <w:r w:rsidRPr="001B60FA">
              <w:rPr>
                <w:b/>
                <w:bCs/>
              </w:rPr>
              <w:t>Tác nhân chính</w:t>
            </w:r>
            <w:r>
              <w:rPr>
                <w:b/>
                <w:bCs/>
              </w:rPr>
              <w:t xml:space="preserve"> </w:t>
            </w:r>
            <w:r w:rsidRPr="001B60FA">
              <w:t>(Primary actor)</w:t>
            </w:r>
          </w:p>
        </w:tc>
        <w:tc>
          <w:tcPr>
            <w:tcW w:w="5880" w:type="dxa"/>
          </w:tcPr>
          <w:p w14:paraId="0611BA91" w14:textId="3778F52C" w:rsidR="00B67191" w:rsidRPr="001278C3" w:rsidRDefault="001278C3" w:rsidP="00F44A02">
            <w:pPr>
              <w:rPr>
                <w:lang w:val="en-US"/>
              </w:rPr>
            </w:pPr>
            <w:r>
              <w:rPr>
                <w:lang w:val="en-US"/>
              </w:rPr>
              <w:t>Hệ thống</w:t>
            </w:r>
          </w:p>
        </w:tc>
      </w:tr>
      <w:tr w:rsidR="00B67191" w14:paraId="606755E9" w14:textId="77777777" w:rsidTr="00F44A02">
        <w:tc>
          <w:tcPr>
            <w:tcW w:w="2331" w:type="dxa"/>
            <w:vAlign w:val="center"/>
          </w:tcPr>
          <w:p w14:paraId="35E5EA28" w14:textId="77777777" w:rsidR="00B67191" w:rsidRDefault="00B67191" w:rsidP="00F44A02">
            <w:r w:rsidRPr="001B60FA">
              <w:rPr>
                <w:b/>
                <w:bCs/>
                <w:lang w:val="fr-FR"/>
              </w:rPr>
              <w:t xml:space="preserve">Mô tả ngắn gọn </w:t>
            </w:r>
            <w:r w:rsidRPr="001B60FA">
              <w:rPr>
                <w:lang w:val="fr-FR"/>
              </w:rPr>
              <w:t>(Description)</w:t>
            </w:r>
          </w:p>
        </w:tc>
        <w:tc>
          <w:tcPr>
            <w:tcW w:w="5880" w:type="dxa"/>
          </w:tcPr>
          <w:p w14:paraId="5054CDC8" w14:textId="6F029AA2" w:rsidR="00B67191" w:rsidRPr="001278C3" w:rsidRDefault="001278C3" w:rsidP="00F44A02">
            <w:pPr>
              <w:rPr>
                <w:lang w:val="en-US"/>
              </w:rPr>
            </w:pPr>
            <w:r>
              <w:rPr>
                <w:lang w:val="en-US"/>
              </w:rPr>
              <w:t>Cảnh báo người dùng khi chỉ số sức khoẻ có vấn đề.</w:t>
            </w:r>
          </w:p>
        </w:tc>
      </w:tr>
      <w:tr w:rsidR="00B67191" w14:paraId="32C65702" w14:textId="77777777" w:rsidTr="00F44A02">
        <w:tc>
          <w:tcPr>
            <w:tcW w:w="2331" w:type="dxa"/>
            <w:vAlign w:val="center"/>
          </w:tcPr>
          <w:p w14:paraId="7757A6D4" w14:textId="77777777" w:rsidR="00B67191" w:rsidRDefault="00B67191" w:rsidP="00F44A02">
            <w:r w:rsidRPr="001B60FA">
              <w:rPr>
                <w:b/>
                <w:bCs/>
              </w:rPr>
              <w:t xml:space="preserve">Điều kiện tiên quyết </w:t>
            </w:r>
            <w:r w:rsidRPr="001B60FA">
              <w:t>(Precondition)</w:t>
            </w:r>
          </w:p>
        </w:tc>
        <w:tc>
          <w:tcPr>
            <w:tcW w:w="5880" w:type="dxa"/>
          </w:tcPr>
          <w:p w14:paraId="14BDFAC0" w14:textId="29D07F84" w:rsidR="00B67191" w:rsidRPr="00C75A22" w:rsidRDefault="00B67191" w:rsidP="00F44A02">
            <w:pPr>
              <w:rPr>
                <w:lang w:val="en-US"/>
              </w:rPr>
            </w:pPr>
            <w:r w:rsidRPr="001B60FA">
              <w:t xml:space="preserve">Thiết bị của người dùng có kết nối internet </w:t>
            </w:r>
            <w:r w:rsidR="00C75A22">
              <w:rPr>
                <w:lang w:val="en-US"/>
              </w:rPr>
              <w:t>.</w:t>
            </w:r>
          </w:p>
          <w:p w14:paraId="597F6F51" w14:textId="46CC61CB" w:rsidR="00C75A22" w:rsidRPr="00C75A22" w:rsidRDefault="00C75A22" w:rsidP="00F44A02">
            <w:pPr>
              <w:rPr>
                <w:lang w:val="en-US"/>
              </w:rPr>
            </w:pPr>
            <w:r>
              <w:rPr>
                <w:lang w:val="en-US"/>
              </w:rPr>
              <w:t>Chỉ số sức khoẻ của người dùng có bất thường.</w:t>
            </w:r>
          </w:p>
          <w:p w14:paraId="57495172" w14:textId="77777777" w:rsidR="00B67191" w:rsidRDefault="00B67191" w:rsidP="00F44A02"/>
        </w:tc>
      </w:tr>
      <w:tr w:rsidR="00B67191" w14:paraId="7AD4E2BF" w14:textId="77777777" w:rsidTr="00F44A02">
        <w:tc>
          <w:tcPr>
            <w:tcW w:w="2331" w:type="dxa"/>
            <w:vAlign w:val="center"/>
          </w:tcPr>
          <w:p w14:paraId="7E04C456" w14:textId="77777777" w:rsidR="00B67191" w:rsidRDefault="00B67191" w:rsidP="00F44A02">
            <w:r w:rsidRPr="001B60FA">
              <w:rPr>
                <w:b/>
                <w:bCs/>
              </w:rPr>
              <w:t xml:space="preserve">Sự kiện kích hoạt </w:t>
            </w:r>
            <w:r w:rsidRPr="001B60FA">
              <w:t>(Trigger)</w:t>
            </w:r>
          </w:p>
        </w:tc>
        <w:tc>
          <w:tcPr>
            <w:tcW w:w="5880" w:type="dxa"/>
          </w:tcPr>
          <w:p w14:paraId="17ED0491" w14:textId="48DA18A4" w:rsidR="00B67191" w:rsidRPr="007E75AD" w:rsidRDefault="007E75AD" w:rsidP="00F44A02">
            <w:pPr>
              <w:rPr>
                <w:lang w:val="en-US"/>
              </w:rPr>
            </w:pPr>
            <w:r>
              <w:rPr>
                <w:lang w:val="en-US"/>
              </w:rPr>
              <w:t>Hệ thống nhận được dữ liệu bất thường từ chỉ số của bệnh nhân.</w:t>
            </w:r>
          </w:p>
        </w:tc>
      </w:tr>
      <w:tr w:rsidR="00B67191" w14:paraId="51D2AEC4" w14:textId="77777777" w:rsidTr="00F44A02">
        <w:tc>
          <w:tcPr>
            <w:tcW w:w="2331" w:type="dxa"/>
            <w:vAlign w:val="center"/>
          </w:tcPr>
          <w:p w14:paraId="540BC2CE" w14:textId="77777777" w:rsidR="00B67191" w:rsidRDefault="00B67191" w:rsidP="00F44A02">
            <w:r w:rsidRPr="001B60FA">
              <w:rPr>
                <w:b/>
                <w:bCs/>
              </w:rPr>
              <w:t>Luồng sự kiện chính</w:t>
            </w:r>
            <w:r>
              <w:rPr>
                <w:b/>
                <w:bCs/>
              </w:rPr>
              <w:t xml:space="preserve"> </w:t>
            </w:r>
            <w:r w:rsidRPr="001B60FA">
              <w:t>(Main flow)</w:t>
            </w:r>
          </w:p>
        </w:tc>
        <w:tc>
          <w:tcPr>
            <w:tcW w:w="5880" w:type="dxa"/>
          </w:tcPr>
          <w:p w14:paraId="1BE54D8C" w14:textId="1C25C531" w:rsidR="0035279F" w:rsidRPr="0035279F" w:rsidRDefault="0035279F" w:rsidP="0035279F">
            <w:pPr>
              <w:pStyle w:val="ListParagraph"/>
              <w:numPr>
                <w:ilvl w:val="0"/>
                <w:numId w:val="38"/>
              </w:numPr>
              <w:spacing w:before="120"/>
              <w:jc w:val="both"/>
            </w:pPr>
            <w:r>
              <w:rPr>
                <w:lang w:val="en-US"/>
              </w:rPr>
              <w:t>Chỉ số người dùng xảy ra bất thường.</w:t>
            </w:r>
          </w:p>
          <w:p w14:paraId="064D09C6" w14:textId="700AB41A" w:rsidR="0035279F" w:rsidRPr="0035279F" w:rsidRDefault="001308A6" w:rsidP="0035279F">
            <w:pPr>
              <w:pStyle w:val="ListParagraph"/>
              <w:numPr>
                <w:ilvl w:val="0"/>
                <w:numId w:val="38"/>
              </w:numPr>
              <w:spacing w:before="120"/>
              <w:jc w:val="both"/>
            </w:pPr>
            <w:r>
              <w:t>Ứng d</w:t>
            </w:r>
            <w:r w:rsidRPr="001308A6">
              <w:rPr>
                <w:lang w:val="en-US"/>
              </w:rPr>
              <w:t>ụng phát ra cảnh báo</w:t>
            </w:r>
            <w:r w:rsidR="0035279F">
              <w:rPr>
                <w:lang w:val="en-US"/>
              </w:rPr>
              <w:t>.</w:t>
            </w:r>
          </w:p>
          <w:p w14:paraId="21123046" w14:textId="540AF968" w:rsidR="00B67191" w:rsidRDefault="00B67191" w:rsidP="001308A6">
            <w:pPr>
              <w:pStyle w:val="ListParagraph"/>
              <w:numPr>
                <w:ilvl w:val="0"/>
                <w:numId w:val="38"/>
              </w:numPr>
              <w:spacing w:before="120"/>
              <w:jc w:val="both"/>
            </w:pPr>
            <w:r>
              <w:t>Kết thúc use case.</w:t>
            </w:r>
          </w:p>
        </w:tc>
      </w:tr>
    </w:tbl>
    <w:p w14:paraId="3AE2D2A5" w14:textId="25BC5F91" w:rsidR="00B67191" w:rsidRDefault="00BD10DB" w:rsidP="00AB6B17">
      <w:pPr>
        <w:rPr>
          <w:lang w:val="en-US"/>
        </w:rPr>
      </w:pPr>
      <w:r>
        <w:rPr>
          <w:lang w:val="en-US"/>
        </w:rPr>
        <w:t>Use case theo dõi vị trí</w:t>
      </w:r>
    </w:p>
    <w:p w14:paraId="43A1D5B4" w14:textId="0FDB01ED" w:rsidR="00225537" w:rsidRDefault="00225537" w:rsidP="00225537">
      <w:pPr>
        <w:pStyle w:val="Caption"/>
        <w:keepNext/>
      </w:pPr>
      <w:bookmarkStart w:id="81" w:name="_Toc167277669"/>
      <w:r>
        <w:t xml:space="preserve">Bảng </w:t>
      </w:r>
      <w:r>
        <w:fldChar w:fldCharType="begin"/>
      </w:r>
      <w:r>
        <w:instrText xml:space="preserve"> SEQ Bảng \* ARABIC </w:instrText>
      </w:r>
      <w:r>
        <w:fldChar w:fldCharType="separate"/>
      </w:r>
      <w:r w:rsidR="00C35D19">
        <w:rPr>
          <w:noProof/>
        </w:rPr>
        <w:t>5</w:t>
      </w:r>
      <w:r>
        <w:fldChar w:fldCharType="end"/>
      </w:r>
      <w:r>
        <w:rPr>
          <w:lang w:val="en-US"/>
        </w:rPr>
        <w:t xml:space="preserve"> Bảng mô tả use case theo dõi vị trí</w:t>
      </w:r>
      <w:bookmarkEnd w:id="81"/>
    </w:p>
    <w:tbl>
      <w:tblPr>
        <w:tblStyle w:val="TableGrid"/>
        <w:tblW w:w="0" w:type="auto"/>
        <w:tblLook w:val="04A0" w:firstRow="1" w:lastRow="0" w:firstColumn="1" w:lastColumn="0" w:noHBand="0" w:noVBand="1"/>
      </w:tblPr>
      <w:tblGrid>
        <w:gridCol w:w="2331"/>
        <w:gridCol w:w="5880"/>
      </w:tblGrid>
      <w:tr w:rsidR="00BD10DB" w14:paraId="0B1C62A9" w14:textId="77777777" w:rsidTr="00F44A02">
        <w:tc>
          <w:tcPr>
            <w:tcW w:w="2331" w:type="dxa"/>
            <w:vAlign w:val="center"/>
          </w:tcPr>
          <w:p w14:paraId="2F3BC917" w14:textId="77777777" w:rsidR="00BD10DB" w:rsidRDefault="00BD10DB" w:rsidP="00F44A02">
            <w:r w:rsidRPr="004053B3">
              <w:rPr>
                <w:b/>
                <w:bCs/>
              </w:rPr>
              <w:t>Tên</w:t>
            </w:r>
            <w:r>
              <w:t xml:space="preserve"> (name)</w:t>
            </w:r>
          </w:p>
        </w:tc>
        <w:tc>
          <w:tcPr>
            <w:tcW w:w="5880" w:type="dxa"/>
          </w:tcPr>
          <w:p w14:paraId="239E4DD3" w14:textId="21C3097E" w:rsidR="00BD10DB" w:rsidRPr="00BD10DB" w:rsidRDefault="00BD10DB" w:rsidP="00F44A02">
            <w:pPr>
              <w:rPr>
                <w:lang w:val="en-US"/>
              </w:rPr>
            </w:pPr>
            <w:r>
              <w:rPr>
                <w:lang w:val="en-US"/>
              </w:rPr>
              <w:t>Theo dõi vị trí</w:t>
            </w:r>
          </w:p>
        </w:tc>
      </w:tr>
      <w:tr w:rsidR="00BD10DB" w14:paraId="2C39DAEA" w14:textId="77777777" w:rsidTr="00F44A02">
        <w:tc>
          <w:tcPr>
            <w:tcW w:w="2331" w:type="dxa"/>
            <w:vAlign w:val="center"/>
          </w:tcPr>
          <w:p w14:paraId="5B019A0D" w14:textId="77777777" w:rsidR="00BD10DB" w:rsidRDefault="00BD10DB" w:rsidP="00F44A02">
            <w:r w:rsidRPr="001B60FA">
              <w:rPr>
                <w:b/>
                <w:bCs/>
              </w:rPr>
              <w:t>Tác nhân chính</w:t>
            </w:r>
            <w:r>
              <w:rPr>
                <w:b/>
                <w:bCs/>
              </w:rPr>
              <w:t xml:space="preserve"> </w:t>
            </w:r>
            <w:r w:rsidRPr="001B60FA">
              <w:t xml:space="preserve">(Primary </w:t>
            </w:r>
            <w:r w:rsidRPr="001B60FA">
              <w:lastRenderedPageBreak/>
              <w:t>actor)</w:t>
            </w:r>
          </w:p>
        </w:tc>
        <w:tc>
          <w:tcPr>
            <w:tcW w:w="5880" w:type="dxa"/>
          </w:tcPr>
          <w:p w14:paraId="677FC873" w14:textId="3F5FF212" w:rsidR="00BD10DB" w:rsidRPr="00BD10DB" w:rsidRDefault="0035279F" w:rsidP="00F44A02">
            <w:pPr>
              <w:rPr>
                <w:lang w:val="en-US"/>
              </w:rPr>
            </w:pPr>
            <w:r>
              <w:rPr>
                <w:lang w:val="en-US"/>
              </w:rPr>
              <w:lastRenderedPageBreak/>
              <w:t>Người dùng</w:t>
            </w:r>
          </w:p>
        </w:tc>
      </w:tr>
      <w:tr w:rsidR="00BD10DB" w14:paraId="0A39DEF9" w14:textId="77777777" w:rsidTr="00F44A02">
        <w:tc>
          <w:tcPr>
            <w:tcW w:w="2331" w:type="dxa"/>
            <w:vAlign w:val="center"/>
          </w:tcPr>
          <w:p w14:paraId="42901581" w14:textId="77777777" w:rsidR="00BD10DB" w:rsidRDefault="00BD10DB" w:rsidP="00F44A02">
            <w:r w:rsidRPr="001B60FA">
              <w:rPr>
                <w:b/>
                <w:bCs/>
                <w:lang w:val="fr-FR"/>
              </w:rPr>
              <w:t xml:space="preserve">Mô tả ngắn gọn </w:t>
            </w:r>
            <w:r w:rsidRPr="001B60FA">
              <w:rPr>
                <w:lang w:val="fr-FR"/>
              </w:rPr>
              <w:t>(Description)</w:t>
            </w:r>
          </w:p>
        </w:tc>
        <w:tc>
          <w:tcPr>
            <w:tcW w:w="5880" w:type="dxa"/>
          </w:tcPr>
          <w:p w14:paraId="2C95CF2E" w14:textId="218EADCA" w:rsidR="00BD10DB" w:rsidRPr="00BD10DB" w:rsidRDefault="00BD10DB" w:rsidP="00F44A02">
            <w:pPr>
              <w:rPr>
                <w:lang w:val="en-US"/>
              </w:rPr>
            </w:pPr>
            <w:r>
              <w:rPr>
                <w:lang w:val="en-US"/>
              </w:rPr>
              <w:t>Theo dõi vị trí của bệnh nhân và gửi về hệ thống.</w:t>
            </w:r>
          </w:p>
        </w:tc>
      </w:tr>
      <w:tr w:rsidR="00BD10DB" w14:paraId="5DE508B5" w14:textId="77777777" w:rsidTr="00F44A02">
        <w:tc>
          <w:tcPr>
            <w:tcW w:w="2331" w:type="dxa"/>
            <w:vAlign w:val="center"/>
          </w:tcPr>
          <w:p w14:paraId="692B9FF7" w14:textId="77777777" w:rsidR="00BD10DB" w:rsidRDefault="00BD10DB" w:rsidP="00F44A02">
            <w:r w:rsidRPr="001B60FA">
              <w:rPr>
                <w:b/>
                <w:bCs/>
              </w:rPr>
              <w:t xml:space="preserve">Điều kiện tiên quyết </w:t>
            </w:r>
            <w:r w:rsidRPr="001B60FA">
              <w:t>(Precondition)</w:t>
            </w:r>
          </w:p>
        </w:tc>
        <w:tc>
          <w:tcPr>
            <w:tcW w:w="5880" w:type="dxa"/>
          </w:tcPr>
          <w:p w14:paraId="49A4B8B2" w14:textId="6D0A9446" w:rsidR="00BD10DB" w:rsidRPr="00BD10DB" w:rsidRDefault="00BD10DB" w:rsidP="00F44A02">
            <w:pPr>
              <w:rPr>
                <w:lang w:val="en-US"/>
              </w:rPr>
            </w:pPr>
            <w:r>
              <w:t xml:space="preserve">Đã đăng nhập vào </w:t>
            </w:r>
            <w:r>
              <w:rPr>
                <w:lang w:val="en-US"/>
              </w:rPr>
              <w:t>ứng dụng</w:t>
            </w:r>
          </w:p>
          <w:p w14:paraId="4F4E6911" w14:textId="7CE22ED4" w:rsidR="00BD10DB" w:rsidRPr="00BD10DB" w:rsidRDefault="00BD10DB" w:rsidP="00F44A02">
            <w:pPr>
              <w:rPr>
                <w:lang w:val="en-US"/>
              </w:rPr>
            </w:pPr>
            <w:r>
              <w:rPr>
                <w:lang w:val="en-US"/>
              </w:rPr>
              <w:t>Người dùng cấp quyền truy cập vị trí</w:t>
            </w:r>
          </w:p>
          <w:p w14:paraId="0E219A4E" w14:textId="77777777" w:rsidR="00BD10DB" w:rsidRDefault="00BD10DB" w:rsidP="00F44A02">
            <w:r w:rsidRPr="001B60FA">
              <w:t xml:space="preserve">Thiết bị của người dùng có kết nối internet </w:t>
            </w:r>
          </w:p>
          <w:p w14:paraId="3A294FBE" w14:textId="77777777" w:rsidR="00BD10DB" w:rsidRDefault="00BD10DB" w:rsidP="00F44A02"/>
        </w:tc>
      </w:tr>
      <w:tr w:rsidR="00BD10DB" w14:paraId="46B5E89F" w14:textId="77777777" w:rsidTr="00F44A02">
        <w:tc>
          <w:tcPr>
            <w:tcW w:w="2331" w:type="dxa"/>
            <w:vAlign w:val="center"/>
          </w:tcPr>
          <w:p w14:paraId="368BFC0B" w14:textId="77777777" w:rsidR="00BD10DB" w:rsidRDefault="00BD10DB" w:rsidP="00F44A02">
            <w:r w:rsidRPr="001B60FA">
              <w:rPr>
                <w:b/>
                <w:bCs/>
              </w:rPr>
              <w:t xml:space="preserve">Sự kiện kích hoạt </w:t>
            </w:r>
            <w:r w:rsidRPr="001B60FA">
              <w:t>(Trigger)</w:t>
            </w:r>
          </w:p>
        </w:tc>
        <w:tc>
          <w:tcPr>
            <w:tcW w:w="5880" w:type="dxa"/>
          </w:tcPr>
          <w:p w14:paraId="3351083D" w14:textId="0D9A3D26" w:rsidR="00BD10DB" w:rsidRPr="0035279F" w:rsidRDefault="0035279F" w:rsidP="00F44A02">
            <w:pPr>
              <w:rPr>
                <w:lang w:val="en-US"/>
              </w:rPr>
            </w:pPr>
            <w:r>
              <w:rPr>
                <w:lang w:val="en-US"/>
              </w:rPr>
              <w:t>Người dùng chấp nhận cấp quyền truy cập vị trí</w:t>
            </w:r>
          </w:p>
        </w:tc>
      </w:tr>
      <w:tr w:rsidR="00BD10DB" w14:paraId="22A508BB" w14:textId="77777777" w:rsidTr="00F44A02">
        <w:tc>
          <w:tcPr>
            <w:tcW w:w="2331" w:type="dxa"/>
            <w:vAlign w:val="center"/>
          </w:tcPr>
          <w:p w14:paraId="4BA9FB25" w14:textId="77777777" w:rsidR="00BD10DB" w:rsidRDefault="00BD10DB" w:rsidP="00F44A02">
            <w:r w:rsidRPr="001B60FA">
              <w:rPr>
                <w:b/>
                <w:bCs/>
              </w:rPr>
              <w:t>Luồng sự kiện chính</w:t>
            </w:r>
            <w:r>
              <w:rPr>
                <w:b/>
                <w:bCs/>
              </w:rPr>
              <w:t xml:space="preserve"> </w:t>
            </w:r>
            <w:r w:rsidRPr="001B60FA">
              <w:t>(Main flow)</w:t>
            </w:r>
          </w:p>
        </w:tc>
        <w:tc>
          <w:tcPr>
            <w:tcW w:w="5880" w:type="dxa"/>
          </w:tcPr>
          <w:p w14:paraId="6FFA9BE5" w14:textId="77451647" w:rsidR="00722DA5" w:rsidRDefault="00722DA5" w:rsidP="00722DA5">
            <w:pPr>
              <w:pStyle w:val="ListParagraph"/>
              <w:numPr>
                <w:ilvl w:val="0"/>
                <w:numId w:val="42"/>
              </w:numPr>
              <w:spacing w:before="120"/>
              <w:jc w:val="both"/>
              <w:rPr>
                <w:lang w:val="en-US"/>
              </w:rPr>
            </w:pPr>
            <w:r>
              <w:rPr>
                <w:lang w:val="en-US"/>
              </w:rPr>
              <w:t>Hiển thị yêu cầu người dùng cấp quyền truy cập vị trí.</w:t>
            </w:r>
          </w:p>
          <w:p w14:paraId="02838753" w14:textId="1101B5C8" w:rsidR="00722DA5" w:rsidRDefault="00722DA5" w:rsidP="00722DA5">
            <w:pPr>
              <w:pStyle w:val="ListParagraph"/>
              <w:numPr>
                <w:ilvl w:val="0"/>
                <w:numId w:val="42"/>
              </w:numPr>
              <w:spacing w:before="120"/>
              <w:jc w:val="both"/>
              <w:rPr>
                <w:lang w:val="en-US"/>
              </w:rPr>
            </w:pPr>
            <w:r>
              <w:rPr>
                <w:lang w:val="en-US"/>
              </w:rPr>
              <w:t>Người dùng chấp nhận</w:t>
            </w:r>
            <w:r w:rsidR="0035279F">
              <w:rPr>
                <w:lang w:val="en-US"/>
              </w:rPr>
              <w:t>.</w:t>
            </w:r>
          </w:p>
          <w:p w14:paraId="3C47933E" w14:textId="647FAC4B" w:rsidR="00722DA5" w:rsidRPr="00722DA5" w:rsidRDefault="00722DA5" w:rsidP="00722DA5">
            <w:pPr>
              <w:pStyle w:val="ListParagraph"/>
              <w:numPr>
                <w:ilvl w:val="0"/>
                <w:numId w:val="42"/>
              </w:numPr>
              <w:spacing w:before="120"/>
              <w:jc w:val="both"/>
              <w:rPr>
                <w:lang w:val="en-US"/>
              </w:rPr>
            </w:pPr>
            <w:r>
              <w:rPr>
                <w:lang w:val="en-US"/>
              </w:rPr>
              <w:t>Gửi thông tin về hệ thống</w:t>
            </w:r>
            <w:r w:rsidR="0035279F">
              <w:rPr>
                <w:lang w:val="en-US"/>
              </w:rPr>
              <w:t>.</w:t>
            </w:r>
          </w:p>
          <w:p w14:paraId="325C869D" w14:textId="0A942275" w:rsidR="00BD10DB" w:rsidRDefault="00BD10DB" w:rsidP="00722DA5">
            <w:pPr>
              <w:pStyle w:val="ListParagraph"/>
              <w:numPr>
                <w:ilvl w:val="0"/>
                <w:numId w:val="15"/>
              </w:numPr>
              <w:spacing w:before="120"/>
              <w:jc w:val="both"/>
            </w:pPr>
            <w:r>
              <w:t>Kết thúc use case.</w:t>
            </w:r>
          </w:p>
        </w:tc>
      </w:tr>
    </w:tbl>
    <w:p w14:paraId="273173FF" w14:textId="4AE46363" w:rsidR="00BD10DB" w:rsidRDefault="00645455" w:rsidP="00AB6B17">
      <w:pPr>
        <w:rPr>
          <w:lang w:val="en-US"/>
        </w:rPr>
      </w:pPr>
      <w:r>
        <w:rPr>
          <w:lang w:val="en-US"/>
        </w:rPr>
        <w:t>Use case nhắc nhở uống thuốc</w:t>
      </w:r>
    </w:p>
    <w:p w14:paraId="7CDBBC8A" w14:textId="5BF9AF08" w:rsidR="00225537" w:rsidRDefault="00225537" w:rsidP="00225537">
      <w:pPr>
        <w:pStyle w:val="Caption"/>
        <w:keepNext/>
      </w:pPr>
      <w:bookmarkStart w:id="82" w:name="_Toc167277670"/>
      <w:r>
        <w:t xml:space="preserve">Bảng </w:t>
      </w:r>
      <w:r>
        <w:fldChar w:fldCharType="begin"/>
      </w:r>
      <w:r>
        <w:instrText xml:space="preserve"> SEQ Bảng \* ARABIC </w:instrText>
      </w:r>
      <w:r>
        <w:fldChar w:fldCharType="separate"/>
      </w:r>
      <w:r w:rsidR="00C35D19">
        <w:rPr>
          <w:noProof/>
        </w:rPr>
        <w:t>6</w:t>
      </w:r>
      <w:r>
        <w:fldChar w:fldCharType="end"/>
      </w:r>
      <w:r>
        <w:rPr>
          <w:lang w:val="en-US"/>
        </w:rPr>
        <w:t xml:space="preserve"> Bảng mô tả use case nhắc nhở uống thuốc</w:t>
      </w:r>
      <w:bookmarkEnd w:id="82"/>
    </w:p>
    <w:tbl>
      <w:tblPr>
        <w:tblStyle w:val="TableGrid"/>
        <w:tblW w:w="0" w:type="auto"/>
        <w:tblLook w:val="04A0" w:firstRow="1" w:lastRow="0" w:firstColumn="1" w:lastColumn="0" w:noHBand="0" w:noVBand="1"/>
      </w:tblPr>
      <w:tblGrid>
        <w:gridCol w:w="2331"/>
        <w:gridCol w:w="5880"/>
      </w:tblGrid>
      <w:tr w:rsidR="00645455" w14:paraId="77FCDC04" w14:textId="77777777" w:rsidTr="00F44A02">
        <w:tc>
          <w:tcPr>
            <w:tcW w:w="2331" w:type="dxa"/>
            <w:vAlign w:val="center"/>
          </w:tcPr>
          <w:p w14:paraId="58D353AF" w14:textId="77777777" w:rsidR="00645455" w:rsidRDefault="00645455" w:rsidP="00F44A02">
            <w:r w:rsidRPr="004053B3">
              <w:rPr>
                <w:b/>
                <w:bCs/>
              </w:rPr>
              <w:t>Tên</w:t>
            </w:r>
            <w:r>
              <w:t xml:space="preserve"> (name)</w:t>
            </w:r>
          </w:p>
        </w:tc>
        <w:tc>
          <w:tcPr>
            <w:tcW w:w="5880" w:type="dxa"/>
          </w:tcPr>
          <w:p w14:paraId="3E3E52D7" w14:textId="427A39AD" w:rsidR="00645455" w:rsidRPr="00645455" w:rsidRDefault="00645455" w:rsidP="00F44A02">
            <w:pPr>
              <w:rPr>
                <w:lang w:val="en-US"/>
              </w:rPr>
            </w:pPr>
            <w:r>
              <w:rPr>
                <w:lang w:val="en-US"/>
              </w:rPr>
              <w:t>Nhắc nhở uống thuốc</w:t>
            </w:r>
          </w:p>
        </w:tc>
      </w:tr>
      <w:tr w:rsidR="00645455" w14:paraId="5DB7C766" w14:textId="77777777" w:rsidTr="00F44A02">
        <w:tc>
          <w:tcPr>
            <w:tcW w:w="2331" w:type="dxa"/>
            <w:vAlign w:val="center"/>
          </w:tcPr>
          <w:p w14:paraId="3A918475" w14:textId="77777777" w:rsidR="00645455" w:rsidRDefault="00645455" w:rsidP="00F44A02">
            <w:r w:rsidRPr="001B60FA">
              <w:rPr>
                <w:b/>
                <w:bCs/>
              </w:rPr>
              <w:t>Tác nhân chính</w:t>
            </w:r>
            <w:r>
              <w:rPr>
                <w:b/>
                <w:bCs/>
              </w:rPr>
              <w:t xml:space="preserve"> </w:t>
            </w:r>
            <w:r w:rsidRPr="001B60FA">
              <w:t>(Primary actor)</w:t>
            </w:r>
          </w:p>
        </w:tc>
        <w:tc>
          <w:tcPr>
            <w:tcW w:w="5880" w:type="dxa"/>
          </w:tcPr>
          <w:p w14:paraId="7B9351D8" w14:textId="2D14F207" w:rsidR="00645455" w:rsidRPr="00645455" w:rsidRDefault="0035279F" w:rsidP="00F44A02">
            <w:pPr>
              <w:rPr>
                <w:lang w:val="en-US"/>
              </w:rPr>
            </w:pPr>
            <w:r>
              <w:rPr>
                <w:lang w:val="en-US"/>
              </w:rPr>
              <w:t>Người dùng</w:t>
            </w:r>
          </w:p>
        </w:tc>
      </w:tr>
      <w:tr w:rsidR="00645455" w14:paraId="51358E55" w14:textId="77777777" w:rsidTr="00F44A02">
        <w:tc>
          <w:tcPr>
            <w:tcW w:w="2331" w:type="dxa"/>
            <w:vAlign w:val="center"/>
          </w:tcPr>
          <w:p w14:paraId="6E697EAD" w14:textId="77777777" w:rsidR="00645455" w:rsidRDefault="00645455" w:rsidP="00F44A02">
            <w:r w:rsidRPr="001B60FA">
              <w:rPr>
                <w:b/>
                <w:bCs/>
                <w:lang w:val="fr-FR"/>
              </w:rPr>
              <w:t xml:space="preserve">Mô tả ngắn gọn </w:t>
            </w:r>
            <w:r w:rsidRPr="001B60FA">
              <w:rPr>
                <w:lang w:val="fr-FR"/>
              </w:rPr>
              <w:t>(Description)</w:t>
            </w:r>
          </w:p>
        </w:tc>
        <w:tc>
          <w:tcPr>
            <w:tcW w:w="5880" w:type="dxa"/>
          </w:tcPr>
          <w:p w14:paraId="602D9EE5" w14:textId="46BBB1B3" w:rsidR="00645455" w:rsidRPr="00645455" w:rsidRDefault="00645455" w:rsidP="00F44A02">
            <w:pPr>
              <w:rPr>
                <w:lang w:val="en-US"/>
              </w:rPr>
            </w:pPr>
            <w:r>
              <w:rPr>
                <w:lang w:val="en-US"/>
              </w:rPr>
              <w:t xml:space="preserve">Nhắc nhở người dùng uống thuốc đúng giờ, lịch </w:t>
            </w:r>
            <w:r w:rsidR="0035279F">
              <w:rPr>
                <w:lang w:val="en-US"/>
              </w:rPr>
              <w:t xml:space="preserve">nhắc nhở </w:t>
            </w:r>
            <w:r>
              <w:rPr>
                <w:lang w:val="en-US"/>
              </w:rPr>
              <w:t>uống thuốc được lập bởi bác sĩ.</w:t>
            </w:r>
          </w:p>
        </w:tc>
      </w:tr>
      <w:tr w:rsidR="00645455" w14:paraId="0C2CD4EF" w14:textId="77777777" w:rsidTr="00F44A02">
        <w:tc>
          <w:tcPr>
            <w:tcW w:w="2331" w:type="dxa"/>
            <w:vAlign w:val="center"/>
          </w:tcPr>
          <w:p w14:paraId="0EA2363D" w14:textId="77777777" w:rsidR="00645455" w:rsidRDefault="00645455" w:rsidP="00F44A02">
            <w:r w:rsidRPr="001B60FA">
              <w:rPr>
                <w:b/>
                <w:bCs/>
              </w:rPr>
              <w:t xml:space="preserve">Điều kiện tiên quyết </w:t>
            </w:r>
            <w:r w:rsidRPr="001B60FA">
              <w:t>(Precondition)</w:t>
            </w:r>
          </w:p>
        </w:tc>
        <w:tc>
          <w:tcPr>
            <w:tcW w:w="5880" w:type="dxa"/>
          </w:tcPr>
          <w:p w14:paraId="4F83BE6A" w14:textId="4226851A" w:rsidR="00645455" w:rsidRPr="00645455" w:rsidRDefault="00645455" w:rsidP="00F44A02">
            <w:pPr>
              <w:rPr>
                <w:lang w:val="en-US"/>
              </w:rPr>
            </w:pPr>
            <w:r w:rsidRPr="001B60FA">
              <w:t>Thiết bị của người dùng có kết nối internet</w:t>
            </w:r>
            <w:r>
              <w:rPr>
                <w:lang w:val="en-US"/>
              </w:rPr>
              <w:t>.</w:t>
            </w:r>
          </w:p>
        </w:tc>
      </w:tr>
      <w:tr w:rsidR="00645455" w14:paraId="182B41A1" w14:textId="77777777" w:rsidTr="00F44A02">
        <w:tc>
          <w:tcPr>
            <w:tcW w:w="2331" w:type="dxa"/>
            <w:vAlign w:val="center"/>
          </w:tcPr>
          <w:p w14:paraId="2EF181EF" w14:textId="77777777" w:rsidR="00645455" w:rsidRDefault="00645455" w:rsidP="00F44A02">
            <w:r w:rsidRPr="001B60FA">
              <w:rPr>
                <w:b/>
                <w:bCs/>
              </w:rPr>
              <w:t xml:space="preserve">Sự kiện kích hoạt </w:t>
            </w:r>
            <w:r w:rsidRPr="001B60FA">
              <w:t>(Trigger)</w:t>
            </w:r>
          </w:p>
        </w:tc>
        <w:tc>
          <w:tcPr>
            <w:tcW w:w="5880" w:type="dxa"/>
          </w:tcPr>
          <w:p w14:paraId="02126EA4" w14:textId="5F6FDB83" w:rsidR="00645455" w:rsidRPr="0035279F" w:rsidRDefault="0035279F" w:rsidP="00F44A02">
            <w:pPr>
              <w:rPr>
                <w:lang w:val="en-US"/>
              </w:rPr>
            </w:pPr>
            <w:r>
              <w:rPr>
                <w:lang w:val="en-US"/>
              </w:rPr>
              <w:t>Đến đúng thời gian được thiết lập trong lịch uống thuốc</w:t>
            </w:r>
          </w:p>
        </w:tc>
      </w:tr>
      <w:tr w:rsidR="00645455" w14:paraId="409FE282" w14:textId="77777777" w:rsidTr="00F44A02">
        <w:tc>
          <w:tcPr>
            <w:tcW w:w="2331" w:type="dxa"/>
            <w:vAlign w:val="center"/>
          </w:tcPr>
          <w:p w14:paraId="4E816BDF" w14:textId="77777777" w:rsidR="00645455" w:rsidRDefault="00645455" w:rsidP="00F44A02">
            <w:r w:rsidRPr="001B60FA">
              <w:rPr>
                <w:b/>
                <w:bCs/>
              </w:rPr>
              <w:t>Luồng sự kiện chính</w:t>
            </w:r>
            <w:r>
              <w:rPr>
                <w:b/>
                <w:bCs/>
              </w:rPr>
              <w:t xml:space="preserve"> </w:t>
            </w:r>
            <w:r w:rsidRPr="001B60FA">
              <w:t>(Main flow)</w:t>
            </w:r>
          </w:p>
        </w:tc>
        <w:tc>
          <w:tcPr>
            <w:tcW w:w="5880" w:type="dxa"/>
          </w:tcPr>
          <w:p w14:paraId="3FD0D6B6" w14:textId="77777777" w:rsidR="00645455" w:rsidRDefault="0035279F" w:rsidP="0035279F">
            <w:pPr>
              <w:pStyle w:val="ListParagraph"/>
              <w:numPr>
                <w:ilvl w:val="0"/>
                <w:numId w:val="43"/>
              </w:numPr>
              <w:spacing w:before="120"/>
              <w:jc w:val="both"/>
              <w:rPr>
                <w:lang w:val="en-US"/>
              </w:rPr>
            </w:pPr>
            <w:r>
              <w:rPr>
                <w:lang w:val="en-US"/>
              </w:rPr>
              <w:t>Đến đúng thời gian được thiết lập trong lịch.</w:t>
            </w:r>
          </w:p>
          <w:p w14:paraId="5288C311" w14:textId="77777777" w:rsidR="0035279F" w:rsidRDefault="0035279F" w:rsidP="0035279F">
            <w:pPr>
              <w:pStyle w:val="ListParagraph"/>
              <w:numPr>
                <w:ilvl w:val="0"/>
                <w:numId w:val="43"/>
              </w:numPr>
              <w:spacing w:before="120"/>
              <w:jc w:val="both"/>
              <w:rPr>
                <w:lang w:val="en-US"/>
              </w:rPr>
            </w:pPr>
            <w:r>
              <w:rPr>
                <w:lang w:val="en-US"/>
              </w:rPr>
              <w:t>Hệ thống phát thông báo đến người dùng.</w:t>
            </w:r>
          </w:p>
          <w:p w14:paraId="0CB61713" w14:textId="6F4FE92D" w:rsidR="0035279F" w:rsidRPr="0035279F" w:rsidRDefault="0035279F" w:rsidP="0035279F">
            <w:pPr>
              <w:pStyle w:val="ListParagraph"/>
              <w:numPr>
                <w:ilvl w:val="0"/>
                <w:numId w:val="43"/>
              </w:numPr>
              <w:spacing w:before="120"/>
              <w:jc w:val="both"/>
              <w:rPr>
                <w:lang w:val="en-US"/>
              </w:rPr>
            </w:pPr>
            <w:r>
              <w:rPr>
                <w:lang w:val="en-US"/>
              </w:rPr>
              <w:t>Kết thúc use case.</w:t>
            </w:r>
          </w:p>
        </w:tc>
      </w:tr>
    </w:tbl>
    <w:p w14:paraId="553E79CB" w14:textId="7BCA2BB1" w:rsidR="00645455" w:rsidRDefault="003146EE" w:rsidP="00AB6B17">
      <w:pPr>
        <w:rPr>
          <w:lang w:val="en-US"/>
        </w:rPr>
      </w:pPr>
      <w:r>
        <w:rPr>
          <w:lang w:val="en-US"/>
        </w:rPr>
        <w:t>Use case quản lý bệnh án</w:t>
      </w:r>
    </w:p>
    <w:p w14:paraId="17F357CD" w14:textId="6809EBC0" w:rsidR="00225537" w:rsidRDefault="00225537" w:rsidP="00225537">
      <w:pPr>
        <w:pStyle w:val="Caption"/>
        <w:keepNext/>
      </w:pPr>
      <w:bookmarkStart w:id="83" w:name="_Toc167277671"/>
      <w:r>
        <w:t xml:space="preserve">Bảng </w:t>
      </w:r>
      <w:r>
        <w:fldChar w:fldCharType="begin"/>
      </w:r>
      <w:r>
        <w:instrText xml:space="preserve"> SEQ Bảng \* ARABIC </w:instrText>
      </w:r>
      <w:r>
        <w:fldChar w:fldCharType="separate"/>
      </w:r>
      <w:r w:rsidR="00C35D19">
        <w:rPr>
          <w:noProof/>
        </w:rPr>
        <w:t>7</w:t>
      </w:r>
      <w:r>
        <w:fldChar w:fldCharType="end"/>
      </w:r>
      <w:r>
        <w:rPr>
          <w:lang w:val="en-US"/>
        </w:rPr>
        <w:t xml:space="preserve"> Bảng mô tả use case quản lý bệnh án</w:t>
      </w:r>
      <w:bookmarkEnd w:id="83"/>
    </w:p>
    <w:tbl>
      <w:tblPr>
        <w:tblStyle w:val="TableGrid"/>
        <w:tblW w:w="0" w:type="auto"/>
        <w:tblLook w:val="04A0" w:firstRow="1" w:lastRow="0" w:firstColumn="1" w:lastColumn="0" w:noHBand="0" w:noVBand="1"/>
      </w:tblPr>
      <w:tblGrid>
        <w:gridCol w:w="2331"/>
        <w:gridCol w:w="5880"/>
      </w:tblGrid>
      <w:tr w:rsidR="003146EE" w14:paraId="7C091FA9" w14:textId="77777777" w:rsidTr="00F44A02">
        <w:tc>
          <w:tcPr>
            <w:tcW w:w="2331" w:type="dxa"/>
            <w:vAlign w:val="center"/>
          </w:tcPr>
          <w:p w14:paraId="5568C9D4" w14:textId="77777777" w:rsidR="003146EE" w:rsidRDefault="003146EE" w:rsidP="00F44A02">
            <w:r w:rsidRPr="004053B3">
              <w:rPr>
                <w:b/>
                <w:bCs/>
              </w:rPr>
              <w:t>Tên</w:t>
            </w:r>
            <w:r>
              <w:t xml:space="preserve"> (name)</w:t>
            </w:r>
          </w:p>
        </w:tc>
        <w:tc>
          <w:tcPr>
            <w:tcW w:w="5880" w:type="dxa"/>
          </w:tcPr>
          <w:p w14:paraId="3013A0B5" w14:textId="4F7E6CD6" w:rsidR="003146EE" w:rsidRPr="003146EE" w:rsidRDefault="003146EE" w:rsidP="00F44A02">
            <w:pPr>
              <w:rPr>
                <w:lang w:val="en-US"/>
              </w:rPr>
            </w:pPr>
            <w:r>
              <w:t xml:space="preserve">Quản lý </w:t>
            </w:r>
            <w:r>
              <w:rPr>
                <w:lang w:val="en-US"/>
              </w:rPr>
              <w:t>bệnh án.</w:t>
            </w:r>
          </w:p>
        </w:tc>
      </w:tr>
      <w:tr w:rsidR="003146EE" w14:paraId="21C9BBDE" w14:textId="77777777" w:rsidTr="00F44A02">
        <w:tc>
          <w:tcPr>
            <w:tcW w:w="2331" w:type="dxa"/>
            <w:vAlign w:val="center"/>
          </w:tcPr>
          <w:p w14:paraId="0510836B" w14:textId="77777777" w:rsidR="003146EE" w:rsidRDefault="003146EE" w:rsidP="00F44A02">
            <w:r w:rsidRPr="001B60FA">
              <w:rPr>
                <w:b/>
                <w:bCs/>
              </w:rPr>
              <w:t>Tác nhân chính</w:t>
            </w:r>
            <w:r>
              <w:rPr>
                <w:b/>
                <w:bCs/>
              </w:rPr>
              <w:t xml:space="preserve"> </w:t>
            </w:r>
            <w:r w:rsidRPr="001B60FA">
              <w:t>(Primary actor)</w:t>
            </w:r>
          </w:p>
        </w:tc>
        <w:tc>
          <w:tcPr>
            <w:tcW w:w="5880" w:type="dxa"/>
          </w:tcPr>
          <w:p w14:paraId="658E5E6F" w14:textId="0C12FCF1" w:rsidR="003146EE" w:rsidRPr="003146EE" w:rsidRDefault="003146EE" w:rsidP="00F44A02">
            <w:pPr>
              <w:rPr>
                <w:lang w:val="en-US"/>
              </w:rPr>
            </w:pPr>
            <w:r>
              <w:rPr>
                <w:lang w:val="en-US"/>
              </w:rPr>
              <w:t>Người dùng.</w:t>
            </w:r>
          </w:p>
        </w:tc>
      </w:tr>
      <w:tr w:rsidR="003146EE" w14:paraId="11ABABF9" w14:textId="77777777" w:rsidTr="00F44A02">
        <w:tc>
          <w:tcPr>
            <w:tcW w:w="2331" w:type="dxa"/>
            <w:vAlign w:val="center"/>
          </w:tcPr>
          <w:p w14:paraId="5338EA92" w14:textId="77777777" w:rsidR="003146EE" w:rsidRDefault="003146EE" w:rsidP="00F44A02">
            <w:r w:rsidRPr="001B60FA">
              <w:rPr>
                <w:b/>
                <w:bCs/>
                <w:lang w:val="fr-FR"/>
              </w:rPr>
              <w:t xml:space="preserve">Mô tả ngắn </w:t>
            </w:r>
            <w:r w:rsidRPr="001B60FA">
              <w:rPr>
                <w:b/>
                <w:bCs/>
                <w:lang w:val="fr-FR"/>
              </w:rPr>
              <w:lastRenderedPageBreak/>
              <w:t xml:space="preserve">gọn </w:t>
            </w:r>
            <w:r w:rsidRPr="001B60FA">
              <w:rPr>
                <w:lang w:val="fr-FR"/>
              </w:rPr>
              <w:t>(Description)</w:t>
            </w:r>
          </w:p>
        </w:tc>
        <w:tc>
          <w:tcPr>
            <w:tcW w:w="5880" w:type="dxa"/>
          </w:tcPr>
          <w:p w14:paraId="498BC259" w14:textId="594E2308" w:rsidR="003146EE" w:rsidRPr="003146EE" w:rsidRDefault="003146EE" w:rsidP="00F44A02">
            <w:pPr>
              <w:rPr>
                <w:lang w:val="en-US"/>
              </w:rPr>
            </w:pPr>
            <w:r>
              <w:rPr>
                <w:lang w:val="en-US"/>
              </w:rPr>
              <w:lastRenderedPageBreak/>
              <w:t xml:space="preserve">Người dùng có thể quản lý thông tin bệnh án của </w:t>
            </w:r>
            <w:r>
              <w:rPr>
                <w:lang w:val="en-US"/>
              </w:rPr>
              <w:lastRenderedPageBreak/>
              <w:t>bản thân.</w:t>
            </w:r>
          </w:p>
        </w:tc>
      </w:tr>
      <w:tr w:rsidR="003146EE" w14:paraId="211F266D" w14:textId="77777777" w:rsidTr="00F44A02">
        <w:tc>
          <w:tcPr>
            <w:tcW w:w="2331" w:type="dxa"/>
            <w:vAlign w:val="center"/>
          </w:tcPr>
          <w:p w14:paraId="01F1288E" w14:textId="77777777" w:rsidR="003146EE" w:rsidRDefault="003146EE" w:rsidP="00F44A02">
            <w:r w:rsidRPr="001B60FA">
              <w:rPr>
                <w:b/>
                <w:bCs/>
              </w:rPr>
              <w:lastRenderedPageBreak/>
              <w:t xml:space="preserve">Điều kiện tiên quyết </w:t>
            </w:r>
            <w:r w:rsidRPr="001B60FA">
              <w:t>(Precondition)</w:t>
            </w:r>
          </w:p>
        </w:tc>
        <w:tc>
          <w:tcPr>
            <w:tcW w:w="5880" w:type="dxa"/>
          </w:tcPr>
          <w:p w14:paraId="1BAD92CD" w14:textId="616A8047" w:rsidR="003146EE" w:rsidRPr="003146EE" w:rsidRDefault="003146EE" w:rsidP="00F44A02">
            <w:pPr>
              <w:rPr>
                <w:lang w:val="en-US"/>
              </w:rPr>
            </w:pPr>
            <w:r>
              <w:t xml:space="preserve">Đã đăng nhập vào </w:t>
            </w:r>
            <w:r w:rsidR="00B61181">
              <w:rPr>
                <w:lang w:val="en-US"/>
              </w:rPr>
              <w:t>ứng dụng</w:t>
            </w:r>
            <w:r>
              <w:rPr>
                <w:lang w:val="en-US"/>
              </w:rPr>
              <w:t>.</w:t>
            </w:r>
          </w:p>
          <w:p w14:paraId="3986387B" w14:textId="536FEFBE" w:rsidR="003146EE" w:rsidRPr="003146EE" w:rsidRDefault="003146EE" w:rsidP="00F44A02">
            <w:pPr>
              <w:rPr>
                <w:lang w:val="en-US"/>
              </w:rPr>
            </w:pPr>
            <w:r w:rsidRPr="001B60FA">
              <w:t xml:space="preserve">Thiết bị của người dùng có kết nối internet </w:t>
            </w:r>
            <w:r>
              <w:rPr>
                <w:lang w:val="en-US"/>
              </w:rPr>
              <w:t>.</w:t>
            </w:r>
          </w:p>
          <w:p w14:paraId="6D318DF0" w14:textId="77777777" w:rsidR="003146EE" w:rsidRDefault="003146EE" w:rsidP="00F44A02"/>
        </w:tc>
      </w:tr>
      <w:tr w:rsidR="003146EE" w14:paraId="11EA765F" w14:textId="77777777" w:rsidTr="00F44A02">
        <w:tc>
          <w:tcPr>
            <w:tcW w:w="2331" w:type="dxa"/>
            <w:vAlign w:val="center"/>
          </w:tcPr>
          <w:p w14:paraId="4311EF5A" w14:textId="77777777" w:rsidR="003146EE" w:rsidRDefault="003146EE" w:rsidP="00F44A02">
            <w:r w:rsidRPr="001B60FA">
              <w:rPr>
                <w:b/>
                <w:bCs/>
              </w:rPr>
              <w:t xml:space="preserve">Sự kiện kích hoạt </w:t>
            </w:r>
            <w:r w:rsidRPr="001B60FA">
              <w:t>(Trigger)</w:t>
            </w:r>
          </w:p>
        </w:tc>
        <w:tc>
          <w:tcPr>
            <w:tcW w:w="5880" w:type="dxa"/>
          </w:tcPr>
          <w:p w14:paraId="22181BAD" w14:textId="10977A5D" w:rsidR="003146EE" w:rsidRPr="003146EE" w:rsidRDefault="003146EE" w:rsidP="00F44A02">
            <w:pPr>
              <w:rPr>
                <w:lang w:val="en-US"/>
              </w:rPr>
            </w:pPr>
            <w:r>
              <w:rPr>
                <w:lang w:val="en-US"/>
              </w:rPr>
              <w:t>Người dùng chọn mục bệnh án.</w:t>
            </w:r>
          </w:p>
        </w:tc>
      </w:tr>
      <w:tr w:rsidR="003146EE" w14:paraId="5E62F3F0" w14:textId="77777777" w:rsidTr="00F44A02">
        <w:tc>
          <w:tcPr>
            <w:tcW w:w="2331" w:type="dxa"/>
            <w:vAlign w:val="center"/>
          </w:tcPr>
          <w:p w14:paraId="6ACBC8AA" w14:textId="77777777" w:rsidR="003146EE" w:rsidRDefault="003146EE" w:rsidP="00F44A02">
            <w:r w:rsidRPr="001B60FA">
              <w:rPr>
                <w:b/>
                <w:bCs/>
              </w:rPr>
              <w:t>Luồng sự kiện chính</w:t>
            </w:r>
            <w:r>
              <w:rPr>
                <w:b/>
                <w:bCs/>
              </w:rPr>
              <w:t xml:space="preserve"> </w:t>
            </w:r>
            <w:r w:rsidRPr="001B60FA">
              <w:t>(Main flow)</w:t>
            </w:r>
          </w:p>
        </w:tc>
        <w:tc>
          <w:tcPr>
            <w:tcW w:w="5880" w:type="dxa"/>
          </w:tcPr>
          <w:p w14:paraId="41298EB4" w14:textId="2439AB5E" w:rsidR="003146EE" w:rsidRDefault="003146EE" w:rsidP="003146EE">
            <w:pPr>
              <w:pStyle w:val="ListParagraph"/>
              <w:numPr>
                <w:ilvl w:val="0"/>
                <w:numId w:val="44"/>
              </w:numPr>
              <w:spacing w:before="120"/>
              <w:jc w:val="both"/>
              <w:rPr>
                <w:lang w:val="en-US"/>
              </w:rPr>
            </w:pPr>
            <w:r w:rsidRPr="003146EE">
              <w:rPr>
                <w:lang w:val="en-US"/>
              </w:rPr>
              <w:t>Danh sách bệnh án được hiển thị</w:t>
            </w:r>
            <w:r>
              <w:rPr>
                <w:lang w:val="en-US"/>
              </w:rPr>
              <w:t>.</w:t>
            </w:r>
          </w:p>
          <w:p w14:paraId="19721124" w14:textId="77777777" w:rsidR="003146EE" w:rsidRDefault="003146EE" w:rsidP="003146EE">
            <w:pPr>
              <w:pStyle w:val="ListParagraph"/>
              <w:numPr>
                <w:ilvl w:val="0"/>
                <w:numId w:val="44"/>
              </w:numPr>
              <w:spacing w:before="120"/>
              <w:jc w:val="both"/>
              <w:rPr>
                <w:lang w:val="en-US"/>
              </w:rPr>
            </w:pPr>
            <w:r>
              <w:rPr>
                <w:lang w:val="en-US"/>
              </w:rPr>
              <w:t>Người dùng thao tác với các thông tin của bệnh án.</w:t>
            </w:r>
          </w:p>
          <w:p w14:paraId="5E758B04" w14:textId="16F731AE" w:rsidR="003146EE" w:rsidRPr="003146EE" w:rsidRDefault="003146EE" w:rsidP="003146EE">
            <w:pPr>
              <w:pStyle w:val="ListParagraph"/>
              <w:numPr>
                <w:ilvl w:val="0"/>
                <w:numId w:val="44"/>
              </w:numPr>
              <w:spacing w:before="120"/>
              <w:jc w:val="both"/>
              <w:rPr>
                <w:lang w:val="en-US"/>
              </w:rPr>
            </w:pPr>
            <w:r>
              <w:rPr>
                <w:lang w:val="en-US"/>
              </w:rPr>
              <w:t>Kết thúc use case.</w:t>
            </w:r>
          </w:p>
        </w:tc>
      </w:tr>
    </w:tbl>
    <w:p w14:paraId="265DF9E6" w14:textId="55B460DB" w:rsidR="00816284" w:rsidRDefault="00F135DA" w:rsidP="00F135DA">
      <w:pPr>
        <w:pStyle w:val="Heading4"/>
        <w:rPr>
          <w:lang w:val="en-US"/>
        </w:rPr>
      </w:pPr>
      <w:r>
        <w:rPr>
          <w:lang w:val="en-US"/>
        </w:rPr>
        <w:t>3.2.1.</w:t>
      </w:r>
      <w:r w:rsidR="000F1655">
        <w:rPr>
          <w:lang w:val="en-US"/>
        </w:rPr>
        <w:t>4</w:t>
      </w:r>
      <w:r>
        <w:rPr>
          <w:lang w:val="en-US"/>
        </w:rPr>
        <w:t xml:space="preserve"> </w:t>
      </w:r>
      <w:r w:rsidR="00CD2107">
        <w:rPr>
          <w:lang w:val="en-US"/>
        </w:rPr>
        <w:t>Thiết kế sơ đồ tuần tự.</w:t>
      </w:r>
    </w:p>
    <w:p w14:paraId="01FE8C15" w14:textId="363594B3" w:rsidR="00F135DA" w:rsidRDefault="00F135DA" w:rsidP="00F135DA">
      <w:pPr>
        <w:rPr>
          <w:lang w:val="en-US"/>
        </w:rPr>
      </w:pPr>
      <w:r>
        <w:rPr>
          <w:lang w:val="en-US"/>
        </w:rPr>
        <w:t>Sơ đồ tuần tự chức năng theo dõi sức khoẻ của người dùng</w:t>
      </w:r>
    </w:p>
    <w:p w14:paraId="0008011A" w14:textId="77777777" w:rsidR="00052137" w:rsidRDefault="00052137" w:rsidP="00052137">
      <w:pPr>
        <w:keepNext/>
        <w:ind w:left="360"/>
        <w:jc w:val="center"/>
      </w:pPr>
      <w:r w:rsidRPr="00052137">
        <w:rPr>
          <w:noProof/>
        </w:rPr>
        <w:drawing>
          <wp:inline distT="0" distB="0" distL="0" distR="0" wp14:anchorId="3603E292" wp14:editId="7E0DDDC0">
            <wp:extent cx="4320000" cy="2850569"/>
            <wp:effectExtent l="0" t="0" r="0" b="0"/>
            <wp:docPr id="2086177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177140" name=""/>
                    <pic:cNvPicPr/>
                  </pic:nvPicPr>
                  <pic:blipFill>
                    <a:blip r:embed="rId36"/>
                    <a:stretch>
                      <a:fillRect/>
                    </a:stretch>
                  </pic:blipFill>
                  <pic:spPr>
                    <a:xfrm>
                      <a:off x="0" y="0"/>
                      <a:ext cx="4320000" cy="2850569"/>
                    </a:xfrm>
                    <a:prstGeom prst="rect">
                      <a:avLst/>
                    </a:prstGeom>
                  </pic:spPr>
                </pic:pic>
              </a:graphicData>
            </a:graphic>
          </wp:inline>
        </w:drawing>
      </w:r>
    </w:p>
    <w:p w14:paraId="5EA37A44" w14:textId="61777B97" w:rsidR="00F135DA" w:rsidRDefault="00052137" w:rsidP="00052137">
      <w:pPr>
        <w:pStyle w:val="Caption"/>
      </w:pPr>
      <w:bookmarkStart w:id="84" w:name="_Toc167277649"/>
      <w:r>
        <w:t xml:space="preserve">Hình </w:t>
      </w:r>
      <w:r>
        <w:fldChar w:fldCharType="begin"/>
      </w:r>
      <w:r>
        <w:instrText xml:space="preserve"> SEQ Hình \* ARABIC </w:instrText>
      </w:r>
      <w:r>
        <w:fldChar w:fldCharType="separate"/>
      </w:r>
      <w:r w:rsidR="00C35D19">
        <w:rPr>
          <w:noProof/>
        </w:rPr>
        <w:t>17</w:t>
      </w:r>
      <w:r>
        <w:fldChar w:fldCharType="end"/>
      </w:r>
      <w:r>
        <w:rPr>
          <w:lang w:val="en-US"/>
        </w:rPr>
        <w:t xml:space="preserve"> </w:t>
      </w:r>
      <w:r w:rsidRPr="00E80CAB">
        <w:rPr>
          <w:lang w:val="en-US"/>
        </w:rPr>
        <w:t>Sơ đồ tuần tự theo dõi chỉ số sức khoẻ</w:t>
      </w:r>
      <w:bookmarkEnd w:id="84"/>
    </w:p>
    <w:p w14:paraId="49C13181" w14:textId="0F1DA322" w:rsidR="00F135DA" w:rsidRDefault="00F135DA" w:rsidP="00F135DA">
      <w:pPr>
        <w:rPr>
          <w:lang w:val="en-US"/>
        </w:rPr>
      </w:pPr>
      <w:r>
        <w:rPr>
          <w:lang w:val="en-US"/>
        </w:rPr>
        <w:t>Sơ đồ tuần tự cảnh báo sức khoẻ</w:t>
      </w:r>
    </w:p>
    <w:p w14:paraId="5C83405C" w14:textId="77777777" w:rsidR="009F28A1" w:rsidRDefault="009F28A1" w:rsidP="009F28A1">
      <w:pPr>
        <w:keepNext/>
        <w:jc w:val="center"/>
      </w:pPr>
      <w:r w:rsidRPr="009F28A1">
        <w:rPr>
          <w:noProof/>
        </w:rPr>
        <w:lastRenderedPageBreak/>
        <w:drawing>
          <wp:inline distT="0" distB="0" distL="0" distR="0" wp14:anchorId="53C00786" wp14:editId="0D2521AA">
            <wp:extent cx="4320000" cy="3060788"/>
            <wp:effectExtent l="0" t="0" r="0" b="0"/>
            <wp:docPr id="1699248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248230" name=""/>
                    <pic:cNvPicPr/>
                  </pic:nvPicPr>
                  <pic:blipFill>
                    <a:blip r:embed="rId37"/>
                    <a:stretch>
                      <a:fillRect/>
                    </a:stretch>
                  </pic:blipFill>
                  <pic:spPr>
                    <a:xfrm>
                      <a:off x="0" y="0"/>
                      <a:ext cx="4320000" cy="3060788"/>
                    </a:xfrm>
                    <a:prstGeom prst="rect">
                      <a:avLst/>
                    </a:prstGeom>
                  </pic:spPr>
                </pic:pic>
              </a:graphicData>
            </a:graphic>
          </wp:inline>
        </w:drawing>
      </w:r>
    </w:p>
    <w:p w14:paraId="2A1130BB" w14:textId="4BD7A39C" w:rsidR="00BD01FF" w:rsidRDefault="009F28A1" w:rsidP="009F28A1">
      <w:pPr>
        <w:pStyle w:val="Caption"/>
      </w:pPr>
      <w:bookmarkStart w:id="85" w:name="_Toc167277650"/>
      <w:r>
        <w:t xml:space="preserve">Hình </w:t>
      </w:r>
      <w:r>
        <w:fldChar w:fldCharType="begin"/>
      </w:r>
      <w:r>
        <w:instrText xml:space="preserve"> SEQ Hình \* ARABIC </w:instrText>
      </w:r>
      <w:r>
        <w:fldChar w:fldCharType="separate"/>
      </w:r>
      <w:r w:rsidR="00C35D19">
        <w:rPr>
          <w:noProof/>
        </w:rPr>
        <w:t>18</w:t>
      </w:r>
      <w:r>
        <w:fldChar w:fldCharType="end"/>
      </w:r>
      <w:r>
        <w:rPr>
          <w:lang w:val="en-US"/>
        </w:rPr>
        <w:t xml:space="preserve"> Sơ đồ tuần tự cảnh báo sức khoẻ</w:t>
      </w:r>
      <w:bookmarkEnd w:id="85"/>
    </w:p>
    <w:p w14:paraId="22226389" w14:textId="12CF9EEF" w:rsidR="00A97875" w:rsidRDefault="00A97875" w:rsidP="009F28A1">
      <w:pPr>
        <w:rPr>
          <w:lang w:val="en-US"/>
        </w:rPr>
      </w:pPr>
      <w:r>
        <w:rPr>
          <w:lang w:val="en-US"/>
        </w:rPr>
        <w:t>Sơ đồ tuần tự theo dõi vị trí</w:t>
      </w:r>
    </w:p>
    <w:p w14:paraId="50CC237F" w14:textId="77777777" w:rsidR="009F28A1" w:rsidRDefault="009F28A1" w:rsidP="009F28A1">
      <w:pPr>
        <w:keepNext/>
        <w:jc w:val="center"/>
      </w:pPr>
      <w:r w:rsidRPr="009F28A1">
        <w:rPr>
          <w:noProof/>
          <w:lang w:val="en-US"/>
        </w:rPr>
        <w:drawing>
          <wp:inline distT="0" distB="0" distL="0" distR="0" wp14:anchorId="5FDC3B2C" wp14:editId="0FF639AF">
            <wp:extent cx="4320000" cy="2039650"/>
            <wp:effectExtent l="0" t="0" r="0" b="0"/>
            <wp:docPr id="1691412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412564" name=""/>
                    <pic:cNvPicPr/>
                  </pic:nvPicPr>
                  <pic:blipFill>
                    <a:blip r:embed="rId38"/>
                    <a:stretch>
                      <a:fillRect/>
                    </a:stretch>
                  </pic:blipFill>
                  <pic:spPr>
                    <a:xfrm>
                      <a:off x="0" y="0"/>
                      <a:ext cx="4320000" cy="2039650"/>
                    </a:xfrm>
                    <a:prstGeom prst="rect">
                      <a:avLst/>
                    </a:prstGeom>
                  </pic:spPr>
                </pic:pic>
              </a:graphicData>
            </a:graphic>
          </wp:inline>
        </w:drawing>
      </w:r>
    </w:p>
    <w:p w14:paraId="1D4165EC" w14:textId="6F797188" w:rsidR="009F28A1" w:rsidRPr="009F28A1" w:rsidRDefault="009F28A1" w:rsidP="009F28A1">
      <w:pPr>
        <w:pStyle w:val="Caption"/>
        <w:rPr>
          <w:lang w:val="en-US"/>
        </w:rPr>
      </w:pPr>
      <w:bookmarkStart w:id="86" w:name="_Toc167277651"/>
      <w:r>
        <w:t xml:space="preserve">Hình </w:t>
      </w:r>
      <w:r>
        <w:fldChar w:fldCharType="begin"/>
      </w:r>
      <w:r>
        <w:instrText xml:space="preserve"> SEQ Hình \* ARABIC </w:instrText>
      </w:r>
      <w:r>
        <w:fldChar w:fldCharType="separate"/>
      </w:r>
      <w:r w:rsidR="00C35D19">
        <w:rPr>
          <w:noProof/>
        </w:rPr>
        <w:t>19</w:t>
      </w:r>
      <w:r>
        <w:fldChar w:fldCharType="end"/>
      </w:r>
      <w:r>
        <w:rPr>
          <w:lang w:val="en-US"/>
        </w:rPr>
        <w:t xml:space="preserve"> Sơ đồ tuần tự theo dõi vị trí</w:t>
      </w:r>
      <w:bookmarkEnd w:id="86"/>
    </w:p>
    <w:p w14:paraId="5C5560BC" w14:textId="10E1A22D" w:rsidR="00561D42" w:rsidRDefault="00561D42" w:rsidP="00561D42">
      <w:pPr>
        <w:rPr>
          <w:lang w:val="en-US"/>
        </w:rPr>
      </w:pPr>
      <w:r>
        <w:rPr>
          <w:lang w:val="en-US"/>
        </w:rPr>
        <w:t>Sơ đồ tuần tự nhắc nhở uống thuốc</w:t>
      </w:r>
    </w:p>
    <w:p w14:paraId="50BBB185" w14:textId="77777777" w:rsidR="00DF0EA3" w:rsidRDefault="00DF0EA3" w:rsidP="00DF0EA3">
      <w:pPr>
        <w:keepNext/>
        <w:jc w:val="center"/>
      </w:pPr>
      <w:r w:rsidRPr="00DF0EA3">
        <w:rPr>
          <w:noProof/>
          <w:lang w:val="en-US"/>
        </w:rPr>
        <w:lastRenderedPageBreak/>
        <w:drawing>
          <wp:inline distT="0" distB="0" distL="0" distR="0" wp14:anchorId="1E7599B5" wp14:editId="14386780">
            <wp:extent cx="4320000" cy="2802219"/>
            <wp:effectExtent l="0" t="0" r="0" b="0"/>
            <wp:docPr id="2058619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619191" name=""/>
                    <pic:cNvPicPr/>
                  </pic:nvPicPr>
                  <pic:blipFill>
                    <a:blip r:embed="rId39"/>
                    <a:stretch>
                      <a:fillRect/>
                    </a:stretch>
                  </pic:blipFill>
                  <pic:spPr>
                    <a:xfrm>
                      <a:off x="0" y="0"/>
                      <a:ext cx="4320000" cy="2802219"/>
                    </a:xfrm>
                    <a:prstGeom prst="rect">
                      <a:avLst/>
                    </a:prstGeom>
                  </pic:spPr>
                </pic:pic>
              </a:graphicData>
            </a:graphic>
          </wp:inline>
        </w:drawing>
      </w:r>
    </w:p>
    <w:p w14:paraId="0623E215" w14:textId="6428EB13" w:rsidR="00561D42" w:rsidRDefault="00DF0EA3" w:rsidP="00DF0EA3">
      <w:pPr>
        <w:pStyle w:val="Caption"/>
        <w:rPr>
          <w:lang w:val="en-US"/>
        </w:rPr>
      </w:pPr>
      <w:bookmarkStart w:id="87" w:name="_Toc167277652"/>
      <w:r>
        <w:t xml:space="preserve">Hình </w:t>
      </w:r>
      <w:r>
        <w:fldChar w:fldCharType="begin"/>
      </w:r>
      <w:r>
        <w:instrText xml:space="preserve"> SEQ Hình \* ARABIC </w:instrText>
      </w:r>
      <w:r>
        <w:fldChar w:fldCharType="separate"/>
      </w:r>
      <w:r w:rsidR="00C35D19">
        <w:rPr>
          <w:noProof/>
        </w:rPr>
        <w:t>20</w:t>
      </w:r>
      <w:r>
        <w:fldChar w:fldCharType="end"/>
      </w:r>
      <w:r>
        <w:rPr>
          <w:lang w:val="en-US"/>
        </w:rPr>
        <w:t xml:space="preserve"> Sơ đồ tuần tự nhắc nhở uống thuốc</w:t>
      </w:r>
      <w:bookmarkEnd w:id="87"/>
    </w:p>
    <w:p w14:paraId="2B05AD6A" w14:textId="2A251B9A" w:rsidR="00DF0EA3" w:rsidRDefault="00DF0EA3" w:rsidP="00DF0EA3">
      <w:pPr>
        <w:rPr>
          <w:lang w:val="en-US"/>
        </w:rPr>
      </w:pPr>
      <w:r>
        <w:rPr>
          <w:lang w:val="en-US"/>
        </w:rPr>
        <w:t xml:space="preserve">Sơ đồ tuần tự </w:t>
      </w:r>
      <w:r w:rsidR="00AA6A01">
        <w:rPr>
          <w:lang w:val="en-US"/>
        </w:rPr>
        <w:t>thêm</w:t>
      </w:r>
      <w:r>
        <w:rPr>
          <w:lang w:val="en-US"/>
        </w:rPr>
        <w:t xml:space="preserve"> bệnh án</w:t>
      </w:r>
    </w:p>
    <w:p w14:paraId="079AD265" w14:textId="77777777" w:rsidR="00AA6A01" w:rsidRDefault="00AA6A01" w:rsidP="00AA6A01">
      <w:pPr>
        <w:keepNext/>
        <w:jc w:val="center"/>
      </w:pPr>
      <w:r>
        <w:rPr>
          <w:noProof/>
          <w:lang w:val="en-US"/>
        </w:rPr>
        <w:drawing>
          <wp:inline distT="0" distB="0" distL="0" distR="0" wp14:anchorId="343AF08A" wp14:editId="5C78E892">
            <wp:extent cx="4320000" cy="3813372"/>
            <wp:effectExtent l="0" t="0" r="0" b="0"/>
            <wp:docPr id="1511745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74577" name="Picture 151174577"/>
                    <pic:cNvPicPr/>
                  </pic:nvPicPr>
                  <pic:blipFill>
                    <a:blip r:embed="rId40">
                      <a:extLst>
                        <a:ext uri="{28A0092B-C50C-407E-A947-70E740481C1C}">
                          <a14:useLocalDpi xmlns:a14="http://schemas.microsoft.com/office/drawing/2010/main" val="0"/>
                        </a:ext>
                      </a:extLst>
                    </a:blip>
                    <a:stretch>
                      <a:fillRect/>
                    </a:stretch>
                  </pic:blipFill>
                  <pic:spPr>
                    <a:xfrm>
                      <a:off x="0" y="0"/>
                      <a:ext cx="4320000" cy="3813372"/>
                    </a:xfrm>
                    <a:prstGeom prst="rect">
                      <a:avLst/>
                    </a:prstGeom>
                  </pic:spPr>
                </pic:pic>
              </a:graphicData>
            </a:graphic>
          </wp:inline>
        </w:drawing>
      </w:r>
    </w:p>
    <w:p w14:paraId="1AB1E65B" w14:textId="1C9C493C" w:rsidR="00AA6A01" w:rsidRDefault="00AA6A01" w:rsidP="00AA6A01">
      <w:pPr>
        <w:pStyle w:val="Caption"/>
        <w:rPr>
          <w:lang w:val="en-US"/>
        </w:rPr>
      </w:pPr>
      <w:bookmarkStart w:id="88" w:name="_Toc167277653"/>
      <w:r>
        <w:t xml:space="preserve">Hình </w:t>
      </w:r>
      <w:r>
        <w:fldChar w:fldCharType="begin"/>
      </w:r>
      <w:r>
        <w:instrText xml:space="preserve"> SEQ Hình \* ARABIC </w:instrText>
      </w:r>
      <w:r>
        <w:fldChar w:fldCharType="separate"/>
      </w:r>
      <w:r w:rsidR="00C35D19">
        <w:rPr>
          <w:noProof/>
        </w:rPr>
        <w:t>21</w:t>
      </w:r>
      <w:r>
        <w:fldChar w:fldCharType="end"/>
      </w:r>
      <w:r>
        <w:rPr>
          <w:lang w:val="en-US"/>
        </w:rPr>
        <w:t xml:space="preserve"> Sơ đồ tuần tự chức năng thêm bệnh án</w:t>
      </w:r>
      <w:bookmarkEnd w:id="88"/>
    </w:p>
    <w:p w14:paraId="3477891C" w14:textId="7DDFB6CA" w:rsidR="00E86352" w:rsidRDefault="00CE6549" w:rsidP="00B71782">
      <w:pPr>
        <w:pStyle w:val="Heading3"/>
        <w:ind w:firstLine="0"/>
        <w:rPr>
          <w:lang w:val="en-US"/>
        </w:rPr>
      </w:pPr>
      <w:bookmarkStart w:id="89" w:name="_Toc167279159"/>
      <w:r>
        <w:rPr>
          <w:lang w:val="en-US"/>
        </w:rPr>
        <w:t>3.2.2 Cơ sở dữ liệu</w:t>
      </w:r>
      <w:bookmarkEnd w:id="89"/>
    </w:p>
    <w:p w14:paraId="22D47975" w14:textId="63D5017B" w:rsidR="006A5FAC" w:rsidRDefault="006A5FAC" w:rsidP="00B71782">
      <w:pPr>
        <w:pStyle w:val="Heading4"/>
        <w:ind w:firstLine="0"/>
        <w:rPr>
          <w:lang w:val="en-US"/>
        </w:rPr>
      </w:pPr>
      <w:r>
        <w:rPr>
          <w:lang w:val="en-US"/>
        </w:rPr>
        <w:t>3.2.2.1 Bảng thông tin</w:t>
      </w:r>
      <w:r w:rsidR="0030636C">
        <w:rPr>
          <w:lang w:val="en-US"/>
        </w:rPr>
        <w:t xml:space="preserve"> tài khoản</w:t>
      </w:r>
      <w:r>
        <w:rPr>
          <w:lang w:val="en-US"/>
        </w:rPr>
        <w:t xml:space="preserve"> người dùng</w:t>
      </w:r>
    </w:p>
    <w:p w14:paraId="68C2D0DE" w14:textId="77777777" w:rsidR="0030636C" w:rsidRPr="006A5FAC" w:rsidRDefault="006A5FAC" w:rsidP="00322F68">
      <w:pPr>
        <w:jc w:val="both"/>
        <w:rPr>
          <w:lang w:val="en-US"/>
        </w:rPr>
      </w:pPr>
      <w:r>
        <w:rPr>
          <w:lang w:val="en-US"/>
        </w:rPr>
        <w:t>Dùng để lưu trữ thông tin đăng nhập của người dùng, bác sĩ và admin gồm  tên đăng nhập, mật khẩu, quyền truy cập.</w:t>
      </w:r>
    </w:p>
    <w:p w14:paraId="30137259" w14:textId="71FEE093" w:rsidR="00E524FF" w:rsidRDefault="00E524FF" w:rsidP="00E524FF">
      <w:pPr>
        <w:pStyle w:val="Caption"/>
        <w:keepNext/>
      </w:pPr>
      <w:bookmarkStart w:id="90" w:name="_Toc167277672"/>
      <w:r>
        <w:lastRenderedPageBreak/>
        <w:t xml:space="preserve">Bảng </w:t>
      </w:r>
      <w:r>
        <w:fldChar w:fldCharType="begin"/>
      </w:r>
      <w:r>
        <w:instrText xml:space="preserve"> SEQ Bảng \* ARABIC </w:instrText>
      </w:r>
      <w:r>
        <w:fldChar w:fldCharType="separate"/>
      </w:r>
      <w:r w:rsidR="00C35D19">
        <w:rPr>
          <w:noProof/>
        </w:rPr>
        <w:t>8</w:t>
      </w:r>
      <w:r>
        <w:fldChar w:fldCharType="end"/>
      </w:r>
      <w:r>
        <w:rPr>
          <w:lang w:val="en-US"/>
        </w:rPr>
        <w:t xml:space="preserve"> </w:t>
      </w:r>
      <w:r w:rsidRPr="00F5311E">
        <w:rPr>
          <w:lang w:val="en-US"/>
        </w:rPr>
        <w:t>Bảng thông tin tài khoản người dùng</w:t>
      </w:r>
      <w:bookmarkEnd w:id="90"/>
    </w:p>
    <w:tbl>
      <w:tblPr>
        <w:tblStyle w:val="TableGrid"/>
        <w:tblW w:w="8661" w:type="dxa"/>
        <w:jc w:val="center"/>
        <w:tblLook w:val="04A0" w:firstRow="1" w:lastRow="0" w:firstColumn="1" w:lastColumn="0" w:noHBand="0" w:noVBand="1"/>
      </w:tblPr>
      <w:tblGrid>
        <w:gridCol w:w="1044"/>
        <w:gridCol w:w="2444"/>
        <w:gridCol w:w="2936"/>
        <w:gridCol w:w="2237"/>
      </w:tblGrid>
      <w:tr w:rsidR="00552423" w:rsidRPr="00666506" w14:paraId="3921AB26" w14:textId="77777777" w:rsidTr="00552423">
        <w:trPr>
          <w:trHeight w:val="718"/>
          <w:jc w:val="center"/>
        </w:trPr>
        <w:tc>
          <w:tcPr>
            <w:tcW w:w="1044" w:type="dxa"/>
            <w:shd w:val="clear" w:color="auto" w:fill="D9D9D9" w:themeFill="background1" w:themeFillShade="D9"/>
            <w:vAlign w:val="center"/>
          </w:tcPr>
          <w:p w14:paraId="76870805" w14:textId="3F77D626" w:rsidR="0030636C" w:rsidRPr="00552423" w:rsidRDefault="00552423" w:rsidP="00552423">
            <w:pPr>
              <w:ind w:firstLine="0"/>
              <w:jc w:val="center"/>
              <w:rPr>
                <w:b/>
                <w:bCs/>
                <w:lang w:val="en-US"/>
              </w:rPr>
            </w:pPr>
            <w:r>
              <w:rPr>
                <w:b/>
                <w:bCs/>
              </w:rPr>
              <w:t>STT</w:t>
            </w:r>
          </w:p>
        </w:tc>
        <w:tc>
          <w:tcPr>
            <w:tcW w:w="2444" w:type="dxa"/>
            <w:shd w:val="clear" w:color="auto" w:fill="D9D9D9" w:themeFill="background1" w:themeFillShade="D9"/>
            <w:vAlign w:val="center"/>
          </w:tcPr>
          <w:p w14:paraId="354B8EC5" w14:textId="6C3DF0E2" w:rsidR="0030636C" w:rsidRPr="00552423" w:rsidRDefault="00552423" w:rsidP="00552423">
            <w:pPr>
              <w:ind w:firstLine="0"/>
              <w:jc w:val="center"/>
              <w:rPr>
                <w:b/>
                <w:bCs/>
                <w:lang w:val="en-US"/>
              </w:rPr>
            </w:pPr>
            <w:r>
              <w:rPr>
                <w:b/>
                <w:bCs/>
                <w:lang w:val="en-US"/>
              </w:rPr>
              <w:t>Tên trường</w:t>
            </w:r>
          </w:p>
        </w:tc>
        <w:tc>
          <w:tcPr>
            <w:tcW w:w="2936" w:type="dxa"/>
            <w:shd w:val="clear" w:color="auto" w:fill="D9D9D9" w:themeFill="background1" w:themeFillShade="D9"/>
            <w:vAlign w:val="center"/>
          </w:tcPr>
          <w:p w14:paraId="2EB0E539" w14:textId="77777777" w:rsidR="0030636C" w:rsidRPr="00666506" w:rsidRDefault="0030636C" w:rsidP="00552423">
            <w:pPr>
              <w:jc w:val="center"/>
              <w:rPr>
                <w:b/>
                <w:bCs/>
              </w:rPr>
            </w:pPr>
            <w:r w:rsidRPr="00666506">
              <w:rPr>
                <w:b/>
                <w:bCs/>
              </w:rPr>
              <w:t>Kiểu dữ liệu</w:t>
            </w:r>
          </w:p>
        </w:tc>
        <w:tc>
          <w:tcPr>
            <w:tcW w:w="2237" w:type="dxa"/>
            <w:shd w:val="clear" w:color="auto" w:fill="D9D9D9" w:themeFill="background1" w:themeFillShade="D9"/>
            <w:vAlign w:val="center"/>
          </w:tcPr>
          <w:p w14:paraId="53568463" w14:textId="77777777" w:rsidR="0030636C" w:rsidRPr="00666506" w:rsidRDefault="0030636C" w:rsidP="00552423">
            <w:pPr>
              <w:jc w:val="center"/>
              <w:rPr>
                <w:b/>
                <w:bCs/>
              </w:rPr>
            </w:pPr>
            <w:r w:rsidRPr="00666506">
              <w:rPr>
                <w:b/>
                <w:bCs/>
              </w:rPr>
              <w:t>Mô tả</w:t>
            </w:r>
          </w:p>
        </w:tc>
      </w:tr>
      <w:tr w:rsidR="00552423" w:rsidRPr="00666506" w14:paraId="50FB3F4A" w14:textId="77777777" w:rsidTr="00552423">
        <w:trPr>
          <w:trHeight w:val="718"/>
          <w:jc w:val="center"/>
        </w:trPr>
        <w:tc>
          <w:tcPr>
            <w:tcW w:w="1044" w:type="dxa"/>
            <w:vAlign w:val="center"/>
          </w:tcPr>
          <w:p w14:paraId="5BAF9AD5" w14:textId="77777777" w:rsidR="0030636C" w:rsidRPr="00666506" w:rsidRDefault="0030636C" w:rsidP="00552423">
            <w:pPr>
              <w:jc w:val="center"/>
            </w:pPr>
            <w:r w:rsidRPr="00666506">
              <w:t>1</w:t>
            </w:r>
          </w:p>
        </w:tc>
        <w:tc>
          <w:tcPr>
            <w:tcW w:w="2444" w:type="dxa"/>
            <w:vAlign w:val="center"/>
          </w:tcPr>
          <w:p w14:paraId="7AD3C8E6" w14:textId="15AC414D" w:rsidR="0030636C" w:rsidRPr="00EE5381" w:rsidRDefault="0030636C" w:rsidP="00552423">
            <w:pPr>
              <w:jc w:val="center"/>
              <w:rPr>
                <w:lang w:val="en-US"/>
              </w:rPr>
            </w:pPr>
            <w:r w:rsidRPr="00666506">
              <w:t>I</w:t>
            </w:r>
            <w:r w:rsidR="00EE5381">
              <w:rPr>
                <w:lang w:val="en-US"/>
              </w:rPr>
              <w:t>d</w:t>
            </w:r>
          </w:p>
        </w:tc>
        <w:tc>
          <w:tcPr>
            <w:tcW w:w="2936" w:type="dxa"/>
            <w:vAlign w:val="center"/>
          </w:tcPr>
          <w:p w14:paraId="29CF127F" w14:textId="77777777" w:rsidR="0030636C" w:rsidRPr="00666506" w:rsidRDefault="0030636C" w:rsidP="00552423">
            <w:pPr>
              <w:jc w:val="center"/>
            </w:pPr>
            <w:r w:rsidRPr="00666506">
              <w:t>INT</w:t>
            </w:r>
          </w:p>
        </w:tc>
        <w:tc>
          <w:tcPr>
            <w:tcW w:w="2237" w:type="dxa"/>
            <w:vAlign w:val="center"/>
          </w:tcPr>
          <w:p w14:paraId="08055E31" w14:textId="77777777" w:rsidR="0030636C" w:rsidRPr="00666506" w:rsidRDefault="0030636C" w:rsidP="00552423">
            <w:pPr>
              <w:jc w:val="center"/>
            </w:pPr>
            <w:r w:rsidRPr="00666506">
              <w:t>PRIMARY KEY</w:t>
            </w:r>
          </w:p>
        </w:tc>
      </w:tr>
      <w:tr w:rsidR="00552423" w:rsidRPr="00666506" w14:paraId="360D973E" w14:textId="77777777" w:rsidTr="00552423">
        <w:trPr>
          <w:trHeight w:val="718"/>
          <w:jc w:val="center"/>
        </w:trPr>
        <w:tc>
          <w:tcPr>
            <w:tcW w:w="1044" w:type="dxa"/>
            <w:vAlign w:val="center"/>
          </w:tcPr>
          <w:p w14:paraId="51B7CA48" w14:textId="77777777" w:rsidR="0030636C" w:rsidRPr="00666506" w:rsidRDefault="0030636C" w:rsidP="00552423">
            <w:pPr>
              <w:jc w:val="center"/>
            </w:pPr>
            <w:r w:rsidRPr="00666506">
              <w:t>2</w:t>
            </w:r>
          </w:p>
        </w:tc>
        <w:tc>
          <w:tcPr>
            <w:tcW w:w="2444" w:type="dxa"/>
            <w:vAlign w:val="center"/>
          </w:tcPr>
          <w:p w14:paraId="12D8022D" w14:textId="77777777" w:rsidR="0030636C" w:rsidRPr="00666506" w:rsidRDefault="0030636C" w:rsidP="00552423">
            <w:pPr>
              <w:jc w:val="center"/>
            </w:pPr>
            <w:r w:rsidRPr="00666506">
              <w:t>TenDangNhap</w:t>
            </w:r>
          </w:p>
        </w:tc>
        <w:tc>
          <w:tcPr>
            <w:tcW w:w="2936" w:type="dxa"/>
            <w:vAlign w:val="center"/>
          </w:tcPr>
          <w:p w14:paraId="03D83FE8" w14:textId="77777777" w:rsidR="0030636C" w:rsidRPr="00666506" w:rsidRDefault="0030636C" w:rsidP="00552423">
            <w:pPr>
              <w:jc w:val="center"/>
            </w:pPr>
            <w:r w:rsidRPr="00666506">
              <w:t>NVARCHAR(255)</w:t>
            </w:r>
          </w:p>
        </w:tc>
        <w:tc>
          <w:tcPr>
            <w:tcW w:w="2237" w:type="dxa"/>
            <w:vAlign w:val="center"/>
          </w:tcPr>
          <w:p w14:paraId="1A186CAB" w14:textId="77777777" w:rsidR="0030636C" w:rsidRPr="00666506" w:rsidRDefault="0030636C" w:rsidP="00552423">
            <w:pPr>
              <w:jc w:val="center"/>
            </w:pPr>
          </w:p>
        </w:tc>
      </w:tr>
      <w:tr w:rsidR="00552423" w:rsidRPr="00666506" w14:paraId="291AEA1C" w14:textId="77777777" w:rsidTr="00552423">
        <w:trPr>
          <w:trHeight w:val="718"/>
          <w:jc w:val="center"/>
        </w:trPr>
        <w:tc>
          <w:tcPr>
            <w:tcW w:w="1044" w:type="dxa"/>
            <w:vAlign w:val="center"/>
          </w:tcPr>
          <w:p w14:paraId="426FE510" w14:textId="77777777" w:rsidR="0030636C" w:rsidRPr="00666506" w:rsidRDefault="0030636C" w:rsidP="00552423">
            <w:pPr>
              <w:jc w:val="center"/>
            </w:pPr>
            <w:r w:rsidRPr="00666506">
              <w:t>3</w:t>
            </w:r>
          </w:p>
        </w:tc>
        <w:tc>
          <w:tcPr>
            <w:tcW w:w="2444" w:type="dxa"/>
            <w:vAlign w:val="center"/>
          </w:tcPr>
          <w:p w14:paraId="59B371D9" w14:textId="77777777" w:rsidR="0030636C" w:rsidRPr="00666506" w:rsidRDefault="0030636C" w:rsidP="00552423">
            <w:pPr>
              <w:jc w:val="center"/>
            </w:pPr>
            <w:r w:rsidRPr="00666506">
              <w:t>MatKhau</w:t>
            </w:r>
          </w:p>
        </w:tc>
        <w:tc>
          <w:tcPr>
            <w:tcW w:w="2936" w:type="dxa"/>
            <w:vAlign w:val="center"/>
          </w:tcPr>
          <w:p w14:paraId="54238645" w14:textId="77777777" w:rsidR="0030636C" w:rsidRPr="00666506" w:rsidRDefault="0030636C" w:rsidP="00552423">
            <w:pPr>
              <w:jc w:val="center"/>
            </w:pPr>
            <w:r w:rsidRPr="00666506">
              <w:t>TEXT</w:t>
            </w:r>
          </w:p>
        </w:tc>
        <w:tc>
          <w:tcPr>
            <w:tcW w:w="2237" w:type="dxa"/>
            <w:vAlign w:val="center"/>
          </w:tcPr>
          <w:p w14:paraId="71E2E93E" w14:textId="77777777" w:rsidR="0030636C" w:rsidRPr="00666506" w:rsidRDefault="0030636C" w:rsidP="00552423">
            <w:pPr>
              <w:jc w:val="center"/>
            </w:pPr>
          </w:p>
        </w:tc>
      </w:tr>
      <w:tr w:rsidR="00552423" w:rsidRPr="00666506" w14:paraId="27CEE238" w14:textId="77777777" w:rsidTr="00552423">
        <w:trPr>
          <w:trHeight w:val="718"/>
          <w:jc w:val="center"/>
        </w:trPr>
        <w:tc>
          <w:tcPr>
            <w:tcW w:w="1044" w:type="dxa"/>
            <w:vAlign w:val="center"/>
          </w:tcPr>
          <w:p w14:paraId="0893EDF2" w14:textId="77777777" w:rsidR="0030636C" w:rsidRPr="00666506" w:rsidRDefault="0030636C" w:rsidP="00552423">
            <w:pPr>
              <w:jc w:val="center"/>
            </w:pPr>
            <w:r w:rsidRPr="00666506">
              <w:t>4</w:t>
            </w:r>
          </w:p>
        </w:tc>
        <w:tc>
          <w:tcPr>
            <w:tcW w:w="2444" w:type="dxa"/>
            <w:vAlign w:val="center"/>
          </w:tcPr>
          <w:p w14:paraId="2E1C121D" w14:textId="77777777" w:rsidR="0030636C" w:rsidRPr="00666506" w:rsidRDefault="0030636C" w:rsidP="00552423">
            <w:pPr>
              <w:jc w:val="center"/>
            </w:pPr>
            <w:r w:rsidRPr="00666506">
              <w:t>Quyen</w:t>
            </w:r>
          </w:p>
        </w:tc>
        <w:tc>
          <w:tcPr>
            <w:tcW w:w="2936" w:type="dxa"/>
            <w:vAlign w:val="center"/>
          </w:tcPr>
          <w:p w14:paraId="05EFBB08" w14:textId="77777777" w:rsidR="0030636C" w:rsidRPr="00666506" w:rsidRDefault="0030636C" w:rsidP="00552423">
            <w:pPr>
              <w:jc w:val="center"/>
            </w:pPr>
            <w:r w:rsidRPr="00666506">
              <w:t>INT</w:t>
            </w:r>
          </w:p>
        </w:tc>
        <w:tc>
          <w:tcPr>
            <w:tcW w:w="2237" w:type="dxa"/>
            <w:vAlign w:val="center"/>
          </w:tcPr>
          <w:p w14:paraId="58E6C2E0" w14:textId="77777777" w:rsidR="0030636C" w:rsidRPr="00666506" w:rsidRDefault="0030636C" w:rsidP="00552423">
            <w:pPr>
              <w:jc w:val="center"/>
            </w:pPr>
          </w:p>
        </w:tc>
      </w:tr>
    </w:tbl>
    <w:p w14:paraId="56733721" w14:textId="3D5866E1" w:rsidR="00316D2C" w:rsidRPr="00322F68" w:rsidRDefault="0030636C" w:rsidP="00322F68">
      <w:pPr>
        <w:pStyle w:val="ListParagraph"/>
        <w:numPr>
          <w:ilvl w:val="0"/>
          <w:numId w:val="60"/>
        </w:numPr>
        <w:pBdr>
          <w:top w:val="nil"/>
          <w:left w:val="nil"/>
          <w:bottom w:val="nil"/>
          <w:right w:val="nil"/>
          <w:between w:val="nil"/>
        </w:pBdr>
        <w:spacing w:before="120" w:line="288" w:lineRule="auto"/>
        <w:ind w:left="0" w:firstLine="567"/>
        <w:jc w:val="both"/>
        <w:rPr>
          <w:rFonts w:eastAsia="Times New Roman" w:cs="Times New Roman"/>
          <w:color w:val="000000"/>
          <w:szCs w:val="26"/>
          <w:lang w:val="en-US"/>
        </w:rPr>
      </w:pPr>
      <w:r w:rsidRPr="00322F68">
        <w:rPr>
          <w:rFonts w:eastAsia="Times New Roman" w:cs="Times New Roman"/>
          <w:color w:val="000000"/>
          <w:szCs w:val="26"/>
        </w:rPr>
        <w:t>I</w:t>
      </w:r>
      <w:r w:rsidR="00EE5381" w:rsidRPr="00322F68">
        <w:rPr>
          <w:rFonts w:eastAsia="Times New Roman" w:cs="Times New Roman"/>
          <w:color w:val="000000"/>
          <w:szCs w:val="26"/>
          <w:lang w:val="en-US"/>
        </w:rPr>
        <w:t>d</w:t>
      </w:r>
      <w:r w:rsidRPr="00322F68">
        <w:rPr>
          <w:rFonts w:eastAsia="Times New Roman" w:cs="Times New Roman"/>
          <w:color w:val="000000"/>
          <w:szCs w:val="26"/>
        </w:rPr>
        <w:t>: tự động tăng.</w:t>
      </w:r>
    </w:p>
    <w:p w14:paraId="6F561705" w14:textId="095329B2" w:rsidR="0030636C" w:rsidRPr="00322F68" w:rsidRDefault="0030636C" w:rsidP="00322F68">
      <w:pPr>
        <w:pStyle w:val="ListParagraph"/>
        <w:numPr>
          <w:ilvl w:val="0"/>
          <w:numId w:val="60"/>
        </w:numPr>
        <w:pBdr>
          <w:top w:val="nil"/>
          <w:left w:val="nil"/>
          <w:bottom w:val="nil"/>
          <w:right w:val="nil"/>
          <w:between w:val="nil"/>
        </w:pBdr>
        <w:spacing w:before="120" w:line="288" w:lineRule="auto"/>
        <w:ind w:left="0" w:firstLine="567"/>
        <w:jc w:val="both"/>
        <w:rPr>
          <w:color w:val="000000"/>
        </w:rPr>
      </w:pPr>
      <w:r w:rsidRPr="00322F68">
        <w:rPr>
          <w:rFonts w:eastAsia="Times New Roman" w:cs="Times New Roman"/>
          <w:color w:val="000000"/>
          <w:szCs w:val="26"/>
        </w:rPr>
        <w:t>Tên đăng nhập: mặc định tên đăng nhập là mã của bệnh nhân hoặc mã của bác sĩ.</w:t>
      </w:r>
    </w:p>
    <w:p w14:paraId="54BE1386" w14:textId="77777777" w:rsidR="0030636C" w:rsidRPr="00322F68" w:rsidRDefault="0030636C" w:rsidP="00322F68">
      <w:pPr>
        <w:pStyle w:val="ListParagraph"/>
        <w:numPr>
          <w:ilvl w:val="0"/>
          <w:numId w:val="60"/>
        </w:numPr>
        <w:pBdr>
          <w:top w:val="nil"/>
          <w:left w:val="nil"/>
          <w:bottom w:val="nil"/>
          <w:right w:val="nil"/>
          <w:between w:val="nil"/>
        </w:pBdr>
        <w:spacing w:line="288" w:lineRule="auto"/>
        <w:ind w:left="0" w:firstLine="567"/>
        <w:jc w:val="both"/>
        <w:rPr>
          <w:color w:val="000000"/>
        </w:rPr>
      </w:pPr>
      <w:r w:rsidRPr="00322F68">
        <w:rPr>
          <w:rFonts w:eastAsia="Times New Roman" w:cs="Times New Roman"/>
          <w:color w:val="000000"/>
          <w:szCs w:val="26"/>
        </w:rPr>
        <w:t>Mật khẩu: mật khẩu để đăng nhập, mặc định là mã bệnh nhân đối với bệnh nhân và mã bác sĩ đối với bác sĩ.</w:t>
      </w:r>
    </w:p>
    <w:p w14:paraId="1AFFED80" w14:textId="77777777" w:rsidR="0030636C" w:rsidRPr="00322F68" w:rsidRDefault="0030636C" w:rsidP="00322F68">
      <w:pPr>
        <w:pStyle w:val="ListParagraph"/>
        <w:numPr>
          <w:ilvl w:val="0"/>
          <w:numId w:val="60"/>
        </w:numPr>
        <w:pBdr>
          <w:top w:val="nil"/>
          <w:left w:val="nil"/>
          <w:bottom w:val="nil"/>
          <w:right w:val="nil"/>
          <w:between w:val="nil"/>
        </w:pBdr>
        <w:spacing w:line="288" w:lineRule="auto"/>
        <w:ind w:left="0" w:firstLine="567"/>
        <w:jc w:val="both"/>
        <w:rPr>
          <w:color w:val="000000"/>
        </w:rPr>
      </w:pPr>
      <w:r w:rsidRPr="00322F68">
        <w:rPr>
          <w:rFonts w:eastAsia="Times New Roman" w:cs="Times New Roman"/>
          <w:color w:val="000000"/>
          <w:szCs w:val="26"/>
        </w:rPr>
        <w:t>Quyền: gồm quyền admin, quyền ban quản lý, quyền bác sĩ và quyền bệnh nhân. Admin và ban quản lý có quyền cao nhất.</w:t>
      </w:r>
    </w:p>
    <w:p w14:paraId="47B1B64C" w14:textId="20B3975D" w:rsidR="006A5FAC" w:rsidRDefault="0030636C" w:rsidP="00B71782">
      <w:pPr>
        <w:pStyle w:val="Heading4"/>
        <w:ind w:firstLine="0"/>
        <w:rPr>
          <w:lang w:val="en-US"/>
        </w:rPr>
      </w:pPr>
      <w:r>
        <w:rPr>
          <w:lang w:val="en-US"/>
        </w:rPr>
        <w:t>3.2.2.2 Bảng thông tin bệnh nhân</w:t>
      </w:r>
    </w:p>
    <w:p w14:paraId="5B4753A4" w14:textId="77777777" w:rsidR="0030636C" w:rsidRDefault="0030636C" w:rsidP="00322F68">
      <w:pPr>
        <w:spacing w:line="288" w:lineRule="auto"/>
        <w:jc w:val="both"/>
        <w:rPr>
          <w:lang w:val="en-US"/>
        </w:rPr>
      </w:pPr>
      <w:r w:rsidRPr="00666506">
        <w:t xml:space="preserve">Lưu trữ dữ liệu thông tin của bệnh nhân, gồm các thông tin cơ bản về họ tên, ngày sinh, </w:t>
      </w:r>
      <w:r>
        <w:t xml:space="preserve">giới tính, </w:t>
      </w:r>
      <w:r w:rsidRPr="00666506">
        <w:t>địa chỉ, số điện thoại, email, số điện thoại người thân, mã token.</w:t>
      </w:r>
    </w:p>
    <w:p w14:paraId="0297EDD0" w14:textId="77777777" w:rsidR="00116764" w:rsidRPr="00116764" w:rsidRDefault="00116764" w:rsidP="00907848">
      <w:pPr>
        <w:ind w:firstLine="720"/>
        <w:jc w:val="both"/>
        <w:rPr>
          <w:lang w:val="en-US"/>
        </w:rPr>
      </w:pPr>
    </w:p>
    <w:p w14:paraId="0E8E887F" w14:textId="4407295A" w:rsidR="00E524FF" w:rsidRDefault="00E524FF" w:rsidP="00E524FF">
      <w:pPr>
        <w:pStyle w:val="Caption"/>
        <w:keepNext/>
      </w:pPr>
      <w:bookmarkStart w:id="91" w:name="_Toc167277673"/>
      <w:r>
        <w:t xml:space="preserve">Bảng </w:t>
      </w:r>
      <w:r>
        <w:fldChar w:fldCharType="begin"/>
      </w:r>
      <w:r>
        <w:instrText xml:space="preserve"> SEQ Bảng \* ARABIC </w:instrText>
      </w:r>
      <w:r>
        <w:fldChar w:fldCharType="separate"/>
      </w:r>
      <w:r w:rsidR="00C35D19">
        <w:rPr>
          <w:noProof/>
        </w:rPr>
        <w:t>9</w:t>
      </w:r>
      <w:r>
        <w:fldChar w:fldCharType="end"/>
      </w:r>
      <w:r>
        <w:rPr>
          <w:lang w:val="en-US"/>
        </w:rPr>
        <w:t xml:space="preserve"> </w:t>
      </w:r>
      <w:r w:rsidRPr="00947F44">
        <w:rPr>
          <w:lang w:val="en-US"/>
        </w:rPr>
        <w:t>Bảng thông tin bệnh nhân</w:t>
      </w:r>
      <w:bookmarkEnd w:id="91"/>
    </w:p>
    <w:tbl>
      <w:tblPr>
        <w:tblStyle w:val="TableGrid"/>
        <w:tblW w:w="9135" w:type="dxa"/>
        <w:jc w:val="center"/>
        <w:tblLayout w:type="fixed"/>
        <w:tblLook w:val="04A0" w:firstRow="1" w:lastRow="0" w:firstColumn="1" w:lastColumn="0" w:noHBand="0" w:noVBand="1"/>
      </w:tblPr>
      <w:tblGrid>
        <w:gridCol w:w="1405"/>
        <w:gridCol w:w="3484"/>
        <w:gridCol w:w="2123"/>
        <w:gridCol w:w="2123"/>
      </w:tblGrid>
      <w:tr w:rsidR="0030636C" w:rsidRPr="00666506" w14:paraId="33F4F73D" w14:textId="77777777" w:rsidTr="00FF0E82">
        <w:trPr>
          <w:trHeight w:val="718"/>
          <w:jc w:val="center"/>
        </w:trPr>
        <w:tc>
          <w:tcPr>
            <w:tcW w:w="1405" w:type="dxa"/>
            <w:shd w:val="clear" w:color="auto" w:fill="D9D9D9" w:themeFill="background1" w:themeFillShade="D9"/>
            <w:vAlign w:val="center"/>
          </w:tcPr>
          <w:p w14:paraId="08030CE5" w14:textId="77777777" w:rsidR="0030636C" w:rsidRPr="00666506" w:rsidRDefault="0030636C" w:rsidP="00FF0E82">
            <w:pPr>
              <w:jc w:val="center"/>
              <w:rPr>
                <w:b/>
                <w:bCs/>
              </w:rPr>
            </w:pPr>
            <w:r w:rsidRPr="00666506">
              <w:rPr>
                <w:b/>
                <w:bCs/>
              </w:rPr>
              <w:t>STT</w:t>
            </w:r>
          </w:p>
        </w:tc>
        <w:tc>
          <w:tcPr>
            <w:tcW w:w="3484" w:type="dxa"/>
            <w:shd w:val="clear" w:color="auto" w:fill="D9D9D9" w:themeFill="background1" w:themeFillShade="D9"/>
            <w:vAlign w:val="center"/>
          </w:tcPr>
          <w:p w14:paraId="78124F0E" w14:textId="77777777" w:rsidR="0030636C" w:rsidRPr="00666506" w:rsidRDefault="0030636C" w:rsidP="00FF0E82">
            <w:pPr>
              <w:jc w:val="center"/>
              <w:rPr>
                <w:b/>
                <w:bCs/>
              </w:rPr>
            </w:pPr>
            <w:r w:rsidRPr="00666506">
              <w:rPr>
                <w:b/>
                <w:bCs/>
              </w:rPr>
              <w:t>Tên trường</w:t>
            </w:r>
          </w:p>
        </w:tc>
        <w:tc>
          <w:tcPr>
            <w:tcW w:w="2123" w:type="dxa"/>
            <w:shd w:val="clear" w:color="auto" w:fill="D9D9D9" w:themeFill="background1" w:themeFillShade="D9"/>
            <w:vAlign w:val="center"/>
          </w:tcPr>
          <w:p w14:paraId="716FD02F" w14:textId="77777777" w:rsidR="0030636C" w:rsidRPr="00666506" w:rsidRDefault="0030636C" w:rsidP="00FF0E82">
            <w:pPr>
              <w:jc w:val="center"/>
              <w:rPr>
                <w:b/>
                <w:bCs/>
              </w:rPr>
            </w:pPr>
            <w:r w:rsidRPr="00666506">
              <w:rPr>
                <w:b/>
                <w:bCs/>
              </w:rPr>
              <w:t>Kiểu dữ liệu</w:t>
            </w:r>
          </w:p>
        </w:tc>
        <w:tc>
          <w:tcPr>
            <w:tcW w:w="2123" w:type="dxa"/>
            <w:shd w:val="clear" w:color="auto" w:fill="D9D9D9" w:themeFill="background1" w:themeFillShade="D9"/>
            <w:vAlign w:val="center"/>
          </w:tcPr>
          <w:p w14:paraId="69927DE7" w14:textId="77777777" w:rsidR="0030636C" w:rsidRPr="00666506" w:rsidRDefault="0030636C" w:rsidP="00FF0E82">
            <w:pPr>
              <w:jc w:val="center"/>
              <w:rPr>
                <w:b/>
                <w:bCs/>
              </w:rPr>
            </w:pPr>
            <w:r w:rsidRPr="00666506">
              <w:rPr>
                <w:b/>
                <w:bCs/>
              </w:rPr>
              <w:t>Mô tả</w:t>
            </w:r>
          </w:p>
        </w:tc>
      </w:tr>
      <w:tr w:rsidR="0030636C" w:rsidRPr="00666506" w14:paraId="29D0E88A" w14:textId="77777777" w:rsidTr="00FF0E82">
        <w:trPr>
          <w:trHeight w:val="718"/>
          <w:jc w:val="center"/>
        </w:trPr>
        <w:tc>
          <w:tcPr>
            <w:tcW w:w="1405" w:type="dxa"/>
          </w:tcPr>
          <w:p w14:paraId="57BD9D59" w14:textId="77777777" w:rsidR="0030636C" w:rsidRPr="00666506" w:rsidRDefault="0030636C" w:rsidP="00F44A02">
            <w:pPr>
              <w:jc w:val="center"/>
            </w:pPr>
            <w:r w:rsidRPr="00666506">
              <w:t>1</w:t>
            </w:r>
          </w:p>
        </w:tc>
        <w:tc>
          <w:tcPr>
            <w:tcW w:w="3484" w:type="dxa"/>
          </w:tcPr>
          <w:p w14:paraId="204A5665" w14:textId="77777777" w:rsidR="0030636C" w:rsidRPr="00666506" w:rsidRDefault="0030636C" w:rsidP="00F44A02">
            <w:r w:rsidRPr="00666506">
              <w:t>MaBenhNhan</w:t>
            </w:r>
          </w:p>
        </w:tc>
        <w:tc>
          <w:tcPr>
            <w:tcW w:w="2123" w:type="dxa"/>
          </w:tcPr>
          <w:p w14:paraId="5EE12C38" w14:textId="77777777" w:rsidR="0030636C" w:rsidRPr="00666506" w:rsidRDefault="0030636C" w:rsidP="00F44A02">
            <w:r w:rsidRPr="00666506">
              <w:t>VARCHAR(255)</w:t>
            </w:r>
          </w:p>
        </w:tc>
        <w:tc>
          <w:tcPr>
            <w:tcW w:w="2123" w:type="dxa"/>
          </w:tcPr>
          <w:p w14:paraId="7F6A3DC7" w14:textId="77777777" w:rsidR="0030636C" w:rsidRPr="00666506" w:rsidRDefault="0030636C" w:rsidP="00F44A02">
            <w:r w:rsidRPr="00666506">
              <w:t>PRIMARY KEY</w:t>
            </w:r>
          </w:p>
        </w:tc>
      </w:tr>
      <w:tr w:rsidR="0030636C" w:rsidRPr="00666506" w14:paraId="3C099CFD" w14:textId="77777777" w:rsidTr="00FF0E82">
        <w:trPr>
          <w:trHeight w:val="718"/>
          <w:jc w:val="center"/>
        </w:trPr>
        <w:tc>
          <w:tcPr>
            <w:tcW w:w="1405" w:type="dxa"/>
          </w:tcPr>
          <w:p w14:paraId="4E75C9AD" w14:textId="77777777" w:rsidR="0030636C" w:rsidRPr="00666506" w:rsidRDefault="0030636C" w:rsidP="00F44A02">
            <w:pPr>
              <w:jc w:val="center"/>
            </w:pPr>
            <w:r w:rsidRPr="00666506">
              <w:t>2</w:t>
            </w:r>
          </w:p>
        </w:tc>
        <w:tc>
          <w:tcPr>
            <w:tcW w:w="3484" w:type="dxa"/>
          </w:tcPr>
          <w:p w14:paraId="17C6DFFF" w14:textId="77777777" w:rsidR="0030636C" w:rsidRPr="00666506" w:rsidRDefault="0030636C" w:rsidP="00F44A02">
            <w:r w:rsidRPr="00666506">
              <w:t>TenBenhNhan</w:t>
            </w:r>
          </w:p>
        </w:tc>
        <w:tc>
          <w:tcPr>
            <w:tcW w:w="2123" w:type="dxa"/>
          </w:tcPr>
          <w:p w14:paraId="438BED90" w14:textId="77777777" w:rsidR="0030636C" w:rsidRPr="00666506" w:rsidRDefault="0030636C" w:rsidP="00F44A02">
            <w:r w:rsidRPr="00666506">
              <w:t>VARCHAR(255)</w:t>
            </w:r>
          </w:p>
        </w:tc>
        <w:tc>
          <w:tcPr>
            <w:tcW w:w="2123" w:type="dxa"/>
          </w:tcPr>
          <w:p w14:paraId="6A25826E" w14:textId="77777777" w:rsidR="0030636C" w:rsidRPr="00666506" w:rsidRDefault="0030636C" w:rsidP="00F44A02"/>
        </w:tc>
      </w:tr>
      <w:tr w:rsidR="0030636C" w:rsidRPr="00666506" w14:paraId="0874A154" w14:textId="77777777" w:rsidTr="00FF0E82">
        <w:trPr>
          <w:trHeight w:val="718"/>
          <w:jc w:val="center"/>
        </w:trPr>
        <w:tc>
          <w:tcPr>
            <w:tcW w:w="1405" w:type="dxa"/>
          </w:tcPr>
          <w:p w14:paraId="57D86662" w14:textId="77777777" w:rsidR="0030636C" w:rsidRPr="00666506" w:rsidRDefault="0030636C" w:rsidP="00F44A02">
            <w:pPr>
              <w:jc w:val="center"/>
            </w:pPr>
            <w:r w:rsidRPr="00666506">
              <w:t>3</w:t>
            </w:r>
          </w:p>
        </w:tc>
        <w:tc>
          <w:tcPr>
            <w:tcW w:w="3484" w:type="dxa"/>
          </w:tcPr>
          <w:p w14:paraId="23DC9A97" w14:textId="77777777" w:rsidR="0030636C" w:rsidRPr="00666506" w:rsidRDefault="0030636C" w:rsidP="00F44A02">
            <w:r w:rsidRPr="00666506">
              <w:t>NgaySinh</w:t>
            </w:r>
          </w:p>
        </w:tc>
        <w:tc>
          <w:tcPr>
            <w:tcW w:w="2123" w:type="dxa"/>
          </w:tcPr>
          <w:p w14:paraId="6123564A" w14:textId="77777777" w:rsidR="0030636C" w:rsidRPr="00666506" w:rsidRDefault="0030636C" w:rsidP="00F44A02">
            <w:r w:rsidRPr="00666506">
              <w:t>DATE</w:t>
            </w:r>
          </w:p>
        </w:tc>
        <w:tc>
          <w:tcPr>
            <w:tcW w:w="2123" w:type="dxa"/>
          </w:tcPr>
          <w:p w14:paraId="23B24102" w14:textId="77777777" w:rsidR="0030636C" w:rsidRPr="00666506" w:rsidRDefault="0030636C" w:rsidP="00F44A02"/>
        </w:tc>
      </w:tr>
      <w:tr w:rsidR="0030636C" w:rsidRPr="00666506" w14:paraId="70140DFF" w14:textId="77777777" w:rsidTr="00FF0E82">
        <w:trPr>
          <w:trHeight w:val="718"/>
          <w:jc w:val="center"/>
        </w:trPr>
        <w:tc>
          <w:tcPr>
            <w:tcW w:w="1405" w:type="dxa"/>
          </w:tcPr>
          <w:p w14:paraId="7D5DBE72" w14:textId="77777777" w:rsidR="0030636C" w:rsidRPr="00666506" w:rsidRDefault="0030636C" w:rsidP="00F44A02">
            <w:pPr>
              <w:jc w:val="center"/>
            </w:pPr>
            <w:r w:rsidRPr="00666506">
              <w:t>4</w:t>
            </w:r>
          </w:p>
        </w:tc>
        <w:tc>
          <w:tcPr>
            <w:tcW w:w="3484" w:type="dxa"/>
          </w:tcPr>
          <w:p w14:paraId="10601EB1" w14:textId="77777777" w:rsidR="0030636C" w:rsidRPr="00666506" w:rsidRDefault="0030636C" w:rsidP="00F44A02">
            <w:r w:rsidRPr="00666506">
              <w:t>SoDienThoai</w:t>
            </w:r>
          </w:p>
        </w:tc>
        <w:tc>
          <w:tcPr>
            <w:tcW w:w="2123" w:type="dxa"/>
          </w:tcPr>
          <w:p w14:paraId="528628C4" w14:textId="77777777" w:rsidR="0030636C" w:rsidRPr="00666506" w:rsidRDefault="0030636C" w:rsidP="00F44A02">
            <w:r>
              <w:t>VAR</w:t>
            </w:r>
            <w:r w:rsidRPr="00666506">
              <w:t>CHAR(10)</w:t>
            </w:r>
          </w:p>
        </w:tc>
        <w:tc>
          <w:tcPr>
            <w:tcW w:w="2123" w:type="dxa"/>
          </w:tcPr>
          <w:p w14:paraId="7FD6D771" w14:textId="77777777" w:rsidR="0030636C" w:rsidRPr="00666506" w:rsidRDefault="0030636C" w:rsidP="00F44A02"/>
        </w:tc>
      </w:tr>
      <w:tr w:rsidR="0030636C" w:rsidRPr="00666506" w14:paraId="7E856812" w14:textId="77777777" w:rsidTr="00FF0E82">
        <w:trPr>
          <w:trHeight w:val="718"/>
          <w:jc w:val="center"/>
        </w:trPr>
        <w:tc>
          <w:tcPr>
            <w:tcW w:w="1405" w:type="dxa"/>
          </w:tcPr>
          <w:p w14:paraId="4C69EAE5" w14:textId="77777777" w:rsidR="0030636C" w:rsidRPr="00666506" w:rsidRDefault="0030636C" w:rsidP="00F44A02">
            <w:pPr>
              <w:jc w:val="center"/>
            </w:pPr>
            <w:r w:rsidRPr="00666506">
              <w:t>5</w:t>
            </w:r>
          </w:p>
        </w:tc>
        <w:tc>
          <w:tcPr>
            <w:tcW w:w="3484" w:type="dxa"/>
          </w:tcPr>
          <w:p w14:paraId="16652564" w14:textId="77777777" w:rsidR="0030636C" w:rsidRPr="00666506" w:rsidRDefault="0030636C" w:rsidP="00F44A02">
            <w:r w:rsidRPr="00666506">
              <w:t>Mail</w:t>
            </w:r>
          </w:p>
        </w:tc>
        <w:tc>
          <w:tcPr>
            <w:tcW w:w="2123" w:type="dxa"/>
          </w:tcPr>
          <w:p w14:paraId="41582AC5" w14:textId="77777777" w:rsidR="0030636C" w:rsidRPr="00666506" w:rsidRDefault="0030636C" w:rsidP="00F44A02">
            <w:r w:rsidRPr="00666506">
              <w:t>VARCHAR(255)</w:t>
            </w:r>
          </w:p>
        </w:tc>
        <w:tc>
          <w:tcPr>
            <w:tcW w:w="2123" w:type="dxa"/>
          </w:tcPr>
          <w:p w14:paraId="6E6D9F4E" w14:textId="77777777" w:rsidR="0030636C" w:rsidRPr="00666506" w:rsidRDefault="0030636C" w:rsidP="00F44A02"/>
        </w:tc>
      </w:tr>
      <w:tr w:rsidR="0030636C" w:rsidRPr="00666506" w14:paraId="5CFD4604" w14:textId="77777777" w:rsidTr="00FF0E82">
        <w:trPr>
          <w:trHeight w:val="718"/>
          <w:jc w:val="center"/>
        </w:trPr>
        <w:tc>
          <w:tcPr>
            <w:tcW w:w="1405" w:type="dxa"/>
          </w:tcPr>
          <w:p w14:paraId="5EF67ABD" w14:textId="77777777" w:rsidR="0030636C" w:rsidRPr="00666506" w:rsidRDefault="0030636C" w:rsidP="00F44A02">
            <w:pPr>
              <w:jc w:val="center"/>
            </w:pPr>
            <w:r w:rsidRPr="00666506">
              <w:lastRenderedPageBreak/>
              <w:t>6</w:t>
            </w:r>
          </w:p>
        </w:tc>
        <w:tc>
          <w:tcPr>
            <w:tcW w:w="3484" w:type="dxa"/>
          </w:tcPr>
          <w:p w14:paraId="30CF9CC5" w14:textId="77777777" w:rsidR="0030636C" w:rsidRPr="00666506" w:rsidRDefault="0030636C" w:rsidP="00F44A02">
            <w:r w:rsidRPr="00666506">
              <w:t>SoDienThoaiNguoiThan</w:t>
            </w:r>
          </w:p>
        </w:tc>
        <w:tc>
          <w:tcPr>
            <w:tcW w:w="2123" w:type="dxa"/>
          </w:tcPr>
          <w:p w14:paraId="27BE11ED" w14:textId="77777777" w:rsidR="0030636C" w:rsidRPr="00666506" w:rsidRDefault="0030636C" w:rsidP="00F44A02">
            <w:r>
              <w:t>VAR</w:t>
            </w:r>
            <w:r w:rsidRPr="00666506">
              <w:t>CHAR(10)</w:t>
            </w:r>
          </w:p>
        </w:tc>
        <w:tc>
          <w:tcPr>
            <w:tcW w:w="2123" w:type="dxa"/>
          </w:tcPr>
          <w:p w14:paraId="41C27B34" w14:textId="77777777" w:rsidR="0030636C" w:rsidRPr="00666506" w:rsidRDefault="0030636C" w:rsidP="00F44A02"/>
        </w:tc>
      </w:tr>
      <w:tr w:rsidR="0030636C" w:rsidRPr="00666506" w14:paraId="7CECCD2D" w14:textId="77777777" w:rsidTr="00FF0E82">
        <w:trPr>
          <w:trHeight w:val="718"/>
          <w:jc w:val="center"/>
        </w:trPr>
        <w:tc>
          <w:tcPr>
            <w:tcW w:w="1405" w:type="dxa"/>
          </w:tcPr>
          <w:p w14:paraId="7B73F645" w14:textId="77777777" w:rsidR="0030636C" w:rsidRPr="00666506" w:rsidRDefault="0030636C" w:rsidP="00F44A02">
            <w:pPr>
              <w:jc w:val="center"/>
            </w:pPr>
            <w:r w:rsidRPr="00666506">
              <w:t>7</w:t>
            </w:r>
          </w:p>
        </w:tc>
        <w:tc>
          <w:tcPr>
            <w:tcW w:w="3484" w:type="dxa"/>
          </w:tcPr>
          <w:p w14:paraId="2ABBA7B5" w14:textId="77777777" w:rsidR="0030636C" w:rsidRPr="00666506" w:rsidRDefault="0030636C" w:rsidP="00F44A02">
            <w:r w:rsidRPr="00666506">
              <w:t>DiaChi</w:t>
            </w:r>
          </w:p>
        </w:tc>
        <w:tc>
          <w:tcPr>
            <w:tcW w:w="2123" w:type="dxa"/>
          </w:tcPr>
          <w:p w14:paraId="7C1DA14B" w14:textId="77777777" w:rsidR="0030636C" w:rsidRPr="00666506" w:rsidRDefault="0030636C" w:rsidP="00F44A02">
            <w:r w:rsidRPr="00666506">
              <w:t>VARCHAR(255)</w:t>
            </w:r>
          </w:p>
        </w:tc>
        <w:tc>
          <w:tcPr>
            <w:tcW w:w="2123" w:type="dxa"/>
          </w:tcPr>
          <w:p w14:paraId="17C1B295" w14:textId="77777777" w:rsidR="0030636C" w:rsidRPr="00666506" w:rsidRDefault="0030636C" w:rsidP="00F44A02"/>
        </w:tc>
      </w:tr>
      <w:tr w:rsidR="0030636C" w:rsidRPr="00666506" w14:paraId="3E976897" w14:textId="77777777" w:rsidTr="00FF0E82">
        <w:trPr>
          <w:trHeight w:val="718"/>
          <w:jc w:val="center"/>
        </w:trPr>
        <w:tc>
          <w:tcPr>
            <w:tcW w:w="1405" w:type="dxa"/>
          </w:tcPr>
          <w:p w14:paraId="73DB37F5" w14:textId="77777777" w:rsidR="0030636C" w:rsidRPr="00551B97" w:rsidRDefault="0030636C" w:rsidP="00F44A02">
            <w:pPr>
              <w:jc w:val="center"/>
            </w:pPr>
            <w:r>
              <w:t>9</w:t>
            </w:r>
          </w:p>
        </w:tc>
        <w:tc>
          <w:tcPr>
            <w:tcW w:w="3484" w:type="dxa"/>
          </w:tcPr>
          <w:p w14:paraId="3BFEADA3" w14:textId="77777777" w:rsidR="0030636C" w:rsidRPr="00551B97" w:rsidRDefault="0030636C" w:rsidP="00F44A02">
            <w:r>
              <w:t>GioiTinh</w:t>
            </w:r>
          </w:p>
        </w:tc>
        <w:tc>
          <w:tcPr>
            <w:tcW w:w="2123" w:type="dxa"/>
          </w:tcPr>
          <w:p w14:paraId="34582BE5" w14:textId="77777777" w:rsidR="0030636C" w:rsidRPr="00666506" w:rsidRDefault="0030636C" w:rsidP="00F44A02">
            <w:r w:rsidRPr="00666506">
              <w:t>VARCHAR(255)</w:t>
            </w:r>
          </w:p>
        </w:tc>
        <w:tc>
          <w:tcPr>
            <w:tcW w:w="2123" w:type="dxa"/>
          </w:tcPr>
          <w:p w14:paraId="3598B653" w14:textId="77777777" w:rsidR="0030636C" w:rsidRPr="00666506" w:rsidRDefault="0030636C" w:rsidP="00F44A02"/>
        </w:tc>
      </w:tr>
      <w:tr w:rsidR="0030636C" w:rsidRPr="00666506" w14:paraId="6FBBDA67" w14:textId="77777777" w:rsidTr="00FF0E82">
        <w:trPr>
          <w:trHeight w:val="718"/>
          <w:jc w:val="center"/>
        </w:trPr>
        <w:tc>
          <w:tcPr>
            <w:tcW w:w="1405" w:type="dxa"/>
          </w:tcPr>
          <w:p w14:paraId="51944BE9" w14:textId="77777777" w:rsidR="0030636C" w:rsidRDefault="0030636C" w:rsidP="00F44A02">
            <w:pPr>
              <w:jc w:val="center"/>
            </w:pPr>
            <w:r>
              <w:t>10</w:t>
            </w:r>
          </w:p>
        </w:tc>
        <w:tc>
          <w:tcPr>
            <w:tcW w:w="3484" w:type="dxa"/>
          </w:tcPr>
          <w:p w14:paraId="4131086E" w14:textId="77777777" w:rsidR="0030636C" w:rsidRDefault="0030636C" w:rsidP="00F44A02">
            <w:r>
              <w:t>CanNang</w:t>
            </w:r>
          </w:p>
        </w:tc>
        <w:tc>
          <w:tcPr>
            <w:tcW w:w="2123" w:type="dxa"/>
          </w:tcPr>
          <w:p w14:paraId="111D3530" w14:textId="77777777" w:rsidR="0030636C" w:rsidRPr="00092A16" w:rsidRDefault="0030636C" w:rsidP="00F44A02">
            <w:r>
              <w:t>FLOAT</w:t>
            </w:r>
          </w:p>
        </w:tc>
        <w:tc>
          <w:tcPr>
            <w:tcW w:w="2123" w:type="dxa"/>
          </w:tcPr>
          <w:p w14:paraId="288E2205" w14:textId="77777777" w:rsidR="0030636C" w:rsidRPr="00666506" w:rsidRDefault="0030636C" w:rsidP="00F44A02"/>
        </w:tc>
      </w:tr>
      <w:tr w:rsidR="0030636C" w:rsidRPr="00666506" w14:paraId="4E2A2445" w14:textId="77777777" w:rsidTr="00FF0E82">
        <w:trPr>
          <w:trHeight w:val="718"/>
          <w:jc w:val="center"/>
        </w:trPr>
        <w:tc>
          <w:tcPr>
            <w:tcW w:w="1405" w:type="dxa"/>
          </w:tcPr>
          <w:p w14:paraId="14B6914A" w14:textId="77777777" w:rsidR="0030636C" w:rsidRDefault="0030636C" w:rsidP="00F44A02">
            <w:pPr>
              <w:jc w:val="center"/>
            </w:pPr>
            <w:r>
              <w:t>11</w:t>
            </w:r>
          </w:p>
        </w:tc>
        <w:tc>
          <w:tcPr>
            <w:tcW w:w="3484" w:type="dxa"/>
          </w:tcPr>
          <w:p w14:paraId="3AF07EB4" w14:textId="77777777" w:rsidR="0030636C" w:rsidRDefault="0030636C" w:rsidP="00F44A02">
            <w:r>
              <w:t>MaBacSi</w:t>
            </w:r>
          </w:p>
        </w:tc>
        <w:tc>
          <w:tcPr>
            <w:tcW w:w="2123" w:type="dxa"/>
          </w:tcPr>
          <w:p w14:paraId="3739896C" w14:textId="77777777" w:rsidR="0030636C" w:rsidRDefault="0030636C" w:rsidP="00F44A02">
            <w:r w:rsidRPr="00666506">
              <w:t>VARCHAR(255)</w:t>
            </w:r>
          </w:p>
        </w:tc>
        <w:tc>
          <w:tcPr>
            <w:tcW w:w="2123" w:type="dxa"/>
          </w:tcPr>
          <w:p w14:paraId="3559B965" w14:textId="77777777" w:rsidR="0030636C" w:rsidRPr="00666506" w:rsidRDefault="0030636C" w:rsidP="00F44A02"/>
        </w:tc>
      </w:tr>
      <w:tr w:rsidR="0030636C" w:rsidRPr="00666506" w14:paraId="19F50336" w14:textId="77777777" w:rsidTr="00FF0E82">
        <w:trPr>
          <w:trHeight w:val="718"/>
          <w:jc w:val="center"/>
        </w:trPr>
        <w:tc>
          <w:tcPr>
            <w:tcW w:w="1405" w:type="dxa"/>
          </w:tcPr>
          <w:p w14:paraId="3021F441" w14:textId="0898CCEE" w:rsidR="0030636C" w:rsidRPr="0030636C" w:rsidRDefault="0030636C" w:rsidP="00F44A02">
            <w:pPr>
              <w:jc w:val="center"/>
              <w:rPr>
                <w:lang w:val="en-US"/>
              </w:rPr>
            </w:pPr>
            <w:r>
              <w:rPr>
                <w:lang w:val="en-US"/>
              </w:rPr>
              <w:t>12</w:t>
            </w:r>
          </w:p>
        </w:tc>
        <w:tc>
          <w:tcPr>
            <w:tcW w:w="3484" w:type="dxa"/>
          </w:tcPr>
          <w:p w14:paraId="21A42F04" w14:textId="3D27117E" w:rsidR="0030636C" w:rsidRPr="0030636C" w:rsidRDefault="0030636C" w:rsidP="00F44A02">
            <w:pPr>
              <w:rPr>
                <w:lang w:val="en-US"/>
              </w:rPr>
            </w:pPr>
            <w:r>
              <w:rPr>
                <w:lang w:val="en-US"/>
              </w:rPr>
              <w:t>Avatar</w:t>
            </w:r>
          </w:p>
        </w:tc>
        <w:tc>
          <w:tcPr>
            <w:tcW w:w="2123" w:type="dxa"/>
          </w:tcPr>
          <w:p w14:paraId="32AC7848" w14:textId="7DB55CAB" w:rsidR="0030636C" w:rsidRPr="0030636C" w:rsidRDefault="0030636C" w:rsidP="00F44A02">
            <w:pPr>
              <w:rPr>
                <w:lang w:val="en-US"/>
              </w:rPr>
            </w:pPr>
            <w:r>
              <w:rPr>
                <w:lang w:val="en-US"/>
              </w:rPr>
              <w:t>TEXT</w:t>
            </w:r>
          </w:p>
        </w:tc>
        <w:tc>
          <w:tcPr>
            <w:tcW w:w="2123" w:type="dxa"/>
          </w:tcPr>
          <w:p w14:paraId="1D8F351B" w14:textId="77777777" w:rsidR="0030636C" w:rsidRPr="00666506" w:rsidRDefault="0030636C" w:rsidP="00F44A02"/>
        </w:tc>
      </w:tr>
    </w:tbl>
    <w:p w14:paraId="288317DD" w14:textId="77777777" w:rsidR="0030636C" w:rsidRPr="00322F68" w:rsidRDefault="0030636C" w:rsidP="00322F68">
      <w:pPr>
        <w:pStyle w:val="ListParagraph"/>
        <w:numPr>
          <w:ilvl w:val="0"/>
          <w:numId w:val="61"/>
        </w:numPr>
        <w:pBdr>
          <w:top w:val="nil"/>
          <w:left w:val="nil"/>
          <w:bottom w:val="nil"/>
          <w:right w:val="nil"/>
          <w:between w:val="nil"/>
        </w:pBdr>
        <w:spacing w:before="120" w:line="288" w:lineRule="auto"/>
        <w:ind w:left="0" w:firstLine="567"/>
        <w:jc w:val="both"/>
        <w:rPr>
          <w:color w:val="000000"/>
        </w:rPr>
      </w:pPr>
      <w:r w:rsidRPr="00322F68">
        <w:rPr>
          <w:rFonts w:eastAsia="Times New Roman" w:cs="Times New Roman"/>
          <w:color w:val="000000"/>
          <w:szCs w:val="26"/>
        </w:rPr>
        <w:t>Mã bệnh nhân: mỗi bệnh nhân chỉ có 1 mã bệnh nhân duy nhất.</w:t>
      </w:r>
    </w:p>
    <w:p w14:paraId="48373BBF" w14:textId="77777777" w:rsidR="0030636C" w:rsidRPr="00322F68" w:rsidRDefault="0030636C" w:rsidP="00322F68">
      <w:pPr>
        <w:pStyle w:val="ListParagraph"/>
        <w:numPr>
          <w:ilvl w:val="0"/>
          <w:numId w:val="61"/>
        </w:numPr>
        <w:pBdr>
          <w:top w:val="nil"/>
          <w:left w:val="nil"/>
          <w:bottom w:val="nil"/>
          <w:right w:val="nil"/>
          <w:between w:val="nil"/>
        </w:pBdr>
        <w:spacing w:line="288" w:lineRule="auto"/>
        <w:ind w:left="0" w:firstLine="567"/>
        <w:jc w:val="both"/>
        <w:rPr>
          <w:color w:val="000000"/>
        </w:rPr>
      </w:pPr>
      <w:r w:rsidRPr="00322F68">
        <w:rPr>
          <w:rFonts w:eastAsia="Times New Roman" w:cs="Times New Roman"/>
          <w:color w:val="000000"/>
          <w:szCs w:val="26"/>
        </w:rPr>
        <w:t>Tên bệnh nhân: họ tên của bệnh nhân.</w:t>
      </w:r>
    </w:p>
    <w:p w14:paraId="09FBECA6" w14:textId="77777777" w:rsidR="0030636C" w:rsidRPr="00322F68" w:rsidRDefault="0030636C" w:rsidP="00322F68">
      <w:pPr>
        <w:pStyle w:val="ListParagraph"/>
        <w:numPr>
          <w:ilvl w:val="0"/>
          <w:numId w:val="61"/>
        </w:numPr>
        <w:pBdr>
          <w:top w:val="nil"/>
          <w:left w:val="nil"/>
          <w:bottom w:val="nil"/>
          <w:right w:val="nil"/>
          <w:between w:val="nil"/>
        </w:pBdr>
        <w:spacing w:line="288" w:lineRule="auto"/>
        <w:ind w:left="0" w:firstLine="567"/>
        <w:jc w:val="both"/>
        <w:rPr>
          <w:color w:val="000000"/>
        </w:rPr>
      </w:pPr>
      <w:r w:rsidRPr="00322F68">
        <w:rPr>
          <w:rFonts w:eastAsia="Times New Roman" w:cs="Times New Roman"/>
          <w:color w:val="000000"/>
          <w:szCs w:val="26"/>
        </w:rPr>
        <w:t>Ngày sinh: ngày tháng năm sinh của bệnh nhân.</w:t>
      </w:r>
    </w:p>
    <w:p w14:paraId="20B2631D" w14:textId="77777777" w:rsidR="0030636C" w:rsidRPr="00322F68" w:rsidRDefault="0030636C" w:rsidP="00322F68">
      <w:pPr>
        <w:pStyle w:val="ListParagraph"/>
        <w:numPr>
          <w:ilvl w:val="0"/>
          <w:numId w:val="61"/>
        </w:numPr>
        <w:pBdr>
          <w:top w:val="nil"/>
          <w:left w:val="nil"/>
          <w:bottom w:val="nil"/>
          <w:right w:val="nil"/>
          <w:between w:val="nil"/>
        </w:pBdr>
        <w:spacing w:line="288" w:lineRule="auto"/>
        <w:ind w:left="0" w:firstLine="567"/>
        <w:jc w:val="both"/>
        <w:rPr>
          <w:color w:val="000000"/>
        </w:rPr>
      </w:pPr>
      <w:r w:rsidRPr="00322F68">
        <w:rPr>
          <w:rFonts w:eastAsia="Times New Roman" w:cs="Times New Roman"/>
          <w:color w:val="000000"/>
          <w:szCs w:val="26"/>
        </w:rPr>
        <w:t>Số điện thoại: số điện thoại của bệnh nhân.</w:t>
      </w:r>
    </w:p>
    <w:p w14:paraId="76911BF6" w14:textId="3A764467" w:rsidR="0030636C" w:rsidRPr="00322F68" w:rsidRDefault="0030636C" w:rsidP="00322F68">
      <w:pPr>
        <w:pStyle w:val="ListParagraph"/>
        <w:numPr>
          <w:ilvl w:val="0"/>
          <w:numId w:val="61"/>
        </w:numPr>
        <w:pBdr>
          <w:top w:val="nil"/>
          <w:left w:val="nil"/>
          <w:bottom w:val="nil"/>
          <w:right w:val="nil"/>
          <w:between w:val="nil"/>
        </w:pBdr>
        <w:spacing w:line="288" w:lineRule="auto"/>
        <w:ind w:left="0" w:firstLine="567"/>
        <w:jc w:val="both"/>
        <w:rPr>
          <w:color w:val="000000"/>
        </w:rPr>
      </w:pPr>
      <w:r w:rsidRPr="00322F68">
        <w:rPr>
          <w:rFonts w:eastAsia="Times New Roman" w:cs="Times New Roman"/>
          <w:color w:val="000000"/>
          <w:szCs w:val="26"/>
        </w:rPr>
        <w:t>Mail: email</w:t>
      </w:r>
      <w:r w:rsidR="00E60D43" w:rsidRPr="00322F68">
        <w:rPr>
          <w:rFonts w:eastAsia="Times New Roman" w:cs="Times New Roman"/>
          <w:color w:val="000000"/>
          <w:szCs w:val="26"/>
          <w:lang w:val="en-US"/>
        </w:rPr>
        <w:t xml:space="preserve"> cá nhân</w:t>
      </w:r>
      <w:r w:rsidRPr="00322F68">
        <w:rPr>
          <w:rFonts w:eastAsia="Times New Roman" w:cs="Times New Roman"/>
          <w:color w:val="000000"/>
          <w:szCs w:val="26"/>
        </w:rPr>
        <w:t xml:space="preserve"> của bệnh nhân</w:t>
      </w:r>
      <w:r w:rsidR="00E60D43" w:rsidRPr="00322F68">
        <w:rPr>
          <w:rFonts w:eastAsia="Times New Roman" w:cs="Times New Roman"/>
          <w:color w:val="000000"/>
          <w:szCs w:val="26"/>
          <w:lang w:val="en-US"/>
        </w:rPr>
        <w:t>.</w:t>
      </w:r>
    </w:p>
    <w:p w14:paraId="37EA90B2" w14:textId="3E90FF96" w:rsidR="0030636C" w:rsidRPr="00322F68" w:rsidRDefault="0030636C" w:rsidP="00322F68">
      <w:pPr>
        <w:pStyle w:val="ListParagraph"/>
        <w:numPr>
          <w:ilvl w:val="0"/>
          <w:numId w:val="61"/>
        </w:numPr>
        <w:pBdr>
          <w:top w:val="nil"/>
          <w:left w:val="nil"/>
          <w:bottom w:val="nil"/>
          <w:right w:val="nil"/>
          <w:between w:val="nil"/>
        </w:pBdr>
        <w:spacing w:line="288" w:lineRule="auto"/>
        <w:ind w:left="0" w:firstLine="567"/>
        <w:jc w:val="both"/>
        <w:rPr>
          <w:color w:val="000000"/>
        </w:rPr>
      </w:pPr>
      <w:r w:rsidRPr="00322F68">
        <w:rPr>
          <w:rFonts w:eastAsia="Times New Roman" w:cs="Times New Roman"/>
          <w:color w:val="000000"/>
          <w:szCs w:val="26"/>
        </w:rPr>
        <w:t>Số điện thoại người thân: số điện thoại của người thân bệnh nhân, dùng để liên</w:t>
      </w:r>
      <w:r w:rsidR="00EE5381" w:rsidRPr="00322F68">
        <w:rPr>
          <w:rFonts w:eastAsia="Times New Roman" w:cs="Times New Roman"/>
          <w:color w:val="000000"/>
          <w:szCs w:val="26"/>
          <w:lang w:val="en-US"/>
        </w:rPr>
        <w:t xml:space="preserve"> </w:t>
      </w:r>
      <w:r w:rsidRPr="00322F68">
        <w:rPr>
          <w:rFonts w:eastAsia="Times New Roman" w:cs="Times New Roman"/>
          <w:color w:val="000000"/>
          <w:szCs w:val="26"/>
        </w:rPr>
        <w:t>lạc khi hệ thống phát tín hiệu cảnh báo.</w:t>
      </w:r>
    </w:p>
    <w:p w14:paraId="3CBDDEE5" w14:textId="77777777" w:rsidR="0030636C" w:rsidRPr="00322F68" w:rsidRDefault="0030636C" w:rsidP="00322F68">
      <w:pPr>
        <w:pStyle w:val="ListParagraph"/>
        <w:numPr>
          <w:ilvl w:val="0"/>
          <w:numId w:val="61"/>
        </w:numPr>
        <w:pBdr>
          <w:top w:val="nil"/>
          <w:left w:val="nil"/>
          <w:bottom w:val="nil"/>
          <w:right w:val="nil"/>
          <w:between w:val="nil"/>
        </w:pBdr>
        <w:spacing w:line="288" w:lineRule="auto"/>
        <w:ind w:left="0" w:firstLine="567"/>
        <w:jc w:val="both"/>
        <w:rPr>
          <w:color w:val="000000"/>
        </w:rPr>
      </w:pPr>
      <w:r w:rsidRPr="00322F68">
        <w:rPr>
          <w:rFonts w:eastAsia="Times New Roman" w:cs="Times New Roman"/>
          <w:color w:val="000000"/>
          <w:szCs w:val="26"/>
        </w:rPr>
        <w:t>Địa chỉ: địa chỉ của bệnh nhân</w:t>
      </w:r>
    </w:p>
    <w:p w14:paraId="7C4C88E9" w14:textId="48729797" w:rsidR="0030636C" w:rsidRPr="00322F68" w:rsidRDefault="0030636C" w:rsidP="00322F68">
      <w:pPr>
        <w:pStyle w:val="ListParagraph"/>
        <w:numPr>
          <w:ilvl w:val="0"/>
          <w:numId w:val="61"/>
        </w:numPr>
        <w:pBdr>
          <w:top w:val="nil"/>
          <w:left w:val="nil"/>
          <w:bottom w:val="nil"/>
          <w:right w:val="nil"/>
          <w:between w:val="nil"/>
        </w:pBdr>
        <w:spacing w:line="288" w:lineRule="auto"/>
        <w:ind w:left="0" w:firstLine="567"/>
        <w:jc w:val="both"/>
        <w:rPr>
          <w:color w:val="000000"/>
        </w:rPr>
      </w:pPr>
      <w:r w:rsidRPr="00322F68">
        <w:rPr>
          <w:rFonts w:eastAsia="Times New Roman" w:cs="Times New Roman"/>
          <w:color w:val="000000"/>
          <w:szCs w:val="26"/>
        </w:rPr>
        <w:t>Giới tính: giới tính của bệnh nhân.</w:t>
      </w:r>
    </w:p>
    <w:p w14:paraId="1F2D4AD5" w14:textId="77777777" w:rsidR="0030636C" w:rsidRPr="00322F68" w:rsidRDefault="0030636C" w:rsidP="00322F68">
      <w:pPr>
        <w:pStyle w:val="ListParagraph"/>
        <w:numPr>
          <w:ilvl w:val="0"/>
          <w:numId w:val="61"/>
        </w:numPr>
        <w:pBdr>
          <w:top w:val="nil"/>
          <w:left w:val="nil"/>
          <w:bottom w:val="nil"/>
          <w:right w:val="nil"/>
          <w:between w:val="nil"/>
        </w:pBdr>
        <w:spacing w:line="288" w:lineRule="auto"/>
        <w:ind w:left="0" w:firstLine="567"/>
        <w:jc w:val="both"/>
        <w:rPr>
          <w:color w:val="000000"/>
        </w:rPr>
      </w:pPr>
      <w:r w:rsidRPr="00322F68">
        <w:rPr>
          <w:rFonts w:eastAsia="Times New Roman" w:cs="Times New Roman"/>
          <w:color w:val="000000"/>
          <w:szCs w:val="26"/>
        </w:rPr>
        <w:t>Cân nặng: cân nặng của bệnh nhân.</w:t>
      </w:r>
    </w:p>
    <w:p w14:paraId="279C8E58" w14:textId="77777777" w:rsidR="0030636C" w:rsidRPr="00322F68" w:rsidRDefault="0030636C" w:rsidP="00322F68">
      <w:pPr>
        <w:pStyle w:val="ListParagraph"/>
        <w:numPr>
          <w:ilvl w:val="0"/>
          <w:numId w:val="61"/>
        </w:numPr>
        <w:pBdr>
          <w:top w:val="nil"/>
          <w:left w:val="nil"/>
          <w:bottom w:val="nil"/>
          <w:right w:val="nil"/>
          <w:between w:val="nil"/>
        </w:pBdr>
        <w:spacing w:line="288" w:lineRule="auto"/>
        <w:ind w:left="0" w:firstLine="567"/>
        <w:jc w:val="both"/>
        <w:rPr>
          <w:color w:val="000000"/>
        </w:rPr>
      </w:pPr>
      <w:r w:rsidRPr="00322F68">
        <w:rPr>
          <w:rFonts w:eastAsia="Times New Roman" w:cs="Times New Roman"/>
          <w:color w:val="000000"/>
          <w:szCs w:val="26"/>
        </w:rPr>
        <w:t>Mã bác sĩ: chứa mã bác sĩ điều trị.</w:t>
      </w:r>
    </w:p>
    <w:p w14:paraId="74CF1539" w14:textId="0D74CA42" w:rsidR="00757F70" w:rsidRPr="00322F68" w:rsidRDefault="0030636C" w:rsidP="00322F68">
      <w:pPr>
        <w:pStyle w:val="ListParagraph"/>
        <w:numPr>
          <w:ilvl w:val="0"/>
          <w:numId w:val="61"/>
        </w:numPr>
        <w:pBdr>
          <w:top w:val="nil"/>
          <w:left w:val="nil"/>
          <w:bottom w:val="nil"/>
          <w:right w:val="nil"/>
          <w:between w:val="nil"/>
        </w:pBdr>
        <w:spacing w:line="288" w:lineRule="auto"/>
        <w:ind w:left="0" w:firstLine="567"/>
        <w:jc w:val="both"/>
        <w:rPr>
          <w:color w:val="000000"/>
        </w:rPr>
      </w:pPr>
      <w:r w:rsidRPr="00322F68">
        <w:rPr>
          <w:rFonts w:eastAsia="Times New Roman" w:cs="Times New Roman"/>
          <w:color w:val="000000"/>
          <w:szCs w:val="26"/>
          <w:lang w:val="en-US"/>
        </w:rPr>
        <w:t>Avatar: chứa đường dẫn đến ảnh đại diện của bệnh nhân</w:t>
      </w:r>
    </w:p>
    <w:p w14:paraId="21006341" w14:textId="326CF3EF" w:rsidR="0030636C" w:rsidRDefault="0030636C" w:rsidP="00B71782">
      <w:pPr>
        <w:pStyle w:val="Heading4"/>
        <w:ind w:firstLine="0"/>
        <w:rPr>
          <w:lang w:val="en-US"/>
        </w:rPr>
      </w:pPr>
      <w:r>
        <w:rPr>
          <w:lang w:val="en-US"/>
        </w:rPr>
        <w:t>3.2.2.</w:t>
      </w:r>
      <w:r w:rsidR="00DB6E57">
        <w:rPr>
          <w:lang w:val="en-US"/>
        </w:rPr>
        <w:t>3</w:t>
      </w:r>
      <w:r>
        <w:rPr>
          <w:lang w:val="en-US"/>
        </w:rPr>
        <w:t xml:space="preserve"> Bảng thông tin bác sĩ</w:t>
      </w:r>
    </w:p>
    <w:p w14:paraId="1A9D8798" w14:textId="77777777" w:rsidR="0030636C" w:rsidRDefault="0030636C" w:rsidP="00A118FD">
      <w:pPr>
        <w:spacing w:line="288" w:lineRule="auto"/>
        <w:jc w:val="both"/>
        <w:rPr>
          <w:b/>
          <w:color w:val="000000"/>
          <w:sz w:val="20"/>
          <w:szCs w:val="20"/>
        </w:rPr>
      </w:pPr>
      <w:r>
        <w:t>Lưu trữ dữ liệu thông tin của bác sĩ, gồm các thông tin cơ bản về họ tên, ngày sinh, địa chỉ, số điện thoại, email, chuyên môn.</w:t>
      </w:r>
      <w:bookmarkStart w:id="92" w:name="_heading=h.3hv69ve" w:colFirst="0" w:colLast="0"/>
      <w:bookmarkEnd w:id="92"/>
    </w:p>
    <w:p w14:paraId="1D13BE0D" w14:textId="1C99B3B1" w:rsidR="00E524FF" w:rsidRDefault="00E524FF" w:rsidP="00E524FF">
      <w:pPr>
        <w:pStyle w:val="Caption"/>
        <w:keepNext/>
      </w:pPr>
      <w:bookmarkStart w:id="93" w:name="_Toc167277674"/>
      <w:r>
        <w:t xml:space="preserve">Bảng </w:t>
      </w:r>
      <w:r>
        <w:fldChar w:fldCharType="begin"/>
      </w:r>
      <w:r>
        <w:instrText xml:space="preserve"> SEQ Bảng \* ARABIC </w:instrText>
      </w:r>
      <w:r>
        <w:fldChar w:fldCharType="separate"/>
      </w:r>
      <w:r w:rsidR="00C35D19">
        <w:rPr>
          <w:noProof/>
        </w:rPr>
        <w:t>10</w:t>
      </w:r>
      <w:r>
        <w:fldChar w:fldCharType="end"/>
      </w:r>
      <w:r>
        <w:rPr>
          <w:lang w:val="en-US"/>
        </w:rPr>
        <w:t xml:space="preserve"> </w:t>
      </w:r>
      <w:r w:rsidRPr="00D25744">
        <w:rPr>
          <w:lang w:val="en-US"/>
        </w:rPr>
        <w:t>Bảng thông tin bác sĩ</w:t>
      </w:r>
      <w:bookmarkEnd w:id="93"/>
    </w:p>
    <w:tbl>
      <w:tblPr>
        <w:tblW w:w="843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84"/>
        <w:gridCol w:w="2321"/>
        <w:gridCol w:w="2678"/>
        <w:gridCol w:w="2053"/>
      </w:tblGrid>
      <w:tr w:rsidR="0030636C" w14:paraId="2BE5436A" w14:textId="77777777" w:rsidTr="00FF0E82">
        <w:trPr>
          <w:trHeight w:val="718"/>
        </w:trPr>
        <w:tc>
          <w:tcPr>
            <w:tcW w:w="1384" w:type="dxa"/>
            <w:shd w:val="clear" w:color="auto" w:fill="D9D9D9" w:themeFill="background1" w:themeFillShade="D9"/>
            <w:vAlign w:val="center"/>
          </w:tcPr>
          <w:p w14:paraId="538C7E6C" w14:textId="77777777" w:rsidR="0030636C" w:rsidRDefault="0030636C" w:rsidP="00FF0E82">
            <w:pPr>
              <w:jc w:val="center"/>
              <w:rPr>
                <w:b/>
              </w:rPr>
            </w:pPr>
            <w:r>
              <w:rPr>
                <w:b/>
              </w:rPr>
              <w:t>STT</w:t>
            </w:r>
          </w:p>
        </w:tc>
        <w:tc>
          <w:tcPr>
            <w:tcW w:w="2321" w:type="dxa"/>
            <w:shd w:val="clear" w:color="auto" w:fill="D9D9D9" w:themeFill="background1" w:themeFillShade="D9"/>
            <w:vAlign w:val="center"/>
          </w:tcPr>
          <w:p w14:paraId="4FDACACD" w14:textId="77777777" w:rsidR="0030636C" w:rsidRDefault="0030636C" w:rsidP="00FF0E82">
            <w:pPr>
              <w:jc w:val="center"/>
              <w:rPr>
                <w:b/>
              </w:rPr>
            </w:pPr>
            <w:r>
              <w:rPr>
                <w:b/>
              </w:rPr>
              <w:t>Tên trường</w:t>
            </w:r>
          </w:p>
        </w:tc>
        <w:tc>
          <w:tcPr>
            <w:tcW w:w="2678" w:type="dxa"/>
            <w:shd w:val="clear" w:color="auto" w:fill="D9D9D9" w:themeFill="background1" w:themeFillShade="D9"/>
            <w:vAlign w:val="center"/>
          </w:tcPr>
          <w:p w14:paraId="17A304F3" w14:textId="77777777" w:rsidR="0030636C" w:rsidRDefault="0030636C" w:rsidP="00FF0E82">
            <w:pPr>
              <w:jc w:val="center"/>
              <w:rPr>
                <w:b/>
              </w:rPr>
            </w:pPr>
            <w:r>
              <w:rPr>
                <w:b/>
              </w:rPr>
              <w:t>Kiểu dữ liệu</w:t>
            </w:r>
          </w:p>
        </w:tc>
        <w:tc>
          <w:tcPr>
            <w:tcW w:w="2053" w:type="dxa"/>
            <w:shd w:val="clear" w:color="auto" w:fill="D9D9D9" w:themeFill="background1" w:themeFillShade="D9"/>
            <w:vAlign w:val="center"/>
          </w:tcPr>
          <w:p w14:paraId="64019606" w14:textId="77777777" w:rsidR="0030636C" w:rsidRDefault="0030636C" w:rsidP="00FF0E82">
            <w:pPr>
              <w:jc w:val="center"/>
              <w:rPr>
                <w:b/>
              </w:rPr>
            </w:pPr>
            <w:r>
              <w:rPr>
                <w:b/>
              </w:rPr>
              <w:t>Mô tả</w:t>
            </w:r>
          </w:p>
        </w:tc>
      </w:tr>
      <w:tr w:rsidR="0030636C" w14:paraId="234ADCE6" w14:textId="77777777" w:rsidTr="00FF0E82">
        <w:trPr>
          <w:trHeight w:val="718"/>
        </w:trPr>
        <w:tc>
          <w:tcPr>
            <w:tcW w:w="1384" w:type="dxa"/>
          </w:tcPr>
          <w:p w14:paraId="15580E2E" w14:textId="77777777" w:rsidR="0030636C" w:rsidRDefault="0030636C" w:rsidP="00F44A02">
            <w:pPr>
              <w:jc w:val="center"/>
            </w:pPr>
            <w:r>
              <w:t>1</w:t>
            </w:r>
          </w:p>
        </w:tc>
        <w:tc>
          <w:tcPr>
            <w:tcW w:w="2321" w:type="dxa"/>
          </w:tcPr>
          <w:p w14:paraId="6E24B7ED" w14:textId="77777777" w:rsidR="0030636C" w:rsidRDefault="0030636C" w:rsidP="00F44A02">
            <w:r>
              <w:t>MaBacSi</w:t>
            </w:r>
          </w:p>
        </w:tc>
        <w:tc>
          <w:tcPr>
            <w:tcW w:w="2678" w:type="dxa"/>
          </w:tcPr>
          <w:p w14:paraId="11B0E84D" w14:textId="77777777" w:rsidR="0030636C" w:rsidRDefault="0030636C" w:rsidP="00F44A02">
            <w:r>
              <w:t>VARCHAR(255)</w:t>
            </w:r>
          </w:p>
        </w:tc>
        <w:tc>
          <w:tcPr>
            <w:tcW w:w="2053" w:type="dxa"/>
          </w:tcPr>
          <w:p w14:paraId="4ACC8659" w14:textId="77777777" w:rsidR="0030636C" w:rsidRDefault="0030636C" w:rsidP="00F44A02">
            <w:r>
              <w:t>PRIMARY KEY</w:t>
            </w:r>
          </w:p>
        </w:tc>
      </w:tr>
      <w:tr w:rsidR="0030636C" w14:paraId="63F1827A" w14:textId="77777777" w:rsidTr="00FF0E82">
        <w:trPr>
          <w:trHeight w:val="718"/>
        </w:trPr>
        <w:tc>
          <w:tcPr>
            <w:tcW w:w="1384" w:type="dxa"/>
          </w:tcPr>
          <w:p w14:paraId="0A0931DC" w14:textId="77777777" w:rsidR="0030636C" w:rsidRDefault="0030636C" w:rsidP="00F44A02">
            <w:pPr>
              <w:jc w:val="center"/>
            </w:pPr>
            <w:r>
              <w:t>2</w:t>
            </w:r>
          </w:p>
        </w:tc>
        <w:tc>
          <w:tcPr>
            <w:tcW w:w="2321" w:type="dxa"/>
          </w:tcPr>
          <w:p w14:paraId="1DCA7148" w14:textId="77777777" w:rsidR="0030636C" w:rsidRDefault="0030636C" w:rsidP="00F44A02">
            <w:r>
              <w:t>TenBacSi</w:t>
            </w:r>
          </w:p>
        </w:tc>
        <w:tc>
          <w:tcPr>
            <w:tcW w:w="2678" w:type="dxa"/>
          </w:tcPr>
          <w:p w14:paraId="7A689F02" w14:textId="77777777" w:rsidR="0030636C" w:rsidRDefault="0030636C" w:rsidP="00F44A02">
            <w:r>
              <w:t>VARCHAR(255)</w:t>
            </w:r>
          </w:p>
        </w:tc>
        <w:tc>
          <w:tcPr>
            <w:tcW w:w="2053" w:type="dxa"/>
          </w:tcPr>
          <w:p w14:paraId="1AA91759" w14:textId="77777777" w:rsidR="0030636C" w:rsidRDefault="0030636C" w:rsidP="00F44A02"/>
        </w:tc>
      </w:tr>
      <w:tr w:rsidR="0030636C" w14:paraId="3BBFCB98" w14:textId="77777777" w:rsidTr="00FF0E82">
        <w:trPr>
          <w:trHeight w:val="718"/>
        </w:trPr>
        <w:tc>
          <w:tcPr>
            <w:tcW w:w="1384" w:type="dxa"/>
          </w:tcPr>
          <w:p w14:paraId="432777A8" w14:textId="77777777" w:rsidR="0030636C" w:rsidRDefault="0030636C" w:rsidP="00F44A02">
            <w:pPr>
              <w:jc w:val="center"/>
            </w:pPr>
            <w:r>
              <w:t>3</w:t>
            </w:r>
          </w:p>
        </w:tc>
        <w:tc>
          <w:tcPr>
            <w:tcW w:w="2321" w:type="dxa"/>
          </w:tcPr>
          <w:p w14:paraId="5C26531A" w14:textId="77777777" w:rsidR="0030636C" w:rsidRDefault="0030636C" w:rsidP="00F44A02">
            <w:r>
              <w:t>NgaySinh</w:t>
            </w:r>
          </w:p>
        </w:tc>
        <w:tc>
          <w:tcPr>
            <w:tcW w:w="2678" w:type="dxa"/>
          </w:tcPr>
          <w:p w14:paraId="454EFBF0" w14:textId="77777777" w:rsidR="0030636C" w:rsidRDefault="0030636C" w:rsidP="00F44A02">
            <w:r>
              <w:t>DATE</w:t>
            </w:r>
          </w:p>
        </w:tc>
        <w:tc>
          <w:tcPr>
            <w:tcW w:w="2053" w:type="dxa"/>
          </w:tcPr>
          <w:p w14:paraId="02240AD2" w14:textId="77777777" w:rsidR="0030636C" w:rsidRDefault="0030636C" w:rsidP="00F44A02"/>
        </w:tc>
      </w:tr>
      <w:tr w:rsidR="0030636C" w14:paraId="692FFD6B" w14:textId="77777777" w:rsidTr="00FF0E82">
        <w:trPr>
          <w:trHeight w:val="718"/>
        </w:trPr>
        <w:tc>
          <w:tcPr>
            <w:tcW w:w="1384" w:type="dxa"/>
          </w:tcPr>
          <w:p w14:paraId="47F24DA1" w14:textId="77777777" w:rsidR="0030636C" w:rsidRDefault="0030636C" w:rsidP="00F44A02">
            <w:pPr>
              <w:jc w:val="center"/>
            </w:pPr>
            <w:r>
              <w:lastRenderedPageBreak/>
              <w:t>4</w:t>
            </w:r>
          </w:p>
        </w:tc>
        <w:tc>
          <w:tcPr>
            <w:tcW w:w="2321" w:type="dxa"/>
          </w:tcPr>
          <w:p w14:paraId="3598E7F0" w14:textId="77777777" w:rsidR="0030636C" w:rsidRDefault="0030636C" w:rsidP="00F44A02">
            <w:r>
              <w:t>SoDienThoai</w:t>
            </w:r>
          </w:p>
        </w:tc>
        <w:tc>
          <w:tcPr>
            <w:tcW w:w="2678" w:type="dxa"/>
          </w:tcPr>
          <w:p w14:paraId="4606C2D8" w14:textId="77777777" w:rsidR="0030636C" w:rsidRDefault="0030636C" w:rsidP="00F44A02">
            <w:r>
              <w:t>VARCHAR(10)</w:t>
            </w:r>
          </w:p>
        </w:tc>
        <w:tc>
          <w:tcPr>
            <w:tcW w:w="2053" w:type="dxa"/>
          </w:tcPr>
          <w:p w14:paraId="0C6DBE73" w14:textId="77777777" w:rsidR="0030636C" w:rsidRDefault="0030636C" w:rsidP="00F44A02"/>
        </w:tc>
      </w:tr>
      <w:tr w:rsidR="0030636C" w14:paraId="5A230EEA" w14:textId="77777777" w:rsidTr="00FF0E82">
        <w:trPr>
          <w:trHeight w:val="718"/>
        </w:trPr>
        <w:tc>
          <w:tcPr>
            <w:tcW w:w="1384" w:type="dxa"/>
          </w:tcPr>
          <w:p w14:paraId="7119E230" w14:textId="77777777" w:rsidR="0030636C" w:rsidRDefault="0030636C" w:rsidP="00F44A02">
            <w:pPr>
              <w:jc w:val="center"/>
            </w:pPr>
            <w:r>
              <w:t>5</w:t>
            </w:r>
          </w:p>
        </w:tc>
        <w:tc>
          <w:tcPr>
            <w:tcW w:w="2321" w:type="dxa"/>
          </w:tcPr>
          <w:p w14:paraId="09072FFF" w14:textId="77777777" w:rsidR="0030636C" w:rsidRDefault="0030636C" w:rsidP="00F44A02">
            <w:r>
              <w:t>Mail</w:t>
            </w:r>
          </w:p>
        </w:tc>
        <w:tc>
          <w:tcPr>
            <w:tcW w:w="2678" w:type="dxa"/>
          </w:tcPr>
          <w:p w14:paraId="73C8F41E" w14:textId="77777777" w:rsidR="0030636C" w:rsidRDefault="0030636C" w:rsidP="00F44A02">
            <w:r>
              <w:t>VARCHAR(255)</w:t>
            </w:r>
          </w:p>
        </w:tc>
        <w:tc>
          <w:tcPr>
            <w:tcW w:w="2053" w:type="dxa"/>
          </w:tcPr>
          <w:p w14:paraId="7F4A22B9" w14:textId="77777777" w:rsidR="0030636C" w:rsidRDefault="0030636C" w:rsidP="00F44A02"/>
        </w:tc>
      </w:tr>
      <w:tr w:rsidR="0030636C" w14:paraId="7B1D3231" w14:textId="77777777" w:rsidTr="00FF0E82">
        <w:trPr>
          <w:trHeight w:val="718"/>
        </w:trPr>
        <w:tc>
          <w:tcPr>
            <w:tcW w:w="1384" w:type="dxa"/>
          </w:tcPr>
          <w:p w14:paraId="0DFFFCA7" w14:textId="77777777" w:rsidR="0030636C" w:rsidRDefault="0030636C" w:rsidP="00F44A02">
            <w:pPr>
              <w:jc w:val="center"/>
            </w:pPr>
            <w:r>
              <w:t>6</w:t>
            </w:r>
          </w:p>
        </w:tc>
        <w:tc>
          <w:tcPr>
            <w:tcW w:w="2321" w:type="dxa"/>
          </w:tcPr>
          <w:p w14:paraId="308C5DBF" w14:textId="77777777" w:rsidR="0030636C" w:rsidRDefault="0030636C" w:rsidP="00F44A02">
            <w:r>
              <w:t>ChuyenMon</w:t>
            </w:r>
          </w:p>
        </w:tc>
        <w:tc>
          <w:tcPr>
            <w:tcW w:w="2678" w:type="dxa"/>
          </w:tcPr>
          <w:p w14:paraId="13F54261" w14:textId="77777777" w:rsidR="0030636C" w:rsidRDefault="0030636C" w:rsidP="00F44A02">
            <w:r>
              <w:t>VARCHAR(255)</w:t>
            </w:r>
          </w:p>
        </w:tc>
        <w:tc>
          <w:tcPr>
            <w:tcW w:w="2053" w:type="dxa"/>
          </w:tcPr>
          <w:p w14:paraId="43003C7C" w14:textId="77777777" w:rsidR="0030636C" w:rsidRDefault="0030636C" w:rsidP="00F44A02"/>
        </w:tc>
      </w:tr>
      <w:tr w:rsidR="0030636C" w14:paraId="303C3C28" w14:textId="77777777" w:rsidTr="00FF0E82">
        <w:trPr>
          <w:trHeight w:val="718"/>
        </w:trPr>
        <w:tc>
          <w:tcPr>
            <w:tcW w:w="1384" w:type="dxa"/>
          </w:tcPr>
          <w:p w14:paraId="2A1B7724" w14:textId="77777777" w:rsidR="0030636C" w:rsidRDefault="0030636C" w:rsidP="00F44A02">
            <w:pPr>
              <w:jc w:val="center"/>
            </w:pPr>
            <w:r>
              <w:t>7</w:t>
            </w:r>
          </w:p>
        </w:tc>
        <w:tc>
          <w:tcPr>
            <w:tcW w:w="2321" w:type="dxa"/>
          </w:tcPr>
          <w:p w14:paraId="7AB664EF" w14:textId="77777777" w:rsidR="0030636C" w:rsidRDefault="0030636C" w:rsidP="00F44A02">
            <w:r>
              <w:t>GioiTinh</w:t>
            </w:r>
          </w:p>
        </w:tc>
        <w:tc>
          <w:tcPr>
            <w:tcW w:w="2678" w:type="dxa"/>
          </w:tcPr>
          <w:p w14:paraId="424B2241" w14:textId="77777777" w:rsidR="0030636C" w:rsidRDefault="0030636C" w:rsidP="00F44A02">
            <w:r>
              <w:t>VARCHAR(3)</w:t>
            </w:r>
          </w:p>
        </w:tc>
        <w:tc>
          <w:tcPr>
            <w:tcW w:w="2053" w:type="dxa"/>
          </w:tcPr>
          <w:p w14:paraId="576DF426" w14:textId="77777777" w:rsidR="0030636C" w:rsidRDefault="0030636C" w:rsidP="00F44A02"/>
        </w:tc>
      </w:tr>
    </w:tbl>
    <w:p w14:paraId="13B56172" w14:textId="759987DB" w:rsidR="0030636C" w:rsidRDefault="0030636C" w:rsidP="00A118FD">
      <w:pPr>
        <w:pStyle w:val="Heading4"/>
        <w:ind w:firstLine="0"/>
        <w:rPr>
          <w:lang w:val="en-US"/>
        </w:rPr>
      </w:pPr>
      <w:r>
        <w:rPr>
          <w:lang w:val="en-US"/>
        </w:rPr>
        <w:t>3.2.2.</w:t>
      </w:r>
      <w:r w:rsidR="00A118FD">
        <w:rPr>
          <w:lang w:val="en-US"/>
        </w:rPr>
        <w:t>4</w:t>
      </w:r>
      <w:r>
        <w:rPr>
          <w:lang w:val="en-US"/>
        </w:rPr>
        <w:t xml:space="preserve"> Bảng thông tin bệnh án của bệnh nhân</w:t>
      </w:r>
    </w:p>
    <w:p w14:paraId="02FE2B79" w14:textId="29A63555" w:rsidR="0030636C" w:rsidRDefault="0030636C" w:rsidP="00A118FD">
      <w:pPr>
        <w:spacing w:line="288" w:lineRule="auto"/>
        <w:jc w:val="both"/>
        <w:rPr>
          <w:lang w:val="en-US"/>
        </w:rPr>
      </w:pPr>
      <w:r>
        <w:rPr>
          <w:lang w:val="en-US"/>
        </w:rPr>
        <w:t>Lưu trữ dữ liệu về bệnh án của bệnh nhân bao gồm mã bệnh nhân, đường dẫn đến tệp bệnh án, tên bệnh viện, ngày nhập viện.</w:t>
      </w:r>
    </w:p>
    <w:p w14:paraId="6E7E05DB" w14:textId="06B3C18D" w:rsidR="00E524FF" w:rsidRDefault="00E524FF" w:rsidP="00E524FF">
      <w:pPr>
        <w:pStyle w:val="Caption"/>
        <w:keepNext/>
      </w:pPr>
      <w:bookmarkStart w:id="94" w:name="_Toc167277675"/>
      <w:r>
        <w:t xml:space="preserve">Bảng </w:t>
      </w:r>
      <w:r>
        <w:fldChar w:fldCharType="begin"/>
      </w:r>
      <w:r>
        <w:instrText xml:space="preserve"> SEQ Bảng \* ARABIC </w:instrText>
      </w:r>
      <w:r>
        <w:fldChar w:fldCharType="separate"/>
      </w:r>
      <w:r w:rsidR="00C35D19">
        <w:rPr>
          <w:noProof/>
        </w:rPr>
        <w:t>11</w:t>
      </w:r>
      <w:r>
        <w:fldChar w:fldCharType="end"/>
      </w:r>
      <w:r>
        <w:rPr>
          <w:lang w:val="en-US"/>
        </w:rPr>
        <w:t xml:space="preserve"> </w:t>
      </w:r>
      <w:r w:rsidRPr="00F445FB">
        <w:rPr>
          <w:lang w:val="en-US"/>
        </w:rPr>
        <w:t>Bảng thông tin bác sĩ</w:t>
      </w:r>
      <w:bookmarkEnd w:id="94"/>
    </w:p>
    <w:tbl>
      <w:tblPr>
        <w:tblW w:w="843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05"/>
        <w:gridCol w:w="2545"/>
        <w:gridCol w:w="2433"/>
        <w:gridCol w:w="2053"/>
      </w:tblGrid>
      <w:tr w:rsidR="0030636C" w14:paraId="441575CF" w14:textId="77777777" w:rsidTr="00FF0E82">
        <w:trPr>
          <w:trHeight w:val="718"/>
        </w:trPr>
        <w:tc>
          <w:tcPr>
            <w:tcW w:w="1405" w:type="dxa"/>
            <w:shd w:val="clear" w:color="auto" w:fill="D9D9D9" w:themeFill="background1" w:themeFillShade="D9"/>
            <w:vAlign w:val="center"/>
          </w:tcPr>
          <w:p w14:paraId="2BD9EDA2" w14:textId="77777777" w:rsidR="0030636C" w:rsidRDefault="0030636C" w:rsidP="00FF0E82">
            <w:pPr>
              <w:jc w:val="center"/>
              <w:rPr>
                <w:b/>
              </w:rPr>
            </w:pPr>
            <w:r>
              <w:rPr>
                <w:b/>
              </w:rPr>
              <w:t>STT</w:t>
            </w:r>
          </w:p>
        </w:tc>
        <w:tc>
          <w:tcPr>
            <w:tcW w:w="2545" w:type="dxa"/>
            <w:shd w:val="clear" w:color="auto" w:fill="D9D9D9" w:themeFill="background1" w:themeFillShade="D9"/>
            <w:vAlign w:val="center"/>
          </w:tcPr>
          <w:p w14:paraId="627E22B0" w14:textId="77777777" w:rsidR="0030636C" w:rsidRDefault="0030636C" w:rsidP="00FF0E82">
            <w:pPr>
              <w:jc w:val="center"/>
              <w:rPr>
                <w:b/>
              </w:rPr>
            </w:pPr>
            <w:r>
              <w:rPr>
                <w:b/>
              </w:rPr>
              <w:t>Tên trường</w:t>
            </w:r>
          </w:p>
        </w:tc>
        <w:tc>
          <w:tcPr>
            <w:tcW w:w="2433" w:type="dxa"/>
            <w:shd w:val="clear" w:color="auto" w:fill="D9D9D9" w:themeFill="background1" w:themeFillShade="D9"/>
            <w:vAlign w:val="center"/>
          </w:tcPr>
          <w:p w14:paraId="1C0594AE" w14:textId="77777777" w:rsidR="0030636C" w:rsidRDefault="0030636C" w:rsidP="00FF0E82">
            <w:pPr>
              <w:jc w:val="center"/>
              <w:rPr>
                <w:b/>
              </w:rPr>
            </w:pPr>
            <w:r>
              <w:rPr>
                <w:b/>
              </w:rPr>
              <w:t>Kiểu dữ liệu</w:t>
            </w:r>
          </w:p>
        </w:tc>
        <w:tc>
          <w:tcPr>
            <w:tcW w:w="2053" w:type="dxa"/>
            <w:shd w:val="clear" w:color="auto" w:fill="D9D9D9" w:themeFill="background1" w:themeFillShade="D9"/>
            <w:vAlign w:val="center"/>
          </w:tcPr>
          <w:p w14:paraId="1D25896A" w14:textId="77777777" w:rsidR="0030636C" w:rsidRDefault="0030636C" w:rsidP="00FF0E82">
            <w:pPr>
              <w:jc w:val="center"/>
              <w:rPr>
                <w:b/>
              </w:rPr>
            </w:pPr>
            <w:r>
              <w:rPr>
                <w:b/>
              </w:rPr>
              <w:t>Mô tả</w:t>
            </w:r>
          </w:p>
        </w:tc>
      </w:tr>
      <w:tr w:rsidR="0030636C" w14:paraId="263BD0CF" w14:textId="77777777" w:rsidTr="00FF0E82">
        <w:trPr>
          <w:trHeight w:val="718"/>
        </w:trPr>
        <w:tc>
          <w:tcPr>
            <w:tcW w:w="1405" w:type="dxa"/>
          </w:tcPr>
          <w:p w14:paraId="065558ED" w14:textId="77777777" w:rsidR="0030636C" w:rsidRDefault="0030636C" w:rsidP="00F44A02">
            <w:pPr>
              <w:jc w:val="center"/>
            </w:pPr>
            <w:r>
              <w:t>1</w:t>
            </w:r>
          </w:p>
        </w:tc>
        <w:tc>
          <w:tcPr>
            <w:tcW w:w="2545" w:type="dxa"/>
          </w:tcPr>
          <w:p w14:paraId="13411D98" w14:textId="41F3FDD2" w:rsidR="0030636C" w:rsidRPr="0030636C" w:rsidRDefault="0030636C" w:rsidP="00F44A02">
            <w:pPr>
              <w:rPr>
                <w:lang w:val="en-US"/>
              </w:rPr>
            </w:pPr>
            <w:r>
              <w:rPr>
                <w:lang w:val="en-US"/>
              </w:rPr>
              <w:t>Id</w:t>
            </w:r>
          </w:p>
        </w:tc>
        <w:tc>
          <w:tcPr>
            <w:tcW w:w="2433" w:type="dxa"/>
          </w:tcPr>
          <w:p w14:paraId="44190B1D" w14:textId="0967407B" w:rsidR="0030636C" w:rsidRPr="0030636C" w:rsidRDefault="0030636C" w:rsidP="00F44A02">
            <w:pPr>
              <w:rPr>
                <w:lang w:val="en-US"/>
              </w:rPr>
            </w:pPr>
            <w:r>
              <w:rPr>
                <w:lang w:val="en-US"/>
              </w:rPr>
              <w:t>INT</w:t>
            </w:r>
          </w:p>
        </w:tc>
        <w:tc>
          <w:tcPr>
            <w:tcW w:w="2053" w:type="dxa"/>
          </w:tcPr>
          <w:p w14:paraId="0FCC2889" w14:textId="77777777" w:rsidR="0030636C" w:rsidRDefault="0030636C" w:rsidP="00F44A02">
            <w:r>
              <w:t>PRIMARY KEY</w:t>
            </w:r>
          </w:p>
        </w:tc>
      </w:tr>
      <w:tr w:rsidR="0030636C" w14:paraId="0A314866" w14:textId="77777777" w:rsidTr="00FF0E82">
        <w:trPr>
          <w:trHeight w:val="718"/>
        </w:trPr>
        <w:tc>
          <w:tcPr>
            <w:tcW w:w="1405" w:type="dxa"/>
          </w:tcPr>
          <w:p w14:paraId="5FC66226" w14:textId="77777777" w:rsidR="0030636C" w:rsidRDefault="0030636C" w:rsidP="00F44A02">
            <w:pPr>
              <w:jc w:val="center"/>
            </w:pPr>
            <w:r>
              <w:t>2</w:t>
            </w:r>
          </w:p>
        </w:tc>
        <w:tc>
          <w:tcPr>
            <w:tcW w:w="2545" w:type="dxa"/>
          </w:tcPr>
          <w:p w14:paraId="58B03A8C" w14:textId="0517B566" w:rsidR="0030636C" w:rsidRPr="0030636C" w:rsidRDefault="0030636C" w:rsidP="00F44A02">
            <w:pPr>
              <w:rPr>
                <w:lang w:val="en-US"/>
              </w:rPr>
            </w:pPr>
            <w:r>
              <w:rPr>
                <w:lang w:val="en-US"/>
              </w:rPr>
              <w:t>Id_BenhNhan</w:t>
            </w:r>
          </w:p>
        </w:tc>
        <w:tc>
          <w:tcPr>
            <w:tcW w:w="2433" w:type="dxa"/>
          </w:tcPr>
          <w:p w14:paraId="7BC2F887" w14:textId="77777777" w:rsidR="0030636C" w:rsidRDefault="0030636C" w:rsidP="00F44A02">
            <w:r>
              <w:t>VARCHAR(255)</w:t>
            </w:r>
          </w:p>
        </w:tc>
        <w:tc>
          <w:tcPr>
            <w:tcW w:w="2053" w:type="dxa"/>
          </w:tcPr>
          <w:p w14:paraId="01C553EC" w14:textId="77777777" w:rsidR="0030636C" w:rsidRDefault="0030636C" w:rsidP="00F44A02"/>
        </w:tc>
      </w:tr>
      <w:tr w:rsidR="0030636C" w14:paraId="25131C51" w14:textId="77777777" w:rsidTr="00FF0E82">
        <w:trPr>
          <w:trHeight w:val="718"/>
        </w:trPr>
        <w:tc>
          <w:tcPr>
            <w:tcW w:w="1405" w:type="dxa"/>
          </w:tcPr>
          <w:p w14:paraId="1FB3255C" w14:textId="77777777" w:rsidR="0030636C" w:rsidRDefault="0030636C" w:rsidP="00F44A02">
            <w:pPr>
              <w:jc w:val="center"/>
            </w:pPr>
            <w:r>
              <w:t>3</w:t>
            </w:r>
          </w:p>
        </w:tc>
        <w:tc>
          <w:tcPr>
            <w:tcW w:w="2545" w:type="dxa"/>
          </w:tcPr>
          <w:p w14:paraId="36ACFCA6" w14:textId="6833F1B8" w:rsidR="0030636C" w:rsidRPr="0030636C" w:rsidRDefault="0030636C" w:rsidP="00F44A02">
            <w:pPr>
              <w:rPr>
                <w:lang w:val="en-US"/>
              </w:rPr>
            </w:pPr>
            <w:r>
              <w:rPr>
                <w:lang w:val="en-US"/>
              </w:rPr>
              <w:t>DuongDan</w:t>
            </w:r>
          </w:p>
        </w:tc>
        <w:tc>
          <w:tcPr>
            <w:tcW w:w="2433" w:type="dxa"/>
          </w:tcPr>
          <w:p w14:paraId="25654CC7" w14:textId="5F0A29CB" w:rsidR="0030636C" w:rsidRPr="0030636C" w:rsidRDefault="0030636C" w:rsidP="00F44A02">
            <w:pPr>
              <w:rPr>
                <w:lang w:val="en-US"/>
              </w:rPr>
            </w:pPr>
            <w:r>
              <w:rPr>
                <w:lang w:val="en-US"/>
              </w:rPr>
              <w:t>TEXT</w:t>
            </w:r>
          </w:p>
        </w:tc>
        <w:tc>
          <w:tcPr>
            <w:tcW w:w="2053" w:type="dxa"/>
          </w:tcPr>
          <w:p w14:paraId="3A3F2FA2" w14:textId="77777777" w:rsidR="0030636C" w:rsidRDefault="0030636C" w:rsidP="00F44A02"/>
        </w:tc>
      </w:tr>
      <w:tr w:rsidR="0030636C" w14:paraId="20C54123" w14:textId="77777777" w:rsidTr="00FF0E82">
        <w:trPr>
          <w:trHeight w:val="718"/>
        </w:trPr>
        <w:tc>
          <w:tcPr>
            <w:tcW w:w="1405" w:type="dxa"/>
          </w:tcPr>
          <w:p w14:paraId="69320752" w14:textId="77777777" w:rsidR="0030636C" w:rsidRDefault="0030636C" w:rsidP="00F44A02">
            <w:pPr>
              <w:jc w:val="center"/>
            </w:pPr>
            <w:r>
              <w:t>4</w:t>
            </w:r>
          </w:p>
        </w:tc>
        <w:tc>
          <w:tcPr>
            <w:tcW w:w="2545" w:type="dxa"/>
          </w:tcPr>
          <w:p w14:paraId="3F4FC1F6" w14:textId="6482B1A3" w:rsidR="0030636C" w:rsidRPr="0030636C" w:rsidRDefault="0030636C" w:rsidP="00F44A02">
            <w:pPr>
              <w:rPr>
                <w:lang w:val="en-US"/>
              </w:rPr>
            </w:pPr>
            <w:r>
              <w:rPr>
                <w:lang w:val="en-US"/>
              </w:rPr>
              <w:t>TenBenhVien</w:t>
            </w:r>
          </w:p>
        </w:tc>
        <w:tc>
          <w:tcPr>
            <w:tcW w:w="2433" w:type="dxa"/>
          </w:tcPr>
          <w:p w14:paraId="71D0C6CB" w14:textId="7CEFAD3D" w:rsidR="0030636C" w:rsidRDefault="0030636C" w:rsidP="00F44A02">
            <w:r>
              <w:t>VARCHAR(</w:t>
            </w:r>
            <w:r>
              <w:rPr>
                <w:lang w:val="en-US"/>
              </w:rPr>
              <w:t>255</w:t>
            </w:r>
            <w:r>
              <w:t>)</w:t>
            </w:r>
          </w:p>
        </w:tc>
        <w:tc>
          <w:tcPr>
            <w:tcW w:w="2053" w:type="dxa"/>
          </w:tcPr>
          <w:p w14:paraId="71673E13" w14:textId="77777777" w:rsidR="0030636C" w:rsidRDefault="0030636C" w:rsidP="00F44A02"/>
        </w:tc>
      </w:tr>
      <w:tr w:rsidR="0030636C" w14:paraId="0C2201AB" w14:textId="77777777" w:rsidTr="00FF0E82">
        <w:trPr>
          <w:trHeight w:val="718"/>
        </w:trPr>
        <w:tc>
          <w:tcPr>
            <w:tcW w:w="1405" w:type="dxa"/>
          </w:tcPr>
          <w:p w14:paraId="4A609449" w14:textId="77777777" w:rsidR="0030636C" w:rsidRDefault="0030636C" w:rsidP="00F44A02">
            <w:pPr>
              <w:jc w:val="center"/>
            </w:pPr>
            <w:r>
              <w:t>5</w:t>
            </w:r>
          </w:p>
        </w:tc>
        <w:tc>
          <w:tcPr>
            <w:tcW w:w="2545" w:type="dxa"/>
          </w:tcPr>
          <w:p w14:paraId="762593AD" w14:textId="141B97AD" w:rsidR="0030636C" w:rsidRPr="0030636C" w:rsidRDefault="0030636C" w:rsidP="00F44A02">
            <w:pPr>
              <w:rPr>
                <w:lang w:val="en-US"/>
              </w:rPr>
            </w:pPr>
            <w:r>
              <w:rPr>
                <w:lang w:val="en-US"/>
              </w:rPr>
              <w:t>NgayNhapVien</w:t>
            </w:r>
          </w:p>
        </w:tc>
        <w:tc>
          <w:tcPr>
            <w:tcW w:w="2433" w:type="dxa"/>
          </w:tcPr>
          <w:p w14:paraId="1A9F47EA" w14:textId="40757AE1" w:rsidR="0030636C" w:rsidRPr="0030636C" w:rsidRDefault="0030636C" w:rsidP="00F44A02">
            <w:pPr>
              <w:rPr>
                <w:lang w:val="en-US"/>
              </w:rPr>
            </w:pPr>
            <w:r>
              <w:rPr>
                <w:lang w:val="en-US"/>
              </w:rPr>
              <w:t>DATETIME</w:t>
            </w:r>
          </w:p>
        </w:tc>
        <w:tc>
          <w:tcPr>
            <w:tcW w:w="2053" w:type="dxa"/>
          </w:tcPr>
          <w:p w14:paraId="6B969D6B" w14:textId="77777777" w:rsidR="0030636C" w:rsidRDefault="0030636C" w:rsidP="00F44A02"/>
        </w:tc>
      </w:tr>
    </w:tbl>
    <w:p w14:paraId="21268413" w14:textId="23368F33" w:rsidR="00444789" w:rsidRPr="00A118FD" w:rsidRDefault="00444789" w:rsidP="00A118FD">
      <w:pPr>
        <w:pStyle w:val="ListParagraph"/>
        <w:numPr>
          <w:ilvl w:val="0"/>
          <w:numId w:val="62"/>
        </w:numPr>
        <w:spacing w:line="288" w:lineRule="auto"/>
        <w:ind w:left="567" w:hanging="567"/>
        <w:rPr>
          <w:lang w:val="en-US"/>
        </w:rPr>
      </w:pPr>
      <w:r w:rsidRPr="00A118FD">
        <w:rPr>
          <w:lang w:val="en-US"/>
        </w:rPr>
        <w:t>Id: Tự động tăng.</w:t>
      </w:r>
    </w:p>
    <w:p w14:paraId="5DA5A218" w14:textId="561949F1" w:rsidR="00444789" w:rsidRPr="00A118FD" w:rsidRDefault="00444789" w:rsidP="00A118FD">
      <w:pPr>
        <w:pStyle w:val="ListParagraph"/>
        <w:numPr>
          <w:ilvl w:val="0"/>
          <w:numId w:val="62"/>
        </w:numPr>
        <w:spacing w:line="288" w:lineRule="auto"/>
        <w:ind w:left="567" w:hanging="567"/>
        <w:rPr>
          <w:lang w:val="en-US"/>
        </w:rPr>
      </w:pPr>
      <w:r w:rsidRPr="00A118FD">
        <w:rPr>
          <w:lang w:val="en-US"/>
        </w:rPr>
        <w:t>Id_BenhNhan: Mã bệnh nhân .</w:t>
      </w:r>
    </w:p>
    <w:p w14:paraId="364860B7" w14:textId="27828AF3" w:rsidR="00444789" w:rsidRPr="00A118FD" w:rsidRDefault="00444789" w:rsidP="00A118FD">
      <w:pPr>
        <w:pStyle w:val="ListParagraph"/>
        <w:numPr>
          <w:ilvl w:val="0"/>
          <w:numId w:val="62"/>
        </w:numPr>
        <w:spacing w:line="288" w:lineRule="auto"/>
        <w:ind w:left="567" w:hanging="567"/>
        <w:rPr>
          <w:lang w:val="en-US"/>
        </w:rPr>
      </w:pPr>
      <w:r w:rsidRPr="00A118FD">
        <w:rPr>
          <w:lang w:val="en-US"/>
        </w:rPr>
        <w:t>DuongDan: Đường dẫn đến tệp tin bệnh án của bệnh nhân.</w:t>
      </w:r>
    </w:p>
    <w:p w14:paraId="11B318D6" w14:textId="1ADB6720" w:rsidR="00444789" w:rsidRPr="00A118FD" w:rsidRDefault="00444789" w:rsidP="00A118FD">
      <w:pPr>
        <w:pStyle w:val="ListParagraph"/>
        <w:numPr>
          <w:ilvl w:val="0"/>
          <w:numId w:val="62"/>
        </w:numPr>
        <w:spacing w:line="288" w:lineRule="auto"/>
        <w:ind w:left="567" w:hanging="567"/>
        <w:rPr>
          <w:lang w:val="en-US"/>
        </w:rPr>
      </w:pPr>
      <w:r w:rsidRPr="00A118FD">
        <w:rPr>
          <w:lang w:val="en-US"/>
        </w:rPr>
        <w:t>TenBenhVien: Tên bệnh viện bệnh nhân đã nhập viện.</w:t>
      </w:r>
    </w:p>
    <w:p w14:paraId="2F1CD046" w14:textId="154889CE" w:rsidR="0030636C" w:rsidRPr="00A118FD" w:rsidRDefault="00444789" w:rsidP="00A118FD">
      <w:pPr>
        <w:pStyle w:val="ListParagraph"/>
        <w:numPr>
          <w:ilvl w:val="0"/>
          <w:numId w:val="62"/>
        </w:numPr>
        <w:spacing w:line="288" w:lineRule="auto"/>
        <w:ind w:left="567" w:hanging="567"/>
        <w:rPr>
          <w:lang w:val="en-US"/>
        </w:rPr>
      </w:pPr>
      <w:r w:rsidRPr="00A118FD">
        <w:rPr>
          <w:lang w:val="en-US"/>
        </w:rPr>
        <w:t>NgayNhapVien: Ngày bệnh nhân nhập viện.</w:t>
      </w:r>
    </w:p>
    <w:p w14:paraId="4CC36D95" w14:textId="2D954767" w:rsidR="00287B08" w:rsidRDefault="00287B08" w:rsidP="00A118FD">
      <w:pPr>
        <w:pStyle w:val="Heading4"/>
        <w:ind w:firstLine="0"/>
        <w:rPr>
          <w:lang w:val="en-US"/>
        </w:rPr>
      </w:pPr>
      <w:r>
        <w:rPr>
          <w:lang w:val="en-US"/>
        </w:rPr>
        <w:t>3.2.2.</w:t>
      </w:r>
      <w:r w:rsidR="00A118FD">
        <w:rPr>
          <w:lang w:val="en-US"/>
        </w:rPr>
        <w:t>5</w:t>
      </w:r>
      <w:r>
        <w:rPr>
          <w:lang w:val="en-US"/>
        </w:rPr>
        <w:t xml:space="preserve"> Bảng thông tin các loại thuốc</w:t>
      </w:r>
    </w:p>
    <w:p w14:paraId="335C88B7" w14:textId="14E7838A" w:rsidR="00287B08" w:rsidRDefault="00287B08" w:rsidP="00A118FD">
      <w:pPr>
        <w:spacing w:line="288" w:lineRule="auto"/>
        <w:jc w:val="both"/>
        <w:rPr>
          <w:lang w:val="en-US"/>
        </w:rPr>
      </w:pPr>
      <w:r>
        <w:rPr>
          <w:lang w:val="en-US"/>
        </w:rPr>
        <w:t>Dùng để lưu trữ thông tin các loại thuốc dùng trong điều trị bệnh nhân như tên thuốc, đơn vị.</w:t>
      </w:r>
    </w:p>
    <w:p w14:paraId="517BCF76" w14:textId="1C3A045D" w:rsidR="00E524FF" w:rsidRDefault="00E524FF" w:rsidP="00E524FF">
      <w:pPr>
        <w:pStyle w:val="Caption"/>
        <w:keepNext/>
      </w:pPr>
      <w:bookmarkStart w:id="95" w:name="_Toc167277676"/>
      <w:r>
        <w:t xml:space="preserve">Bảng </w:t>
      </w:r>
      <w:r>
        <w:fldChar w:fldCharType="begin"/>
      </w:r>
      <w:r>
        <w:instrText xml:space="preserve"> SEQ Bảng \* ARABIC </w:instrText>
      </w:r>
      <w:r>
        <w:fldChar w:fldCharType="separate"/>
      </w:r>
      <w:r w:rsidR="00C35D19">
        <w:rPr>
          <w:noProof/>
        </w:rPr>
        <w:t>12</w:t>
      </w:r>
      <w:r>
        <w:fldChar w:fldCharType="end"/>
      </w:r>
      <w:r>
        <w:rPr>
          <w:lang w:val="en-US"/>
        </w:rPr>
        <w:t xml:space="preserve"> </w:t>
      </w:r>
      <w:r w:rsidRPr="00ED5F71">
        <w:rPr>
          <w:lang w:val="en-US"/>
        </w:rPr>
        <w:t>Bảng thông tin các loại thuốc</w:t>
      </w:r>
      <w:bookmarkEnd w:id="95"/>
    </w:p>
    <w:tbl>
      <w:tblPr>
        <w:tblW w:w="863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05"/>
        <w:gridCol w:w="2188"/>
        <w:gridCol w:w="2748"/>
        <w:gridCol w:w="2289"/>
      </w:tblGrid>
      <w:tr w:rsidR="00287B08" w14:paraId="500012F6" w14:textId="77777777" w:rsidTr="00D94AEA">
        <w:trPr>
          <w:trHeight w:val="718"/>
          <w:jc w:val="center"/>
        </w:trPr>
        <w:tc>
          <w:tcPr>
            <w:tcW w:w="1405" w:type="dxa"/>
            <w:shd w:val="clear" w:color="auto" w:fill="D9D9D9" w:themeFill="background1" w:themeFillShade="D9"/>
            <w:vAlign w:val="center"/>
          </w:tcPr>
          <w:p w14:paraId="7FF59B22" w14:textId="77777777" w:rsidR="00287B08" w:rsidRDefault="00287B08" w:rsidP="00D94AEA">
            <w:pPr>
              <w:jc w:val="center"/>
              <w:rPr>
                <w:b/>
              </w:rPr>
            </w:pPr>
            <w:r>
              <w:rPr>
                <w:b/>
              </w:rPr>
              <w:t>STT</w:t>
            </w:r>
          </w:p>
        </w:tc>
        <w:tc>
          <w:tcPr>
            <w:tcW w:w="2188" w:type="dxa"/>
            <w:shd w:val="clear" w:color="auto" w:fill="D9D9D9" w:themeFill="background1" w:themeFillShade="D9"/>
            <w:vAlign w:val="center"/>
          </w:tcPr>
          <w:p w14:paraId="0C4D7292" w14:textId="77777777" w:rsidR="00287B08" w:rsidRDefault="00287B08" w:rsidP="00D94AEA">
            <w:pPr>
              <w:jc w:val="center"/>
              <w:rPr>
                <w:b/>
              </w:rPr>
            </w:pPr>
            <w:r>
              <w:rPr>
                <w:b/>
              </w:rPr>
              <w:t>Tên trường</w:t>
            </w:r>
          </w:p>
        </w:tc>
        <w:tc>
          <w:tcPr>
            <w:tcW w:w="2748" w:type="dxa"/>
            <w:shd w:val="clear" w:color="auto" w:fill="D9D9D9" w:themeFill="background1" w:themeFillShade="D9"/>
            <w:vAlign w:val="center"/>
          </w:tcPr>
          <w:p w14:paraId="12311166" w14:textId="77777777" w:rsidR="00287B08" w:rsidRDefault="00287B08" w:rsidP="00D94AEA">
            <w:pPr>
              <w:jc w:val="center"/>
              <w:rPr>
                <w:b/>
              </w:rPr>
            </w:pPr>
            <w:r>
              <w:rPr>
                <w:b/>
              </w:rPr>
              <w:t>Kiểu dữ liệu</w:t>
            </w:r>
          </w:p>
        </w:tc>
        <w:tc>
          <w:tcPr>
            <w:tcW w:w="2289" w:type="dxa"/>
            <w:shd w:val="clear" w:color="auto" w:fill="D9D9D9" w:themeFill="background1" w:themeFillShade="D9"/>
            <w:vAlign w:val="center"/>
          </w:tcPr>
          <w:p w14:paraId="7F753F08" w14:textId="77777777" w:rsidR="00287B08" w:rsidRDefault="00287B08" w:rsidP="00D94AEA">
            <w:pPr>
              <w:jc w:val="center"/>
              <w:rPr>
                <w:b/>
              </w:rPr>
            </w:pPr>
            <w:r>
              <w:rPr>
                <w:b/>
              </w:rPr>
              <w:t>Mô tả</w:t>
            </w:r>
          </w:p>
        </w:tc>
      </w:tr>
      <w:tr w:rsidR="00287B08" w14:paraId="468EDA3A" w14:textId="77777777" w:rsidTr="00D94AEA">
        <w:trPr>
          <w:trHeight w:val="718"/>
          <w:jc w:val="center"/>
        </w:trPr>
        <w:tc>
          <w:tcPr>
            <w:tcW w:w="1405" w:type="dxa"/>
          </w:tcPr>
          <w:p w14:paraId="2DE4475A" w14:textId="77777777" w:rsidR="00287B08" w:rsidRDefault="00287B08" w:rsidP="00F44A02">
            <w:pPr>
              <w:jc w:val="center"/>
            </w:pPr>
            <w:r>
              <w:t>1</w:t>
            </w:r>
          </w:p>
        </w:tc>
        <w:tc>
          <w:tcPr>
            <w:tcW w:w="2188" w:type="dxa"/>
          </w:tcPr>
          <w:p w14:paraId="29921553" w14:textId="77777777" w:rsidR="00287B08" w:rsidRPr="0030636C" w:rsidRDefault="00287B08" w:rsidP="00F44A02">
            <w:pPr>
              <w:rPr>
                <w:lang w:val="en-US"/>
              </w:rPr>
            </w:pPr>
            <w:r>
              <w:rPr>
                <w:lang w:val="en-US"/>
              </w:rPr>
              <w:t>Id</w:t>
            </w:r>
          </w:p>
        </w:tc>
        <w:tc>
          <w:tcPr>
            <w:tcW w:w="2748" w:type="dxa"/>
          </w:tcPr>
          <w:p w14:paraId="6448CB85" w14:textId="77777777" w:rsidR="00287B08" w:rsidRPr="0030636C" w:rsidRDefault="00287B08" w:rsidP="00F44A02">
            <w:pPr>
              <w:rPr>
                <w:lang w:val="en-US"/>
              </w:rPr>
            </w:pPr>
            <w:r>
              <w:rPr>
                <w:lang w:val="en-US"/>
              </w:rPr>
              <w:t>INT</w:t>
            </w:r>
          </w:p>
        </w:tc>
        <w:tc>
          <w:tcPr>
            <w:tcW w:w="2289" w:type="dxa"/>
          </w:tcPr>
          <w:p w14:paraId="57B49A43" w14:textId="77777777" w:rsidR="00287B08" w:rsidRDefault="00287B08" w:rsidP="00F44A02">
            <w:r>
              <w:t>PRIMARY KEY</w:t>
            </w:r>
          </w:p>
        </w:tc>
      </w:tr>
      <w:tr w:rsidR="00287B08" w14:paraId="09FE8C6F" w14:textId="77777777" w:rsidTr="00D94AEA">
        <w:trPr>
          <w:trHeight w:val="718"/>
          <w:jc w:val="center"/>
        </w:trPr>
        <w:tc>
          <w:tcPr>
            <w:tcW w:w="1405" w:type="dxa"/>
          </w:tcPr>
          <w:p w14:paraId="7156AD66" w14:textId="77777777" w:rsidR="00287B08" w:rsidRDefault="00287B08" w:rsidP="00F44A02">
            <w:pPr>
              <w:jc w:val="center"/>
            </w:pPr>
            <w:r>
              <w:lastRenderedPageBreak/>
              <w:t>2</w:t>
            </w:r>
          </w:p>
        </w:tc>
        <w:tc>
          <w:tcPr>
            <w:tcW w:w="2188" w:type="dxa"/>
          </w:tcPr>
          <w:p w14:paraId="25470317" w14:textId="0B109163" w:rsidR="00287B08" w:rsidRPr="0030636C" w:rsidRDefault="00287B08" w:rsidP="00F44A02">
            <w:pPr>
              <w:rPr>
                <w:lang w:val="en-US"/>
              </w:rPr>
            </w:pPr>
            <w:r>
              <w:rPr>
                <w:lang w:val="en-US"/>
              </w:rPr>
              <w:t>TenThuoc</w:t>
            </w:r>
          </w:p>
        </w:tc>
        <w:tc>
          <w:tcPr>
            <w:tcW w:w="2748" w:type="dxa"/>
          </w:tcPr>
          <w:p w14:paraId="304E4586" w14:textId="77777777" w:rsidR="00287B08" w:rsidRDefault="00287B08" w:rsidP="00F44A02">
            <w:r>
              <w:t>VARCHAR(255)</w:t>
            </w:r>
          </w:p>
        </w:tc>
        <w:tc>
          <w:tcPr>
            <w:tcW w:w="2289" w:type="dxa"/>
          </w:tcPr>
          <w:p w14:paraId="45CDFA0D" w14:textId="77777777" w:rsidR="00287B08" w:rsidRDefault="00287B08" w:rsidP="00F44A02"/>
        </w:tc>
      </w:tr>
      <w:tr w:rsidR="00287B08" w14:paraId="006F24C4" w14:textId="77777777" w:rsidTr="00D94AEA">
        <w:trPr>
          <w:trHeight w:val="718"/>
          <w:jc w:val="center"/>
        </w:trPr>
        <w:tc>
          <w:tcPr>
            <w:tcW w:w="1405" w:type="dxa"/>
          </w:tcPr>
          <w:p w14:paraId="0F050ED5" w14:textId="42E22A6D" w:rsidR="00287B08" w:rsidRPr="00287B08" w:rsidRDefault="00287B08" w:rsidP="00F44A02">
            <w:pPr>
              <w:jc w:val="center"/>
              <w:rPr>
                <w:lang w:val="en-US"/>
              </w:rPr>
            </w:pPr>
            <w:r>
              <w:rPr>
                <w:lang w:val="en-US"/>
              </w:rPr>
              <w:t>3</w:t>
            </w:r>
          </w:p>
        </w:tc>
        <w:tc>
          <w:tcPr>
            <w:tcW w:w="2188" w:type="dxa"/>
          </w:tcPr>
          <w:p w14:paraId="5016AC50" w14:textId="71FA8C6F" w:rsidR="00287B08" w:rsidRDefault="00287B08" w:rsidP="00F44A02">
            <w:pPr>
              <w:rPr>
                <w:lang w:val="en-US"/>
              </w:rPr>
            </w:pPr>
            <w:r>
              <w:rPr>
                <w:lang w:val="en-US"/>
              </w:rPr>
              <w:t>DonVi</w:t>
            </w:r>
          </w:p>
        </w:tc>
        <w:tc>
          <w:tcPr>
            <w:tcW w:w="2748" w:type="dxa"/>
          </w:tcPr>
          <w:p w14:paraId="10DD55FA" w14:textId="184BBBB5" w:rsidR="00287B08" w:rsidRPr="00287B08" w:rsidRDefault="00287B08" w:rsidP="00F44A02">
            <w:pPr>
              <w:rPr>
                <w:lang w:val="en-US"/>
              </w:rPr>
            </w:pPr>
            <w:r>
              <w:rPr>
                <w:lang w:val="en-US"/>
              </w:rPr>
              <w:t>VARCHAR(20)</w:t>
            </w:r>
          </w:p>
        </w:tc>
        <w:tc>
          <w:tcPr>
            <w:tcW w:w="2289" w:type="dxa"/>
          </w:tcPr>
          <w:p w14:paraId="1638144A" w14:textId="77777777" w:rsidR="00287B08" w:rsidRDefault="00287B08" w:rsidP="00F44A02"/>
        </w:tc>
      </w:tr>
    </w:tbl>
    <w:p w14:paraId="3857D7F2" w14:textId="77777777" w:rsidR="00287B08" w:rsidRPr="00A118FD" w:rsidRDefault="00287B08" w:rsidP="00A118FD">
      <w:pPr>
        <w:pStyle w:val="ListParagraph"/>
        <w:numPr>
          <w:ilvl w:val="0"/>
          <w:numId w:val="63"/>
        </w:numPr>
        <w:spacing w:line="288" w:lineRule="auto"/>
        <w:ind w:left="567" w:hanging="567"/>
        <w:rPr>
          <w:lang w:val="en-US"/>
        </w:rPr>
      </w:pPr>
      <w:r w:rsidRPr="00A118FD">
        <w:rPr>
          <w:lang w:val="en-US"/>
        </w:rPr>
        <w:t>Id: Mã tự động tăng.</w:t>
      </w:r>
    </w:p>
    <w:p w14:paraId="1D043708" w14:textId="440ABBC4" w:rsidR="00287B08" w:rsidRPr="00A118FD" w:rsidRDefault="00287B08" w:rsidP="00A118FD">
      <w:pPr>
        <w:pStyle w:val="ListParagraph"/>
        <w:numPr>
          <w:ilvl w:val="0"/>
          <w:numId w:val="63"/>
        </w:numPr>
        <w:spacing w:line="288" w:lineRule="auto"/>
        <w:ind w:left="567" w:hanging="567"/>
        <w:rPr>
          <w:lang w:val="en-US"/>
        </w:rPr>
      </w:pPr>
      <w:r w:rsidRPr="00A118FD">
        <w:rPr>
          <w:lang w:val="en-US"/>
        </w:rPr>
        <w:t>TenThuoc: Tên loại thuốc.</w:t>
      </w:r>
    </w:p>
    <w:p w14:paraId="30046326" w14:textId="67828761" w:rsidR="00287B08" w:rsidRPr="00A118FD" w:rsidRDefault="00287B08" w:rsidP="00A118FD">
      <w:pPr>
        <w:pStyle w:val="ListParagraph"/>
        <w:numPr>
          <w:ilvl w:val="0"/>
          <w:numId w:val="63"/>
        </w:numPr>
        <w:spacing w:line="288" w:lineRule="auto"/>
        <w:ind w:left="567" w:hanging="567"/>
        <w:rPr>
          <w:lang w:val="en-US"/>
        </w:rPr>
      </w:pPr>
      <w:r w:rsidRPr="00A118FD">
        <w:rPr>
          <w:lang w:val="en-US"/>
        </w:rPr>
        <w:t>DonVi: Đơn vị tính của thuốc ví dụ như viên, mg</w:t>
      </w:r>
    </w:p>
    <w:p w14:paraId="58830FDD" w14:textId="27E6F122" w:rsidR="00775EAE" w:rsidRDefault="00775EAE" w:rsidP="00A118FD">
      <w:pPr>
        <w:pStyle w:val="Heading4"/>
        <w:ind w:firstLine="0"/>
        <w:rPr>
          <w:lang w:val="en-US"/>
        </w:rPr>
      </w:pPr>
      <w:r>
        <w:rPr>
          <w:lang w:val="en-US"/>
        </w:rPr>
        <w:t>3.2.2.</w:t>
      </w:r>
      <w:r w:rsidR="00A118FD">
        <w:rPr>
          <w:lang w:val="en-US"/>
        </w:rPr>
        <w:t>6</w:t>
      </w:r>
      <w:r>
        <w:rPr>
          <w:lang w:val="en-US"/>
        </w:rPr>
        <w:t xml:space="preserve"> Bảng thông tin nhắc nhở uống thuốc</w:t>
      </w:r>
    </w:p>
    <w:p w14:paraId="33956EE5" w14:textId="38EF0539" w:rsidR="00775EAE" w:rsidRDefault="00775EAE" w:rsidP="00A118FD">
      <w:pPr>
        <w:spacing w:line="288" w:lineRule="auto"/>
        <w:jc w:val="both"/>
        <w:rPr>
          <w:lang w:val="en-US"/>
        </w:rPr>
      </w:pPr>
      <w:r>
        <w:rPr>
          <w:lang w:val="en-US"/>
        </w:rPr>
        <w:t>Dùng để lưu các thông tin giúp nhắc nhở bệnh nhân uống thuốc như nội dung nhắc nhở, giờ uống, mã bệnh nhân, mã bác sĩ</w:t>
      </w:r>
    </w:p>
    <w:p w14:paraId="76E14484" w14:textId="6D30111C" w:rsidR="00E524FF" w:rsidRDefault="00E524FF" w:rsidP="00E524FF">
      <w:pPr>
        <w:pStyle w:val="Caption"/>
        <w:keepNext/>
      </w:pPr>
      <w:bookmarkStart w:id="96" w:name="_Toc167277677"/>
      <w:r>
        <w:t xml:space="preserve">Bảng </w:t>
      </w:r>
      <w:r>
        <w:fldChar w:fldCharType="begin"/>
      </w:r>
      <w:r>
        <w:instrText xml:space="preserve"> SEQ Bảng \* ARABIC </w:instrText>
      </w:r>
      <w:r>
        <w:fldChar w:fldCharType="separate"/>
      </w:r>
      <w:r w:rsidR="00C35D19">
        <w:rPr>
          <w:noProof/>
        </w:rPr>
        <w:t>13</w:t>
      </w:r>
      <w:r>
        <w:fldChar w:fldCharType="end"/>
      </w:r>
      <w:r>
        <w:rPr>
          <w:lang w:val="en-US"/>
        </w:rPr>
        <w:t xml:space="preserve"> </w:t>
      </w:r>
      <w:r w:rsidRPr="0058692E">
        <w:rPr>
          <w:lang w:val="en-US"/>
        </w:rPr>
        <w:t>Bảng thông tin các loại thuốc</w:t>
      </w:r>
      <w:bookmarkEnd w:id="96"/>
    </w:p>
    <w:tbl>
      <w:tblPr>
        <w:tblW w:w="857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05"/>
        <w:gridCol w:w="2372"/>
        <w:gridCol w:w="2748"/>
        <w:gridCol w:w="2053"/>
      </w:tblGrid>
      <w:tr w:rsidR="00775EAE" w14:paraId="3BE0E2F9" w14:textId="77777777" w:rsidTr="00E94C9A">
        <w:trPr>
          <w:trHeight w:val="718"/>
          <w:jc w:val="center"/>
        </w:trPr>
        <w:tc>
          <w:tcPr>
            <w:tcW w:w="1405" w:type="dxa"/>
            <w:shd w:val="clear" w:color="auto" w:fill="D9D9D9" w:themeFill="background1" w:themeFillShade="D9"/>
            <w:vAlign w:val="center"/>
          </w:tcPr>
          <w:p w14:paraId="21B1FCA7" w14:textId="77777777" w:rsidR="00775EAE" w:rsidRDefault="00775EAE" w:rsidP="00E94C9A">
            <w:pPr>
              <w:jc w:val="center"/>
              <w:rPr>
                <w:b/>
              </w:rPr>
            </w:pPr>
            <w:r>
              <w:rPr>
                <w:b/>
              </w:rPr>
              <w:t>STT</w:t>
            </w:r>
          </w:p>
        </w:tc>
        <w:tc>
          <w:tcPr>
            <w:tcW w:w="2372" w:type="dxa"/>
            <w:shd w:val="clear" w:color="auto" w:fill="D9D9D9" w:themeFill="background1" w:themeFillShade="D9"/>
            <w:vAlign w:val="center"/>
          </w:tcPr>
          <w:p w14:paraId="443663E4" w14:textId="77777777" w:rsidR="00775EAE" w:rsidRDefault="00775EAE" w:rsidP="00E94C9A">
            <w:pPr>
              <w:jc w:val="center"/>
              <w:rPr>
                <w:b/>
              </w:rPr>
            </w:pPr>
            <w:r>
              <w:rPr>
                <w:b/>
              </w:rPr>
              <w:t>Tên trường</w:t>
            </w:r>
          </w:p>
        </w:tc>
        <w:tc>
          <w:tcPr>
            <w:tcW w:w="2748" w:type="dxa"/>
            <w:shd w:val="clear" w:color="auto" w:fill="D9D9D9" w:themeFill="background1" w:themeFillShade="D9"/>
            <w:vAlign w:val="center"/>
          </w:tcPr>
          <w:p w14:paraId="75A2F7C5" w14:textId="77777777" w:rsidR="00775EAE" w:rsidRDefault="00775EAE" w:rsidP="00E94C9A">
            <w:pPr>
              <w:jc w:val="center"/>
              <w:rPr>
                <w:b/>
              </w:rPr>
            </w:pPr>
            <w:r>
              <w:rPr>
                <w:b/>
              </w:rPr>
              <w:t>Kiểu dữ liệu</w:t>
            </w:r>
          </w:p>
        </w:tc>
        <w:tc>
          <w:tcPr>
            <w:tcW w:w="2053" w:type="dxa"/>
            <w:shd w:val="clear" w:color="auto" w:fill="D9D9D9" w:themeFill="background1" w:themeFillShade="D9"/>
            <w:vAlign w:val="center"/>
          </w:tcPr>
          <w:p w14:paraId="08082786" w14:textId="77777777" w:rsidR="00775EAE" w:rsidRDefault="00775EAE" w:rsidP="00E94C9A">
            <w:pPr>
              <w:jc w:val="center"/>
              <w:rPr>
                <w:b/>
              </w:rPr>
            </w:pPr>
            <w:r>
              <w:rPr>
                <w:b/>
              </w:rPr>
              <w:t>Mô tả</w:t>
            </w:r>
          </w:p>
        </w:tc>
      </w:tr>
      <w:tr w:rsidR="00775EAE" w14:paraId="5615FD3E" w14:textId="77777777" w:rsidTr="00E94C9A">
        <w:trPr>
          <w:trHeight w:val="718"/>
          <w:jc w:val="center"/>
        </w:trPr>
        <w:tc>
          <w:tcPr>
            <w:tcW w:w="1405" w:type="dxa"/>
          </w:tcPr>
          <w:p w14:paraId="3D703323" w14:textId="77777777" w:rsidR="00775EAE" w:rsidRDefault="00775EAE" w:rsidP="00F44A02">
            <w:pPr>
              <w:jc w:val="center"/>
            </w:pPr>
            <w:r>
              <w:t>1</w:t>
            </w:r>
          </w:p>
        </w:tc>
        <w:tc>
          <w:tcPr>
            <w:tcW w:w="2372" w:type="dxa"/>
          </w:tcPr>
          <w:p w14:paraId="1466A6E6" w14:textId="77777777" w:rsidR="00775EAE" w:rsidRPr="0030636C" w:rsidRDefault="00775EAE" w:rsidP="00F44A02">
            <w:pPr>
              <w:rPr>
                <w:lang w:val="en-US"/>
              </w:rPr>
            </w:pPr>
            <w:r>
              <w:rPr>
                <w:lang w:val="en-US"/>
              </w:rPr>
              <w:t>Id</w:t>
            </w:r>
          </w:p>
        </w:tc>
        <w:tc>
          <w:tcPr>
            <w:tcW w:w="2748" w:type="dxa"/>
          </w:tcPr>
          <w:p w14:paraId="411D8F96" w14:textId="77777777" w:rsidR="00775EAE" w:rsidRPr="0030636C" w:rsidRDefault="00775EAE" w:rsidP="00F44A02">
            <w:pPr>
              <w:rPr>
                <w:lang w:val="en-US"/>
              </w:rPr>
            </w:pPr>
            <w:r>
              <w:rPr>
                <w:lang w:val="en-US"/>
              </w:rPr>
              <w:t>INT</w:t>
            </w:r>
          </w:p>
        </w:tc>
        <w:tc>
          <w:tcPr>
            <w:tcW w:w="2053" w:type="dxa"/>
          </w:tcPr>
          <w:p w14:paraId="261A32A7" w14:textId="77777777" w:rsidR="00775EAE" w:rsidRDefault="00775EAE" w:rsidP="00F44A02">
            <w:r>
              <w:t>PRIMARY KEY</w:t>
            </w:r>
          </w:p>
        </w:tc>
      </w:tr>
      <w:tr w:rsidR="00775EAE" w14:paraId="5722E4EA" w14:textId="77777777" w:rsidTr="00E94C9A">
        <w:trPr>
          <w:trHeight w:val="718"/>
          <w:jc w:val="center"/>
        </w:trPr>
        <w:tc>
          <w:tcPr>
            <w:tcW w:w="1405" w:type="dxa"/>
          </w:tcPr>
          <w:p w14:paraId="24A125CB" w14:textId="77777777" w:rsidR="00775EAE" w:rsidRDefault="00775EAE" w:rsidP="00F44A02">
            <w:pPr>
              <w:jc w:val="center"/>
            </w:pPr>
            <w:r>
              <w:t>2</w:t>
            </w:r>
          </w:p>
        </w:tc>
        <w:tc>
          <w:tcPr>
            <w:tcW w:w="2372" w:type="dxa"/>
          </w:tcPr>
          <w:p w14:paraId="5533904C" w14:textId="40075E22" w:rsidR="00775EAE" w:rsidRPr="0030636C" w:rsidRDefault="00876953" w:rsidP="00F44A02">
            <w:pPr>
              <w:rPr>
                <w:lang w:val="en-US"/>
              </w:rPr>
            </w:pPr>
            <w:r>
              <w:rPr>
                <w:lang w:val="en-US"/>
              </w:rPr>
              <w:t>NhacNho</w:t>
            </w:r>
          </w:p>
        </w:tc>
        <w:tc>
          <w:tcPr>
            <w:tcW w:w="2748" w:type="dxa"/>
          </w:tcPr>
          <w:p w14:paraId="36338C40" w14:textId="77777777" w:rsidR="00775EAE" w:rsidRDefault="00775EAE" w:rsidP="00F44A02">
            <w:r>
              <w:t>VARCHAR(255)</w:t>
            </w:r>
          </w:p>
        </w:tc>
        <w:tc>
          <w:tcPr>
            <w:tcW w:w="2053" w:type="dxa"/>
          </w:tcPr>
          <w:p w14:paraId="72984884" w14:textId="77777777" w:rsidR="00775EAE" w:rsidRDefault="00775EAE" w:rsidP="00F44A02"/>
        </w:tc>
      </w:tr>
      <w:tr w:rsidR="00775EAE" w14:paraId="2EF74D71" w14:textId="77777777" w:rsidTr="00E94C9A">
        <w:trPr>
          <w:trHeight w:val="718"/>
          <w:jc w:val="center"/>
        </w:trPr>
        <w:tc>
          <w:tcPr>
            <w:tcW w:w="1405" w:type="dxa"/>
          </w:tcPr>
          <w:p w14:paraId="70B4D3AD" w14:textId="77777777" w:rsidR="00775EAE" w:rsidRPr="00287B08" w:rsidRDefault="00775EAE" w:rsidP="00F44A02">
            <w:pPr>
              <w:jc w:val="center"/>
              <w:rPr>
                <w:lang w:val="en-US"/>
              </w:rPr>
            </w:pPr>
            <w:r>
              <w:rPr>
                <w:lang w:val="en-US"/>
              </w:rPr>
              <w:t>3</w:t>
            </w:r>
          </w:p>
        </w:tc>
        <w:tc>
          <w:tcPr>
            <w:tcW w:w="2372" w:type="dxa"/>
          </w:tcPr>
          <w:p w14:paraId="6429788D" w14:textId="7CB8FBCB" w:rsidR="00775EAE" w:rsidRDefault="00876953" w:rsidP="00F44A02">
            <w:pPr>
              <w:rPr>
                <w:lang w:val="en-US"/>
              </w:rPr>
            </w:pPr>
            <w:r>
              <w:rPr>
                <w:lang w:val="en-US"/>
              </w:rPr>
              <w:t>GioUong</w:t>
            </w:r>
          </w:p>
        </w:tc>
        <w:tc>
          <w:tcPr>
            <w:tcW w:w="2748" w:type="dxa"/>
          </w:tcPr>
          <w:p w14:paraId="260297DC" w14:textId="41E4FEAC" w:rsidR="00775EAE" w:rsidRPr="00287B08" w:rsidRDefault="00876953" w:rsidP="00F44A02">
            <w:pPr>
              <w:rPr>
                <w:lang w:val="en-US"/>
              </w:rPr>
            </w:pPr>
            <w:r>
              <w:rPr>
                <w:lang w:val="en-US"/>
              </w:rPr>
              <w:t>TIME</w:t>
            </w:r>
          </w:p>
        </w:tc>
        <w:tc>
          <w:tcPr>
            <w:tcW w:w="2053" w:type="dxa"/>
          </w:tcPr>
          <w:p w14:paraId="4C889635" w14:textId="77777777" w:rsidR="00775EAE" w:rsidRDefault="00775EAE" w:rsidP="00F44A02"/>
        </w:tc>
      </w:tr>
      <w:tr w:rsidR="00876953" w14:paraId="2F32568D" w14:textId="77777777" w:rsidTr="00E94C9A">
        <w:trPr>
          <w:trHeight w:val="718"/>
          <w:jc w:val="center"/>
        </w:trPr>
        <w:tc>
          <w:tcPr>
            <w:tcW w:w="1405" w:type="dxa"/>
          </w:tcPr>
          <w:p w14:paraId="45BD23E7" w14:textId="392F32D8" w:rsidR="00876953" w:rsidRDefault="00876953" w:rsidP="00F44A02">
            <w:pPr>
              <w:jc w:val="center"/>
              <w:rPr>
                <w:lang w:val="en-US"/>
              </w:rPr>
            </w:pPr>
            <w:r>
              <w:rPr>
                <w:lang w:val="en-US"/>
              </w:rPr>
              <w:t>4</w:t>
            </w:r>
          </w:p>
        </w:tc>
        <w:tc>
          <w:tcPr>
            <w:tcW w:w="2372" w:type="dxa"/>
          </w:tcPr>
          <w:p w14:paraId="04171D74" w14:textId="1CF40CDA" w:rsidR="00876953" w:rsidRDefault="00876953" w:rsidP="00F44A02">
            <w:pPr>
              <w:rPr>
                <w:lang w:val="en-US"/>
              </w:rPr>
            </w:pPr>
            <w:r>
              <w:rPr>
                <w:lang w:val="en-US"/>
              </w:rPr>
              <w:t>NgayUong</w:t>
            </w:r>
          </w:p>
        </w:tc>
        <w:tc>
          <w:tcPr>
            <w:tcW w:w="2748" w:type="dxa"/>
          </w:tcPr>
          <w:p w14:paraId="05D19807" w14:textId="14487E88" w:rsidR="00876953" w:rsidRDefault="00876953" w:rsidP="00F44A02">
            <w:pPr>
              <w:rPr>
                <w:lang w:val="en-US"/>
              </w:rPr>
            </w:pPr>
            <w:r>
              <w:rPr>
                <w:lang w:val="en-US"/>
              </w:rPr>
              <w:t>DATE</w:t>
            </w:r>
          </w:p>
        </w:tc>
        <w:tc>
          <w:tcPr>
            <w:tcW w:w="2053" w:type="dxa"/>
          </w:tcPr>
          <w:p w14:paraId="54C1F073" w14:textId="77777777" w:rsidR="00876953" w:rsidRDefault="00876953" w:rsidP="00F44A02"/>
        </w:tc>
      </w:tr>
      <w:tr w:rsidR="00876953" w14:paraId="28B3A1F5" w14:textId="77777777" w:rsidTr="00E94C9A">
        <w:trPr>
          <w:trHeight w:val="718"/>
          <w:jc w:val="center"/>
        </w:trPr>
        <w:tc>
          <w:tcPr>
            <w:tcW w:w="1405" w:type="dxa"/>
          </w:tcPr>
          <w:p w14:paraId="69653C3E" w14:textId="0E58EE27" w:rsidR="00876953" w:rsidRDefault="00876953" w:rsidP="00F44A02">
            <w:pPr>
              <w:jc w:val="center"/>
              <w:rPr>
                <w:lang w:val="en-US"/>
              </w:rPr>
            </w:pPr>
            <w:r>
              <w:rPr>
                <w:lang w:val="en-US"/>
              </w:rPr>
              <w:t>5</w:t>
            </w:r>
          </w:p>
        </w:tc>
        <w:tc>
          <w:tcPr>
            <w:tcW w:w="2372" w:type="dxa"/>
          </w:tcPr>
          <w:p w14:paraId="6BC5129A" w14:textId="134767D9" w:rsidR="00876953" w:rsidRDefault="00876953" w:rsidP="00F44A02">
            <w:pPr>
              <w:rPr>
                <w:lang w:val="en-US"/>
              </w:rPr>
            </w:pPr>
            <w:r>
              <w:rPr>
                <w:lang w:val="en-US"/>
              </w:rPr>
              <w:t>Id_BenhNhan</w:t>
            </w:r>
          </w:p>
        </w:tc>
        <w:tc>
          <w:tcPr>
            <w:tcW w:w="2748" w:type="dxa"/>
          </w:tcPr>
          <w:p w14:paraId="0267965C" w14:textId="4494FE1A" w:rsidR="00876953" w:rsidRDefault="00876953" w:rsidP="00F44A02">
            <w:pPr>
              <w:rPr>
                <w:lang w:val="en-US"/>
              </w:rPr>
            </w:pPr>
            <w:r>
              <w:rPr>
                <w:lang w:val="en-US"/>
              </w:rPr>
              <w:t>VARCHAR(255)</w:t>
            </w:r>
          </w:p>
        </w:tc>
        <w:tc>
          <w:tcPr>
            <w:tcW w:w="2053" w:type="dxa"/>
          </w:tcPr>
          <w:p w14:paraId="5AFFF700" w14:textId="77777777" w:rsidR="00876953" w:rsidRDefault="00876953" w:rsidP="00F44A02"/>
        </w:tc>
      </w:tr>
      <w:tr w:rsidR="00876953" w14:paraId="4AB0E2C7" w14:textId="77777777" w:rsidTr="00E94C9A">
        <w:trPr>
          <w:trHeight w:val="718"/>
          <w:jc w:val="center"/>
        </w:trPr>
        <w:tc>
          <w:tcPr>
            <w:tcW w:w="1405" w:type="dxa"/>
          </w:tcPr>
          <w:p w14:paraId="125644B6" w14:textId="04B4FFD9" w:rsidR="00876953" w:rsidRDefault="00876953" w:rsidP="00F44A02">
            <w:pPr>
              <w:jc w:val="center"/>
              <w:rPr>
                <w:lang w:val="en-US"/>
              </w:rPr>
            </w:pPr>
            <w:r>
              <w:rPr>
                <w:lang w:val="en-US"/>
              </w:rPr>
              <w:t>6</w:t>
            </w:r>
          </w:p>
        </w:tc>
        <w:tc>
          <w:tcPr>
            <w:tcW w:w="2372" w:type="dxa"/>
          </w:tcPr>
          <w:p w14:paraId="1296A2F5" w14:textId="520760CE" w:rsidR="00876953" w:rsidRDefault="00876953" w:rsidP="00F44A02">
            <w:pPr>
              <w:rPr>
                <w:lang w:val="en-US"/>
              </w:rPr>
            </w:pPr>
            <w:r>
              <w:rPr>
                <w:lang w:val="en-US"/>
              </w:rPr>
              <w:t>Id_BacSi</w:t>
            </w:r>
          </w:p>
        </w:tc>
        <w:tc>
          <w:tcPr>
            <w:tcW w:w="2748" w:type="dxa"/>
          </w:tcPr>
          <w:p w14:paraId="37F64441" w14:textId="40CD7192" w:rsidR="00876953" w:rsidRDefault="00876953" w:rsidP="00F44A02">
            <w:pPr>
              <w:rPr>
                <w:lang w:val="en-US"/>
              </w:rPr>
            </w:pPr>
            <w:r>
              <w:rPr>
                <w:lang w:val="en-US"/>
              </w:rPr>
              <w:t>VARCHAR(255)</w:t>
            </w:r>
          </w:p>
        </w:tc>
        <w:tc>
          <w:tcPr>
            <w:tcW w:w="2053" w:type="dxa"/>
          </w:tcPr>
          <w:p w14:paraId="7DA554BD" w14:textId="77777777" w:rsidR="00876953" w:rsidRDefault="00876953" w:rsidP="00F44A02"/>
        </w:tc>
      </w:tr>
    </w:tbl>
    <w:p w14:paraId="010770F8" w14:textId="2CD35126" w:rsidR="00775EAE" w:rsidRPr="00A118FD" w:rsidRDefault="00876953" w:rsidP="00A118FD">
      <w:pPr>
        <w:pStyle w:val="ListParagraph"/>
        <w:numPr>
          <w:ilvl w:val="0"/>
          <w:numId w:val="64"/>
        </w:numPr>
        <w:spacing w:line="288" w:lineRule="auto"/>
        <w:ind w:left="0" w:firstLine="567"/>
        <w:jc w:val="both"/>
        <w:rPr>
          <w:lang w:val="en-US"/>
        </w:rPr>
      </w:pPr>
      <w:r w:rsidRPr="00A118FD">
        <w:rPr>
          <w:lang w:val="en-US"/>
        </w:rPr>
        <w:t>Id: Mã tự động tăng.</w:t>
      </w:r>
    </w:p>
    <w:p w14:paraId="548F2B5F" w14:textId="6AAA274E" w:rsidR="00876953" w:rsidRPr="00A118FD" w:rsidRDefault="00876953" w:rsidP="00A118FD">
      <w:pPr>
        <w:pStyle w:val="ListParagraph"/>
        <w:numPr>
          <w:ilvl w:val="0"/>
          <w:numId w:val="64"/>
        </w:numPr>
        <w:spacing w:line="288" w:lineRule="auto"/>
        <w:ind w:left="0" w:firstLine="567"/>
        <w:jc w:val="both"/>
        <w:rPr>
          <w:lang w:val="en-US"/>
        </w:rPr>
      </w:pPr>
      <w:r w:rsidRPr="00A118FD">
        <w:rPr>
          <w:lang w:val="en-US"/>
        </w:rPr>
        <w:t>NhacNho: Nội dung nhắc nhở người dùng uống thuốc.</w:t>
      </w:r>
    </w:p>
    <w:p w14:paraId="1477B07D" w14:textId="46B67203" w:rsidR="00876953" w:rsidRPr="00A118FD" w:rsidRDefault="00876953" w:rsidP="00A118FD">
      <w:pPr>
        <w:pStyle w:val="ListParagraph"/>
        <w:numPr>
          <w:ilvl w:val="0"/>
          <w:numId w:val="64"/>
        </w:numPr>
        <w:spacing w:line="288" w:lineRule="auto"/>
        <w:ind w:left="0" w:firstLine="567"/>
        <w:jc w:val="both"/>
        <w:rPr>
          <w:lang w:val="en-US"/>
        </w:rPr>
      </w:pPr>
      <w:r w:rsidRPr="00A118FD">
        <w:rPr>
          <w:lang w:val="en-US"/>
        </w:rPr>
        <w:t>GioUong: Giờ nhắc nhở người dùng uống thuốc.</w:t>
      </w:r>
    </w:p>
    <w:p w14:paraId="2B55358D" w14:textId="37AB4DDB" w:rsidR="00876953" w:rsidRPr="00A118FD" w:rsidRDefault="00876953" w:rsidP="00A118FD">
      <w:pPr>
        <w:pStyle w:val="ListParagraph"/>
        <w:numPr>
          <w:ilvl w:val="0"/>
          <w:numId w:val="64"/>
        </w:numPr>
        <w:spacing w:line="288" w:lineRule="auto"/>
        <w:ind w:left="0" w:firstLine="567"/>
        <w:jc w:val="both"/>
        <w:rPr>
          <w:lang w:val="en-US"/>
        </w:rPr>
      </w:pPr>
      <w:r w:rsidRPr="00A118FD">
        <w:rPr>
          <w:lang w:val="en-US"/>
        </w:rPr>
        <w:t>NgayUong: Ngày nhắc nhở người dùng uống thuốc.</w:t>
      </w:r>
    </w:p>
    <w:p w14:paraId="63146739" w14:textId="01811901" w:rsidR="00876953" w:rsidRPr="00A118FD" w:rsidRDefault="00876953" w:rsidP="00A118FD">
      <w:pPr>
        <w:pStyle w:val="ListParagraph"/>
        <w:numPr>
          <w:ilvl w:val="0"/>
          <w:numId w:val="64"/>
        </w:numPr>
        <w:spacing w:line="288" w:lineRule="auto"/>
        <w:ind w:left="0" w:firstLine="567"/>
        <w:jc w:val="both"/>
        <w:rPr>
          <w:lang w:val="en-US"/>
        </w:rPr>
      </w:pPr>
      <w:r w:rsidRPr="00A118FD">
        <w:rPr>
          <w:lang w:val="en-US"/>
        </w:rPr>
        <w:t>Id_BenhNhan: Mã bệnh nhân.</w:t>
      </w:r>
    </w:p>
    <w:p w14:paraId="2079948E" w14:textId="0D14792C" w:rsidR="00876953" w:rsidRPr="00A118FD" w:rsidRDefault="00876953" w:rsidP="00A118FD">
      <w:pPr>
        <w:pStyle w:val="ListParagraph"/>
        <w:numPr>
          <w:ilvl w:val="0"/>
          <w:numId w:val="64"/>
        </w:numPr>
        <w:spacing w:line="288" w:lineRule="auto"/>
        <w:ind w:left="0" w:firstLine="567"/>
        <w:jc w:val="both"/>
        <w:rPr>
          <w:lang w:val="en-US"/>
        </w:rPr>
      </w:pPr>
      <w:r w:rsidRPr="00A118FD">
        <w:rPr>
          <w:lang w:val="en-US"/>
        </w:rPr>
        <w:t>Id_BacSi: Mã Bác sĩ điều trị.</w:t>
      </w:r>
    </w:p>
    <w:p w14:paraId="782C1AB7" w14:textId="4CFE1CF3" w:rsidR="00876953" w:rsidRDefault="00876953" w:rsidP="00A118FD">
      <w:pPr>
        <w:pStyle w:val="Heading4"/>
        <w:ind w:firstLine="0"/>
        <w:rPr>
          <w:lang w:val="en-US"/>
        </w:rPr>
      </w:pPr>
      <w:r>
        <w:rPr>
          <w:lang w:val="en-US"/>
        </w:rPr>
        <w:t>3.2.2.</w:t>
      </w:r>
      <w:r w:rsidR="00A118FD">
        <w:rPr>
          <w:lang w:val="en-US"/>
        </w:rPr>
        <w:t>7</w:t>
      </w:r>
      <w:r>
        <w:rPr>
          <w:lang w:val="en-US"/>
        </w:rPr>
        <w:t xml:space="preserve"> Bảng chi tiết nhắc nhở uống thuốc</w:t>
      </w:r>
    </w:p>
    <w:p w14:paraId="62FD3C70" w14:textId="6A71ABA5" w:rsidR="00876953" w:rsidRDefault="00876953" w:rsidP="00A118FD">
      <w:pPr>
        <w:spacing w:line="288" w:lineRule="auto"/>
        <w:jc w:val="both"/>
        <w:rPr>
          <w:lang w:val="en-US"/>
        </w:rPr>
      </w:pPr>
      <w:r>
        <w:rPr>
          <w:lang w:val="en-US"/>
        </w:rPr>
        <w:t>Bảng dùng để lưu trữ các thông tin về loại thuốc và liều lượng bệnh nhân cần uống khi được nhắc nhở.</w:t>
      </w:r>
    </w:p>
    <w:p w14:paraId="75D29178" w14:textId="40690368" w:rsidR="00E524FF" w:rsidRDefault="00E524FF" w:rsidP="00E524FF">
      <w:pPr>
        <w:pStyle w:val="Caption"/>
        <w:keepNext/>
      </w:pPr>
      <w:bookmarkStart w:id="97" w:name="_Toc167277678"/>
      <w:r>
        <w:t xml:space="preserve">Bảng </w:t>
      </w:r>
      <w:r>
        <w:fldChar w:fldCharType="begin"/>
      </w:r>
      <w:r>
        <w:instrText xml:space="preserve"> SEQ Bảng \* ARABIC </w:instrText>
      </w:r>
      <w:r>
        <w:fldChar w:fldCharType="separate"/>
      </w:r>
      <w:r w:rsidR="00C35D19">
        <w:rPr>
          <w:noProof/>
        </w:rPr>
        <w:t>14</w:t>
      </w:r>
      <w:r>
        <w:fldChar w:fldCharType="end"/>
      </w:r>
      <w:r>
        <w:rPr>
          <w:lang w:val="en-US"/>
        </w:rPr>
        <w:t xml:space="preserve"> </w:t>
      </w:r>
      <w:r w:rsidRPr="00BF2A4A">
        <w:rPr>
          <w:lang w:val="en-US"/>
        </w:rPr>
        <w:t>Bảng thông tin các loại thuốc</w:t>
      </w:r>
      <w:bookmarkEnd w:id="97"/>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405"/>
        <w:gridCol w:w="2256"/>
        <w:gridCol w:w="2283"/>
        <w:gridCol w:w="2001"/>
      </w:tblGrid>
      <w:tr w:rsidR="00876953" w14:paraId="5B3A9DC7" w14:textId="77777777" w:rsidTr="00BB5FCC">
        <w:trPr>
          <w:trHeight w:val="718"/>
          <w:jc w:val="center"/>
        </w:trPr>
        <w:tc>
          <w:tcPr>
            <w:tcW w:w="1405" w:type="dxa"/>
            <w:shd w:val="clear" w:color="auto" w:fill="D9D9D9" w:themeFill="background1" w:themeFillShade="D9"/>
            <w:vAlign w:val="center"/>
          </w:tcPr>
          <w:p w14:paraId="1E5BAB09" w14:textId="77777777" w:rsidR="00876953" w:rsidRDefault="00876953" w:rsidP="00BB5FCC">
            <w:pPr>
              <w:jc w:val="center"/>
              <w:rPr>
                <w:b/>
              </w:rPr>
            </w:pPr>
            <w:r>
              <w:rPr>
                <w:b/>
              </w:rPr>
              <w:t>STT</w:t>
            </w:r>
          </w:p>
        </w:tc>
        <w:tc>
          <w:tcPr>
            <w:tcW w:w="2256" w:type="dxa"/>
            <w:shd w:val="clear" w:color="auto" w:fill="D9D9D9" w:themeFill="background1" w:themeFillShade="D9"/>
            <w:vAlign w:val="center"/>
          </w:tcPr>
          <w:p w14:paraId="3DBD3D47" w14:textId="77777777" w:rsidR="00876953" w:rsidRDefault="00876953" w:rsidP="00BB5FCC">
            <w:pPr>
              <w:jc w:val="center"/>
              <w:rPr>
                <w:b/>
              </w:rPr>
            </w:pPr>
            <w:r>
              <w:rPr>
                <w:b/>
              </w:rPr>
              <w:t>Tên trường</w:t>
            </w:r>
          </w:p>
        </w:tc>
        <w:tc>
          <w:tcPr>
            <w:tcW w:w="2283" w:type="dxa"/>
            <w:shd w:val="clear" w:color="auto" w:fill="D9D9D9" w:themeFill="background1" w:themeFillShade="D9"/>
            <w:vAlign w:val="center"/>
          </w:tcPr>
          <w:p w14:paraId="1FE4B1CC" w14:textId="77777777" w:rsidR="00876953" w:rsidRDefault="00876953" w:rsidP="00BB5FCC">
            <w:pPr>
              <w:jc w:val="center"/>
              <w:rPr>
                <w:b/>
              </w:rPr>
            </w:pPr>
            <w:r>
              <w:rPr>
                <w:b/>
              </w:rPr>
              <w:t>Kiểu dữ liệu</w:t>
            </w:r>
          </w:p>
        </w:tc>
        <w:tc>
          <w:tcPr>
            <w:tcW w:w="0" w:type="auto"/>
            <w:shd w:val="clear" w:color="auto" w:fill="D9D9D9" w:themeFill="background1" w:themeFillShade="D9"/>
            <w:vAlign w:val="center"/>
          </w:tcPr>
          <w:p w14:paraId="2385B342" w14:textId="77777777" w:rsidR="00876953" w:rsidRDefault="00876953" w:rsidP="00BB5FCC">
            <w:pPr>
              <w:jc w:val="center"/>
              <w:rPr>
                <w:b/>
              </w:rPr>
            </w:pPr>
            <w:r>
              <w:rPr>
                <w:b/>
              </w:rPr>
              <w:t>Mô tả</w:t>
            </w:r>
          </w:p>
        </w:tc>
      </w:tr>
      <w:tr w:rsidR="00876953" w14:paraId="7A3D7C3C" w14:textId="77777777" w:rsidTr="00BB5FCC">
        <w:trPr>
          <w:trHeight w:val="718"/>
          <w:jc w:val="center"/>
        </w:trPr>
        <w:tc>
          <w:tcPr>
            <w:tcW w:w="1405" w:type="dxa"/>
          </w:tcPr>
          <w:p w14:paraId="72C3BAF9" w14:textId="77777777" w:rsidR="00876953" w:rsidRDefault="00876953" w:rsidP="00F44A02">
            <w:pPr>
              <w:jc w:val="center"/>
            </w:pPr>
            <w:r>
              <w:lastRenderedPageBreak/>
              <w:t>1</w:t>
            </w:r>
          </w:p>
        </w:tc>
        <w:tc>
          <w:tcPr>
            <w:tcW w:w="2256" w:type="dxa"/>
          </w:tcPr>
          <w:p w14:paraId="59E8E0EF" w14:textId="77777777" w:rsidR="00876953" w:rsidRPr="0030636C" w:rsidRDefault="00876953" w:rsidP="00F44A02">
            <w:pPr>
              <w:rPr>
                <w:lang w:val="en-US"/>
              </w:rPr>
            </w:pPr>
            <w:r>
              <w:rPr>
                <w:lang w:val="en-US"/>
              </w:rPr>
              <w:t>Id</w:t>
            </w:r>
          </w:p>
        </w:tc>
        <w:tc>
          <w:tcPr>
            <w:tcW w:w="2283" w:type="dxa"/>
          </w:tcPr>
          <w:p w14:paraId="560A220A" w14:textId="77777777" w:rsidR="00876953" w:rsidRPr="0030636C" w:rsidRDefault="00876953" w:rsidP="00F44A02">
            <w:pPr>
              <w:rPr>
                <w:lang w:val="en-US"/>
              </w:rPr>
            </w:pPr>
            <w:r>
              <w:rPr>
                <w:lang w:val="en-US"/>
              </w:rPr>
              <w:t>INT</w:t>
            </w:r>
          </w:p>
        </w:tc>
        <w:tc>
          <w:tcPr>
            <w:tcW w:w="0" w:type="auto"/>
          </w:tcPr>
          <w:p w14:paraId="5DC8C514" w14:textId="77777777" w:rsidR="00876953" w:rsidRDefault="00876953" w:rsidP="00F44A02">
            <w:r>
              <w:t>PRIMARY KEY</w:t>
            </w:r>
          </w:p>
        </w:tc>
      </w:tr>
      <w:tr w:rsidR="00876953" w14:paraId="0C28435D" w14:textId="77777777" w:rsidTr="00BB5FCC">
        <w:trPr>
          <w:trHeight w:val="718"/>
          <w:jc w:val="center"/>
        </w:trPr>
        <w:tc>
          <w:tcPr>
            <w:tcW w:w="1405" w:type="dxa"/>
          </w:tcPr>
          <w:p w14:paraId="23D40030" w14:textId="77777777" w:rsidR="00876953" w:rsidRDefault="00876953" w:rsidP="00F44A02">
            <w:pPr>
              <w:jc w:val="center"/>
            </w:pPr>
            <w:r>
              <w:t>2</w:t>
            </w:r>
          </w:p>
        </w:tc>
        <w:tc>
          <w:tcPr>
            <w:tcW w:w="2256" w:type="dxa"/>
          </w:tcPr>
          <w:p w14:paraId="1717E49E" w14:textId="5017AE57" w:rsidR="00876953" w:rsidRPr="0030636C" w:rsidRDefault="00876953" w:rsidP="00F44A02">
            <w:pPr>
              <w:rPr>
                <w:lang w:val="en-US"/>
              </w:rPr>
            </w:pPr>
            <w:r>
              <w:rPr>
                <w:lang w:val="en-US"/>
              </w:rPr>
              <w:t>Id_Thuoc</w:t>
            </w:r>
          </w:p>
        </w:tc>
        <w:tc>
          <w:tcPr>
            <w:tcW w:w="2283" w:type="dxa"/>
          </w:tcPr>
          <w:p w14:paraId="0AAA3733" w14:textId="60BC91DA" w:rsidR="00876953" w:rsidRPr="00876953" w:rsidRDefault="00876953" w:rsidP="00F44A02">
            <w:pPr>
              <w:rPr>
                <w:lang w:val="en-US"/>
              </w:rPr>
            </w:pPr>
            <w:r>
              <w:rPr>
                <w:lang w:val="en-US"/>
              </w:rPr>
              <w:t>INT</w:t>
            </w:r>
          </w:p>
        </w:tc>
        <w:tc>
          <w:tcPr>
            <w:tcW w:w="0" w:type="auto"/>
          </w:tcPr>
          <w:p w14:paraId="3F14630A" w14:textId="77777777" w:rsidR="00876953" w:rsidRDefault="00876953" w:rsidP="00F44A02"/>
        </w:tc>
      </w:tr>
      <w:tr w:rsidR="00876953" w14:paraId="03AA682F" w14:textId="77777777" w:rsidTr="00BB5FCC">
        <w:trPr>
          <w:trHeight w:val="718"/>
          <w:jc w:val="center"/>
        </w:trPr>
        <w:tc>
          <w:tcPr>
            <w:tcW w:w="1405" w:type="dxa"/>
          </w:tcPr>
          <w:p w14:paraId="7FACFA42" w14:textId="77777777" w:rsidR="00876953" w:rsidRPr="00287B08" w:rsidRDefault="00876953" w:rsidP="00F44A02">
            <w:pPr>
              <w:jc w:val="center"/>
              <w:rPr>
                <w:lang w:val="en-US"/>
              </w:rPr>
            </w:pPr>
            <w:r>
              <w:rPr>
                <w:lang w:val="en-US"/>
              </w:rPr>
              <w:t>3</w:t>
            </w:r>
          </w:p>
        </w:tc>
        <w:tc>
          <w:tcPr>
            <w:tcW w:w="2256" w:type="dxa"/>
          </w:tcPr>
          <w:p w14:paraId="2A09AE03" w14:textId="1814882F" w:rsidR="00876953" w:rsidRDefault="00876953" w:rsidP="00F44A02">
            <w:pPr>
              <w:rPr>
                <w:lang w:val="en-US"/>
              </w:rPr>
            </w:pPr>
            <w:r>
              <w:rPr>
                <w:lang w:val="en-US"/>
              </w:rPr>
              <w:t>Id_</w:t>
            </w:r>
            <w:r w:rsidR="00BC0F71">
              <w:rPr>
                <w:lang w:val="en-US"/>
              </w:rPr>
              <w:t>NhacNho</w:t>
            </w:r>
          </w:p>
        </w:tc>
        <w:tc>
          <w:tcPr>
            <w:tcW w:w="2283" w:type="dxa"/>
          </w:tcPr>
          <w:p w14:paraId="506582A1" w14:textId="111DC482" w:rsidR="00876953" w:rsidRPr="00287B08" w:rsidRDefault="00876953" w:rsidP="00F44A02">
            <w:pPr>
              <w:rPr>
                <w:lang w:val="en-US"/>
              </w:rPr>
            </w:pPr>
            <w:r>
              <w:rPr>
                <w:lang w:val="en-US"/>
              </w:rPr>
              <w:t>INT</w:t>
            </w:r>
          </w:p>
        </w:tc>
        <w:tc>
          <w:tcPr>
            <w:tcW w:w="0" w:type="auto"/>
          </w:tcPr>
          <w:p w14:paraId="615136A6" w14:textId="77777777" w:rsidR="00876953" w:rsidRDefault="00876953" w:rsidP="00F44A02"/>
        </w:tc>
      </w:tr>
      <w:tr w:rsidR="00876953" w14:paraId="2E6CA93D" w14:textId="77777777" w:rsidTr="00BB5FCC">
        <w:trPr>
          <w:trHeight w:val="718"/>
          <w:jc w:val="center"/>
        </w:trPr>
        <w:tc>
          <w:tcPr>
            <w:tcW w:w="1405" w:type="dxa"/>
          </w:tcPr>
          <w:p w14:paraId="3B6B7970" w14:textId="77777777" w:rsidR="00876953" w:rsidRDefault="00876953" w:rsidP="00F44A02">
            <w:pPr>
              <w:jc w:val="center"/>
              <w:rPr>
                <w:lang w:val="en-US"/>
              </w:rPr>
            </w:pPr>
            <w:r>
              <w:rPr>
                <w:lang w:val="en-US"/>
              </w:rPr>
              <w:t>4</w:t>
            </w:r>
          </w:p>
        </w:tc>
        <w:tc>
          <w:tcPr>
            <w:tcW w:w="2256" w:type="dxa"/>
          </w:tcPr>
          <w:p w14:paraId="251E9787" w14:textId="5BEA883D" w:rsidR="00876953" w:rsidRDefault="00876953" w:rsidP="00F44A02">
            <w:pPr>
              <w:rPr>
                <w:lang w:val="en-US"/>
              </w:rPr>
            </w:pPr>
            <w:r>
              <w:rPr>
                <w:lang w:val="en-US"/>
              </w:rPr>
              <w:t>LieuLuong</w:t>
            </w:r>
          </w:p>
        </w:tc>
        <w:tc>
          <w:tcPr>
            <w:tcW w:w="2283" w:type="dxa"/>
          </w:tcPr>
          <w:p w14:paraId="21A7E7B8" w14:textId="5128C1C9" w:rsidR="00876953" w:rsidRDefault="00876953" w:rsidP="00F44A02">
            <w:pPr>
              <w:rPr>
                <w:lang w:val="en-US"/>
              </w:rPr>
            </w:pPr>
            <w:r>
              <w:rPr>
                <w:lang w:val="en-US"/>
              </w:rPr>
              <w:t>INT</w:t>
            </w:r>
          </w:p>
        </w:tc>
        <w:tc>
          <w:tcPr>
            <w:tcW w:w="0" w:type="auto"/>
          </w:tcPr>
          <w:p w14:paraId="417130DF" w14:textId="77777777" w:rsidR="00876953" w:rsidRDefault="00876953" w:rsidP="00F44A02"/>
        </w:tc>
      </w:tr>
    </w:tbl>
    <w:p w14:paraId="0EAB6B01" w14:textId="3C1E529A" w:rsidR="00876953" w:rsidRPr="00A118FD" w:rsidRDefault="00876953" w:rsidP="00A118FD">
      <w:pPr>
        <w:pStyle w:val="ListParagraph"/>
        <w:numPr>
          <w:ilvl w:val="0"/>
          <w:numId w:val="64"/>
        </w:numPr>
        <w:spacing w:line="288" w:lineRule="auto"/>
        <w:ind w:left="567" w:hanging="567"/>
        <w:jc w:val="both"/>
        <w:rPr>
          <w:lang w:val="en-US"/>
        </w:rPr>
      </w:pPr>
      <w:r w:rsidRPr="00A118FD">
        <w:rPr>
          <w:lang w:val="en-US"/>
        </w:rPr>
        <w:t>Id: Mã tự động tăng</w:t>
      </w:r>
    </w:p>
    <w:p w14:paraId="3B4A6041" w14:textId="118D9215" w:rsidR="00876953" w:rsidRPr="00A118FD" w:rsidRDefault="00876953" w:rsidP="00A118FD">
      <w:pPr>
        <w:pStyle w:val="ListParagraph"/>
        <w:numPr>
          <w:ilvl w:val="0"/>
          <w:numId w:val="64"/>
        </w:numPr>
        <w:spacing w:line="288" w:lineRule="auto"/>
        <w:ind w:left="567" w:hanging="567"/>
        <w:jc w:val="both"/>
        <w:rPr>
          <w:lang w:val="en-US"/>
        </w:rPr>
      </w:pPr>
      <w:r w:rsidRPr="00A118FD">
        <w:rPr>
          <w:lang w:val="en-US"/>
        </w:rPr>
        <w:t>Id_Thuoc: Mã của loại thuốc có trong lịch nhắc nhở</w:t>
      </w:r>
    </w:p>
    <w:p w14:paraId="488E09D3" w14:textId="52CA6F85" w:rsidR="00876953" w:rsidRPr="00A118FD" w:rsidRDefault="00876953" w:rsidP="00A118FD">
      <w:pPr>
        <w:pStyle w:val="ListParagraph"/>
        <w:numPr>
          <w:ilvl w:val="0"/>
          <w:numId w:val="64"/>
        </w:numPr>
        <w:spacing w:line="288" w:lineRule="auto"/>
        <w:ind w:left="567" w:hanging="567"/>
        <w:jc w:val="both"/>
        <w:rPr>
          <w:lang w:val="en-US"/>
        </w:rPr>
      </w:pPr>
      <w:r w:rsidRPr="00A118FD">
        <w:rPr>
          <w:lang w:val="en-US"/>
        </w:rPr>
        <w:t>Id_</w:t>
      </w:r>
      <w:r w:rsidR="00BC0F71" w:rsidRPr="00A118FD">
        <w:rPr>
          <w:lang w:val="en-US"/>
        </w:rPr>
        <w:t>NhacNho</w:t>
      </w:r>
      <w:r w:rsidRPr="00A118FD">
        <w:rPr>
          <w:lang w:val="en-US"/>
        </w:rPr>
        <w:t>: Mã của lịch nhắc nhở uống thuốc</w:t>
      </w:r>
    </w:p>
    <w:p w14:paraId="2CEC72E1" w14:textId="6F904738" w:rsidR="00876953" w:rsidRPr="00A118FD" w:rsidRDefault="00876953" w:rsidP="00A118FD">
      <w:pPr>
        <w:pStyle w:val="ListParagraph"/>
        <w:numPr>
          <w:ilvl w:val="0"/>
          <w:numId w:val="64"/>
        </w:numPr>
        <w:spacing w:line="288" w:lineRule="auto"/>
        <w:ind w:left="567" w:hanging="567"/>
        <w:jc w:val="both"/>
        <w:rPr>
          <w:lang w:val="en-US"/>
        </w:rPr>
      </w:pPr>
      <w:r w:rsidRPr="00A118FD">
        <w:rPr>
          <w:lang w:val="en-US"/>
        </w:rPr>
        <w:t>LieuLuong: Thông tin về liều lượng của từng loại thuốc.</w:t>
      </w:r>
    </w:p>
    <w:p w14:paraId="4937A0F6" w14:textId="19E4C988" w:rsidR="000911B5" w:rsidRDefault="000911B5" w:rsidP="00A118FD">
      <w:pPr>
        <w:pStyle w:val="Heading4"/>
        <w:ind w:firstLine="0"/>
        <w:rPr>
          <w:lang w:val="en-US"/>
        </w:rPr>
      </w:pPr>
      <w:r>
        <w:rPr>
          <w:lang w:val="en-US"/>
        </w:rPr>
        <w:t>3.2.2.</w:t>
      </w:r>
      <w:r w:rsidR="00A118FD">
        <w:rPr>
          <w:lang w:val="en-US"/>
        </w:rPr>
        <w:t>8</w:t>
      </w:r>
      <w:r>
        <w:rPr>
          <w:lang w:val="en-US"/>
        </w:rPr>
        <w:t xml:space="preserve"> Bảng thông tin câu hỏi của bệnh nhân.</w:t>
      </w:r>
    </w:p>
    <w:p w14:paraId="00EAB845" w14:textId="080AD722" w:rsidR="000911B5" w:rsidRDefault="000911B5" w:rsidP="00A118FD">
      <w:pPr>
        <w:spacing w:line="288" w:lineRule="auto"/>
        <w:jc w:val="both"/>
        <w:rPr>
          <w:lang w:val="en-US"/>
        </w:rPr>
      </w:pPr>
      <w:r>
        <w:rPr>
          <w:lang w:val="en-US"/>
        </w:rPr>
        <w:t>Dùng để lưu thông tin câu hỏi của bệnh nhân gửi đến bác sĩ</w:t>
      </w:r>
    </w:p>
    <w:p w14:paraId="72C77081" w14:textId="36DA4ACC" w:rsidR="00E524FF" w:rsidRDefault="00E524FF" w:rsidP="00E524FF">
      <w:pPr>
        <w:pStyle w:val="Caption"/>
        <w:keepNext/>
      </w:pPr>
      <w:bookmarkStart w:id="98" w:name="_Toc167277679"/>
      <w:r>
        <w:t xml:space="preserve">Bảng </w:t>
      </w:r>
      <w:r>
        <w:fldChar w:fldCharType="begin"/>
      </w:r>
      <w:r>
        <w:instrText xml:space="preserve"> SEQ Bảng \* ARABIC </w:instrText>
      </w:r>
      <w:r>
        <w:fldChar w:fldCharType="separate"/>
      </w:r>
      <w:r w:rsidR="00C35D19">
        <w:rPr>
          <w:noProof/>
        </w:rPr>
        <w:t>15</w:t>
      </w:r>
      <w:r>
        <w:fldChar w:fldCharType="end"/>
      </w:r>
      <w:r>
        <w:rPr>
          <w:lang w:val="en-US"/>
        </w:rPr>
        <w:t xml:space="preserve"> </w:t>
      </w:r>
      <w:r w:rsidRPr="000E365F">
        <w:rPr>
          <w:lang w:val="en-US"/>
        </w:rPr>
        <w:t>Bảng thông tin câu hỏi của bệnh nhân</w:t>
      </w:r>
      <w:bookmarkEnd w:id="98"/>
    </w:p>
    <w:tbl>
      <w:tblPr>
        <w:tblW w:w="857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405"/>
        <w:gridCol w:w="2372"/>
        <w:gridCol w:w="2748"/>
        <w:gridCol w:w="2053"/>
      </w:tblGrid>
      <w:tr w:rsidR="000911B5" w14:paraId="3FF8F5C1" w14:textId="77777777" w:rsidTr="00BB5FCC">
        <w:trPr>
          <w:trHeight w:val="718"/>
          <w:jc w:val="center"/>
        </w:trPr>
        <w:tc>
          <w:tcPr>
            <w:tcW w:w="1405" w:type="dxa"/>
            <w:shd w:val="clear" w:color="auto" w:fill="D9D9D9" w:themeFill="background1" w:themeFillShade="D9"/>
            <w:vAlign w:val="center"/>
          </w:tcPr>
          <w:p w14:paraId="0F133283" w14:textId="77777777" w:rsidR="000911B5" w:rsidRDefault="000911B5" w:rsidP="00BB5FCC">
            <w:pPr>
              <w:jc w:val="center"/>
              <w:rPr>
                <w:b/>
              </w:rPr>
            </w:pPr>
            <w:r>
              <w:rPr>
                <w:b/>
              </w:rPr>
              <w:t>STT</w:t>
            </w:r>
          </w:p>
        </w:tc>
        <w:tc>
          <w:tcPr>
            <w:tcW w:w="2372" w:type="dxa"/>
            <w:shd w:val="clear" w:color="auto" w:fill="D9D9D9" w:themeFill="background1" w:themeFillShade="D9"/>
            <w:vAlign w:val="center"/>
          </w:tcPr>
          <w:p w14:paraId="6E857BC4" w14:textId="77777777" w:rsidR="000911B5" w:rsidRDefault="000911B5" w:rsidP="00BB5FCC">
            <w:pPr>
              <w:jc w:val="center"/>
              <w:rPr>
                <w:b/>
              </w:rPr>
            </w:pPr>
            <w:r>
              <w:rPr>
                <w:b/>
              </w:rPr>
              <w:t>Tên trường</w:t>
            </w:r>
          </w:p>
        </w:tc>
        <w:tc>
          <w:tcPr>
            <w:tcW w:w="2748" w:type="dxa"/>
            <w:shd w:val="clear" w:color="auto" w:fill="D9D9D9" w:themeFill="background1" w:themeFillShade="D9"/>
            <w:vAlign w:val="center"/>
          </w:tcPr>
          <w:p w14:paraId="11EA068B" w14:textId="77777777" w:rsidR="000911B5" w:rsidRDefault="000911B5" w:rsidP="00BB5FCC">
            <w:pPr>
              <w:jc w:val="center"/>
              <w:rPr>
                <w:b/>
              </w:rPr>
            </w:pPr>
            <w:r>
              <w:rPr>
                <w:b/>
              </w:rPr>
              <w:t>Kiểu dữ liệu</w:t>
            </w:r>
          </w:p>
        </w:tc>
        <w:tc>
          <w:tcPr>
            <w:tcW w:w="2053" w:type="dxa"/>
            <w:shd w:val="clear" w:color="auto" w:fill="D9D9D9" w:themeFill="background1" w:themeFillShade="D9"/>
            <w:vAlign w:val="center"/>
          </w:tcPr>
          <w:p w14:paraId="5A09AB2E" w14:textId="77777777" w:rsidR="000911B5" w:rsidRDefault="000911B5" w:rsidP="00BB5FCC">
            <w:pPr>
              <w:jc w:val="center"/>
              <w:rPr>
                <w:b/>
              </w:rPr>
            </w:pPr>
            <w:r>
              <w:rPr>
                <w:b/>
              </w:rPr>
              <w:t>Mô tả</w:t>
            </w:r>
          </w:p>
        </w:tc>
      </w:tr>
      <w:tr w:rsidR="000911B5" w14:paraId="1553E732" w14:textId="77777777" w:rsidTr="00BB5FCC">
        <w:trPr>
          <w:trHeight w:val="718"/>
          <w:jc w:val="center"/>
        </w:trPr>
        <w:tc>
          <w:tcPr>
            <w:tcW w:w="1405" w:type="dxa"/>
          </w:tcPr>
          <w:p w14:paraId="4CF8B21F" w14:textId="77777777" w:rsidR="000911B5" w:rsidRDefault="000911B5" w:rsidP="00F44A02">
            <w:pPr>
              <w:jc w:val="center"/>
            </w:pPr>
            <w:r>
              <w:t>1</w:t>
            </w:r>
          </w:p>
        </w:tc>
        <w:tc>
          <w:tcPr>
            <w:tcW w:w="2372" w:type="dxa"/>
          </w:tcPr>
          <w:p w14:paraId="7BD63443" w14:textId="77777777" w:rsidR="000911B5" w:rsidRPr="0030636C" w:rsidRDefault="000911B5" w:rsidP="00F44A02">
            <w:pPr>
              <w:rPr>
                <w:lang w:val="en-US"/>
              </w:rPr>
            </w:pPr>
            <w:r>
              <w:rPr>
                <w:lang w:val="en-US"/>
              </w:rPr>
              <w:t>Id</w:t>
            </w:r>
          </w:p>
        </w:tc>
        <w:tc>
          <w:tcPr>
            <w:tcW w:w="2748" w:type="dxa"/>
          </w:tcPr>
          <w:p w14:paraId="639FE8D9" w14:textId="77777777" w:rsidR="000911B5" w:rsidRPr="0030636C" w:rsidRDefault="000911B5" w:rsidP="00F44A02">
            <w:pPr>
              <w:rPr>
                <w:lang w:val="en-US"/>
              </w:rPr>
            </w:pPr>
            <w:r>
              <w:rPr>
                <w:lang w:val="en-US"/>
              </w:rPr>
              <w:t>INT</w:t>
            </w:r>
          </w:p>
        </w:tc>
        <w:tc>
          <w:tcPr>
            <w:tcW w:w="2053" w:type="dxa"/>
          </w:tcPr>
          <w:p w14:paraId="08B4A613" w14:textId="77777777" w:rsidR="000911B5" w:rsidRDefault="000911B5" w:rsidP="00F44A02">
            <w:r>
              <w:t>PRIMARY KEY</w:t>
            </w:r>
          </w:p>
        </w:tc>
      </w:tr>
      <w:tr w:rsidR="000911B5" w14:paraId="1B9BEDAE" w14:textId="77777777" w:rsidTr="00BB5FCC">
        <w:trPr>
          <w:trHeight w:val="718"/>
          <w:jc w:val="center"/>
        </w:trPr>
        <w:tc>
          <w:tcPr>
            <w:tcW w:w="1405" w:type="dxa"/>
          </w:tcPr>
          <w:p w14:paraId="4ED916CB" w14:textId="77777777" w:rsidR="000911B5" w:rsidRDefault="000911B5" w:rsidP="00F44A02">
            <w:pPr>
              <w:jc w:val="center"/>
            </w:pPr>
            <w:r>
              <w:t>2</w:t>
            </w:r>
          </w:p>
        </w:tc>
        <w:tc>
          <w:tcPr>
            <w:tcW w:w="2372" w:type="dxa"/>
          </w:tcPr>
          <w:p w14:paraId="794C5B56" w14:textId="4803093D" w:rsidR="000911B5" w:rsidRPr="0030636C" w:rsidRDefault="000911B5" w:rsidP="00F44A02">
            <w:pPr>
              <w:rPr>
                <w:lang w:val="en-US"/>
              </w:rPr>
            </w:pPr>
            <w:r>
              <w:rPr>
                <w:lang w:val="en-US"/>
              </w:rPr>
              <w:t>Id_BenhNhan</w:t>
            </w:r>
          </w:p>
        </w:tc>
        <w:tc>
          <w:tcPr>
            <w:tcW w:w="2748" w:type="dxa"/>
          </w:tcPr>
          <w:p w14:paraId="0158DA2C" w14:textId="77777777" w:rsidR="000911B5" w:rsidRDefault="000911B5" w:rsidP="00F44A02">
            <w:r>
              <w:t>VARCHAR(255)</w:t>
            </w:r>
          </w:p>
        </w:tc>
        <w:tc>
          <w:tcPr>
            <w:tcW w:w="2053" w:type="dxa"/>
          </w:tcPr>
          <w:p w14:paraId="48B67B10" w14:textId="77777777" w:rsidR="000911B5" w:rsidRDefault="000911B5" w:rsidP="00F44A02"/>
        </w:tc>
      </w:tr>
      <w:tr w:rsidR="000911B5" w14:paraId="556BDB5B" w14:textId="77777777" w:rsidTr="00BB5FCC">
        <w:trPr>
          <w:trHeight w:val="718"/>
          <w:jc w:val="center"/>
        </w:trPr>
        <w:tc>
          <w:tcPr>
            <w:tcW w:w="1405" w:type="dxa"/>
          </w:tcPr>
          <w:p w14:paraId="47F9FB7C" w14:textId="77777777" w:rsidR="000911B5" w:rsidRPr="00287B08" w:rsidRDefault="000911B5" w:rsidP="00F44A02">
            <w:pPr>
              <w:jc w:val="center"/>
              <w:rPr>
                <w:lang w:val="en-US"/>
              </w:rPr>
            </w:pPr>
            <w:r>
              <w:rPr>
                <w:lang w:val="en-US"/>
              </w:rPr>
              <w:t>3</w:t>
            </w:r>
          </w:p>
        </w:tc>
        <w:tc>
          <w:tcPr>
            <w:tcW w:w="2372" w:type="dxa"/>
          </w:tcPr>
          <w:p w14:paraId="5C31A4A1" w14:textId="5D63A7C9" w:rsidR="000911B5" w:rsidRDefault="00BC0F71" w:rsidP="00F44A02">
            <w:pPr>
              <w:rPr>
                <w:lang w:val="en-US"/>
              </w:rPr>
            </w:pPr>
            <w:r>
              <w:rPr>
                <w:lang w:val="en-US"/>
              </w:rPr>
              <w:t>NoiDung</w:t>
            </w:r>
          </w:p>
        </w:tc>
        <w:tc>
          <w:tcPr>
            <w:tcW w:w="2748" w:type="dxa"/>
          </w:tcPr>
          <w:p w14:paraId="7785937F" w14:textId="38D6F16D" w:rsidR="000911B5" w:rsidRPr="00287B08" w:rsidRDefault="002E0865" w:rsidP="00F44A02">
            <w:pPr>
              <w:rPr>
                <w:lang w:val="en-US"/>
              </w:rPr>
            </w:pPr>
            <w:r>
              <w:rPr>
                <w:lang w:val="en-US"/>
              </w:rPr>
              <w:t>VARCHAR(255)</w:t>
            </w:r>
          </w:p>
        </w:tc>
        <w:tc>
          <w:tcPr>
            <w:tcW w:w="2053" w:type="dxa"/>
          </w:tcPr>
          <w:p w14:paraId="5A785543" w14:textId="77777777" w:rsidR="000911B5" w:rsidRDefault="000911B5" w:rsidP="00F44A02"/>
        </w:tc>
      </w:tr>
      <w:tr w:rsidR="00BC0F71" w14:paraId="540D119B" w14:textId="77777777" w:rsidTr="00BB5FCC">
        <w:trPr>
          <w:trHeight w:val="718"/>
          <w:jc w:val="center"/>
        </w:trPr>
        <w:tc>
          <w:tcPr>
            <w:tcW w:w="1405" w:type="dxa"/>
          </w:tcPr>
          <w:p w14:paraId="20C1DD58" w14:textId="14694665" w:rsidR="00BC0F71" w:rsidRDefault="00BC0F71" w:rsidP="00F44A02">
            <w:pPr>
              <w:jc w:val="center"/>
              <w:rPr>
                <w:lang w:val="en-US"/>
              </w:rPr>
            </w:pPr>
            <w:r>
              <w:rPr>
                <w:lang w:val="en-US"/>
              </w:rPr>
              <w:t>4</w:t>
            </w:r>
          </w:p>
        </w:tc>
        <w:tc>
          <w:tcPr>
            <w:tcW w:w="2372" w:type="dxa"/>
          </w:tcPr>
          <w:p w14:paraId="485546F8" w14:textId="6D5E66D8" w:rsidR="00BC0F71" w:rsidRDefault="00357FFA" w:rsidP="00F44A02">
            <w:pPr>
              <w:rPr>
                <w:lang w:val="en-US"/>
              </w:rPr>
            </w:pPr>
            <w:r>
              <w:rPr>
                <w:lang w:val="en-US"/>
              </w:rPr>
              <w:t>ThoiGian</w:t>
            </w:r>
          </w:p>
        </w:tc>
        <w:tc>
          <w:tcPr>
            <w:tcW w:w="2748" w:type="dxa"/>
          </w:tcPr>
          <w:p w14:paraId="0A90754F" w14:textId="5EAB0854" w:rsidR="00BC0F71" w:rsidRDefault="00E458A4" w:rsidP="00F44A02">
            <w:pPr>
              <w:rPr>
                <w:lang w:val="en-US"/>
              </w:rPr>
            </w:pPr>
            <w:r>
              <w:rPr>
                <w:lang w:val="en-US"/>
              </w:rPr>
              <w:t>DATETIME</w:t>
            </w:r>
          </w:p>
        </w:tc>
        <w:tc>
          <w:tcPr>
            <w:tcW w:w="2053" w:type="dxa"/>
          </w:tcPr>
          <w:p w14:paraId="62F109AD" w14:textId="77777777" w:rsidR="00BC0F71" w:rsidRDefault="00BC0F71" w:rsidP="00F44A02"/>
        </w:tc>
      </w:tr>
      <w:tr w:rsidR="00BC0F71" w14:paraId="151BDE80" w14:textId="77777777" w:rsidTr="00BB5FCC">
        <w:trPr>
          <w:trHeight w:val="718"/>
          <w:jc w:val="center"/>
        </w:trPr>
        <w:tc>
          <w:tcPr>
            <w:tcW w:w="1405" w:type="dxa"/>
          </w:tcPr>
          <w:p w14:paraId="08A302C1" w14:textId="25BE576D" w:rsidR="00BC0F71" w:rsidRDefault="00BC0F71" w:rsidP="00F44A02">
            <w:pPr>
              <w:jc w:val="center"/>
              <w:rPr>
                <w:lang w:val="en-US"/>
              </w:rPr>
            </w:pPr>
            <w:r>
              <w:rPr>
                <w:lang w:val="en-US"/>
              </w:rPr>
              <w:t>5</w:t>
            </w:r>
          </w:p>
        </w:tc>
        <w:tc>
          <w:tcPr>
            <w:tcW w:w="2372" w:type="dxa"/>
          </w:tcPr>
          <w:p w14:paraId="70AD5DA2" w14:textId="17C6FD23" w:rsidR="00BC0F71" w:rsidRDefault="00BC0F71" w:rsidP="00F44A02">
            <w:pPr>
              <w:rPr>
                <w:lang w:val="en-US"/>
              </w:rPr>
            </w:pPr>
            <w:r>
              <w:rPr>
                <w:lang w:val="en-US"/>
              </w:rPr>
              <w:t>TinhTrang</w:t>
            </w:r>
          </w:p>
        </w:tc>
        <w:tc>
          <w:tcPr>
            <w:tcW w:w="2748" w:type="dxa"/>
          </w:tcPr>
          <w:p w14:paraId="45EE008B" w14:textId="3C1B3D36" w:rsidR="00BC0F71" w:rsidRDefault="00E458A4" w:rsidP="00F44A02">
            <w:pPr>
              <w:rPr>
                <w:lang w:val="en-US"/>
              </w:rPr>
            </w:pPr>
            <w:r>
              <w:rPr>
                <w:lang w:val="en-US"/>
              </w:rPr>
              <w:t>INT</w:t>
            </w:r>
          </w:p>
        </w:tc>
        <w:tc>
          <w:tcPr>
            <w:tcW w:w="2053" w:type="dxa"/>
          </w:tcPr>
          <w:p w14:paraId="5697B587" w14:textId="77777777" w:rsidR="00BC0F71" w:rsidRDefault="00BC0F71" w:rsidP="00F44A02"/>
        </w:tc>
      </w:tr>
    </w:tbl>
    <w:p w14:paraId="0713D0DD" w14:textId="7FFDE420" w:rsidR="002E0865" w:rsidRPr="00A118FD" w:rsidRDefault="002E0865" w:rsidP="00A118FD">
      <w:pPr>
        <w:pStyle w:val="ListParagraph"/>
        <w:numPr>
          <w:ilvl w:val="0"/>
          <w:numId w:val="65"/>
        </w:numPr>
        <w:spacing w:line="288" w:lineRule="auto"/>
        <w:ind w:left="0" w:firstLine="567"/>
        <w:jc w:val="both"/>
        <w:rPr>
          <w:lang w:val="en-US"/>
        </w:rPr>
      </w:pPr>
      <w:r w:rsidRPr="00A118FD">
        <w:rPr>
          <w:lang w:val="en-US"/>
        </w:rPr>
        <w:t>Id: Mã tự động tăng.</w:t>
      </w:r>
    </w:p>
    <w:p w14:paraId="3939077C" w14:textId="4D66E8CD" w:rsidR="002E0865" w:rsidRPr="00A118FD" w:rsidRDefault="002E0865" w:rsidP="00A118FD">
      <w:pPr>
        <w:pStyle w:val="ListParagraph"/>
        <w:numPr>
          <w:ilvl w:val="0"/>
          <w:numId w:val="65"/>
        </w:numPr>
        <w:spacing w:line="288" w:lineRule="auto"/>
        <w:ind w:left="0" w:firstLine="567"/>
        <w:jc w:val="both"/>
        <w:rPr>
          <w:lang w:val="en-US"/>
        </w:rPr>
      </w:pPr>
      <w:r w:rsidRPr="00A118FD">
        <w:rPr>
          <w:lang w:val="en-US"/>
        </w:rPr>
        <w:t>Id_BenhNhan: Mã bệnh nhân.</w:t>
      </w:r>
    </w:p>
    <w:p w14:paraId="1E0A3571" w14:textId="284E6E61" w:rsidR="002E0865" w:rsidRPr="00A118FD" w:rsidRDefault="00E458A4" w:rsidP="00A118FD">
      <w:pPr>
        <w:pStyle w:val="ListParagraph"/>
        <w:numPr>
          <w:ilvl w:val="0"/>
          <w:numId w:val="65"/>
        </w:numPr>
        <w:spacing w:line="288" w:lineRule="auto"/>
        <w:ind w:left="0" w:firstLine="567"/>
        <w:jc w:val="both"/>
        <w:rPr>
          <w:lang w:val="en-US"/>
        </w:rPr>
      </w:pPr>
      <w:r w:rsidRPr="00A118FD">
        <w:rPr>
          <w:lang w:val="en-US"/>
        </w:rPr>
        <w:t>NoiDung</w:t>
      </w:r>
      <w:r w:rsidR="002E0865" w:rsidRPr="00A118FD">
        <w:rPr>
          <w:lang w:val="en-US"/>
        </w:rPr>
        <w:t>: Chứa nội dung câu hỏi</w:t>
      </w:r>
      <w:r w:rsidRPr="00A118FD">
        <w:rPr>
          <w:lang w:val="en-US"/>
        </w:rPr>
        <w:t xml:space="preserve"> của bệnh nhân</w:t>
      </w:r>
      <w:r w:rsidR="002E0865" w:rsidRPr="00A118FD">
        <w:rPr>
          <w:lang w:val="en-US"/>
        </w:rPr>
        <w:t>.</w:t>
      </w:r>
    </w:p>
    <w:p w14:paraId="1E4F21B0" w14:textId="6FB07BE3" w:rsidR="00E458A4" w:rsidRPr="00A118FD" w:rsidRDefault="00E458A4" w:rsidP="00A118FD">
      <w:pPr>
        <w:pStyle w:val="ListParagraph"/>
        <w:numPr>
          <w:ilvl w:val="0"/>
          <w:numId w:val="65"/>
        </w:numPr>
        <w:spacing w:line="288" w:lineRule="auto"/>
        <w:ind w:left="0" w:firstLine="567"/>
        <w:jc w:val="both"/>
        <w:rPr>
          <w:lang w:val="en-US"/>
        </w:rPr>
      </w:pPr>
      <w:r w:rsidRPr="00A118FD">
        <w:rPr>
          <w:lang w:val="en-US"/>
        </w:rPr>
        <w:t>ThoiGian: Thời gian mà bệnh nhân gửi câu hỏi.</w:t>
      </w:r>
    </w:p>
    <w:p w14:paraId="04C0E4B0" w14:textId="09B0F033" w:rsidR="00451B2D" w:rsidRPr="00A118FD" w:rsidRDefault="00451B2D" w:rsidP="00A118FD">
      <w:pPr>
        <w:pStyle w:val="ListParagraph"/>
        <w:numPr>
          <w:ilvl w:val="0"/>
          <w:numId w:val="65"/>
        </w:numPr>
        <w:spacing w:line="288" w:lineRule="auto"/>
        <w:ind w:left="0" w:firstLine="567"/>
        <w:jc w:val="both"/>
        <w:rPr>
          <w:lang w:val="en-US"/>
        </w:rPr>
      </w:pPr>
      <w:r w:rsidRPr="00A118FD">
        <w:rPr>
          <w:lang w:val="en-US"/>
        </w:rPr>
        <w:t>TinhTrang: Tình trạng của câu hỏi bệnh nhân đã gửi, chưa được trả lời hoặc đã trả lời.</w:t>
      </w:r>
    </w:p>
    <w:p w14:paraId="148C7D20" w14:textId="3DFED78B" w:rsidR="002E0865" w:rsidRDefault="002E0865" w:rsidP="00A118FD">
      <w:pPr>
        <w:pStyle w:val="Heading4"/>
        <w:ind w:firstLine="0"/>
        <w:rPr>
          <w:lang w:val="en-US"/>
        </w:rPr>
      </w:pPr>
      <w:r>
        <w:rPr>
          <w:lang w:val="en-US"/>
        </w:rPr>
        <w:t>3.2.2.</w:t>
      </w:r>
      <w:r w:rsidR="00A118FD">
        <w:rPr>
          <w:lang w:val="en-US"/>
        </w:rPr>
        <w:t>9</w:t>
      </w:r>
      <w:r>
        <w:rPr>
          <w:lang w:val="en-US"/>
        </w:rPr>
        <w:t xml:space="preserve"> Bảng chứa thông tin câu trả lời của bác sĩ</w:t>
      </w:r>
    </w:p>
    <w:p w14:paraId="544D33B6" w14:textId="34F14050" w:rsidR="008F135C" w:rsidRPr="008F135C" w:rsidRDefault="008F135C" w:rsidP="00A118FD">
      <w:pPr>
        <w:spacing w:line="288" w:lineRule="auto"/>
        <w:jc w:val="both"/>
        <w:rPr>
          <w:lang w:val="en-US"/>
        </w:rPr>
      </w:pPr>
      <w:r>
        <w:rPr>
          <w:lang w:val="en-US"/>
        </w:rPr>
        <w:t>Dùng để lưu câu trả lời của bác sĩ khi trả lời câu hỏi của bệnh nhân</w:t>
      </w:r>
    </w:p>
    <w:p w14:paraId="0C7DE086" w14:textId="3946249C" w:rsidR="00E524FF" w:rsidRDefault="00E524FF" w:rsidP="00E524FF">
      <w:pPr>
        <w:pStyle w:val="Caption"/>
        <w:keepNext/>
      </w:pPr>
      <w:bookmarkStart w:id="99" w:name="_Toc167277680"/>
      <w:r>
        <w:lastRenderedPageBreak/>
        <w:t xml:space="preserve">Bảng </w:t>
      </w:r>
      <w:r>
        <w:fldChar w:fldCharType="begin"/>
      </w:r>
      <w:r>
        <w:instrText xml:space="preserve"> SEQ Bảng \* ARABIC </w:instrText>
      </w:r>
      <w:r>
        <w:fldChar w:fldCharType="separate"/>
      </w:r>
      <w:r w:rsidR="00C35D19">
        <w:rPr>
          <w:noProof/>
        </w:rPr>
        <w:t>16</w:t>
      </w:r>
      <w:r>
        <w:fldChar w:fldCharType="end"/>
      </w:r>
      <w:r>
        <w:rPr>
          <w:lang w:val="en-US"/>
        </w:rPr>
        <w:t xml:space="preserve"> </w:t>
      </w:r>
      <w:r w:rsidRPr="00C762F7">
        <w:rPr>
          <w:lang w:val="en-US"/>
        </w:rPr>
        <w:t>Bảng thông tin câu trả lời của bác sĩ</w:t>
      </w:r>
      <w:bookmarkEnd w:id="9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05"/>
        <w:gridCol w:w="2188"/>
        <w:gridCol w:w="2748"/>
        <w:gridCol w:w="2053"/>
      </w:tblGrid>
      <w:tr w:rsidR="002E0865" w14:paraId="69B2EF05" w14:textId="77777777" w:rsidTr="00841666">
        <w:trPr>
          <w:trHeight w:val="718"/>
          <w:jc w:val="center"/>
        </w:trPr>
        <w:tc>
          <w:tcPr>
            <w:tcW w:w="1405" w:type="dxa"/>
            <w:shd w:val="clear" w:color="auto" w:fill="D9D9D9" w:themeFill="background1" w:themeFillShade="D9"/>
            <w:vAlign w:val="center"/>
          </w:tcPr>
          <w:p w14:paraId="2BDF0106" w14:textId="77777777" w:rsidR="002E0865" w:rsidRDefault="002E0865" w:rsidP="00913120">
            <w:pPr>
              <w:jc w:val="center"/>
              <w:rPr>
                <w:b/>
              </w:rPr>
            </w:pPr>
            <w:r>
              <w:rPr>
                <w:b/>
              </w:rPr>
              <w:t>STT</w:t>
            </w:r>
          </w:p>
        </w:tc>
        <w:tc>
          <w:tcPr>
            <w:tcW w:w="2188" w:type="dxa"/>
            <w:shd w:val="clear" w:color="auto" w:fill="D9D9D9" w:themeFill="background1" w:themeFillShade="D9"/>
            <w:vAlign w:val="center"/>
          </w:tcPr>
          <w:p w14:paraId="25371AEC" w14:textId="77777777" w:rsidR="002E0865" w:rsidRDefault="002E0865" w:rsidP="00913120">
            <w:pPr>
              <w:jc w:val="center"/>
              <w:rPr>
                <w:b/>
              </w:rPr>
            </w:pPr>
            <w:r>
              <w:rPr>
                <w:b/>
              </w:rPr>
              <w:t>Tên trường</w:t>
            </w:r>
          </w:p>
        </w:tc>
        <w:tc>
          <w:tcPr>
            <w:tcW w:w="2748" w:type="dxa"/>
            <w:shd w:val="clear" w:color="auto" w:fill="D9D9D9" w:themeFill="background1" w:themeFillShade="D9"/>
            <w:vAlign w:val="center"/>
          </w:tcPr>
          <w:p w14:paraId="4E109E1C" w14:textId="77777777" w:rsidR="002E0865" w:rsidRDefault="002E0865" w:rsidP="00913120">
            <w:pPr>
              <w:jc w:val="center"/>
              <w:rPr>
                <w:b/>
              </w:rPr>
            </w:pPr>
            <w:r>
              <w:rPr>
                <w:b/>
              </w:rPr>
              <w:t>Kiểu dữ liệu</w:t>
            </w:r>
          </w:p>
        </w:tc>
        <w:tc>
          <w:tcPr>
            <w:tcW w:w="2053" w:type="dxa"/>
            <w:shd w:val="clear" w:color="auto" w:fill="D9D9D9" w:themeFill="background1" w:themeFillShade="D9"/>
            <w:vAlign w:val="center"/>
          </w:tcPr>
          <w:p w14:paraId="6E8E71DC" w14:textId="77777777" w:rsidR="002E0865" w:rsidRDefault="002E0865" w:rsidP="00913120">
            <w:pPr>
              <w:jc w:val="center"/>
              <w:rPr>
                <w:b/>
              </w:rPr>
            </w:pPr>
            <w:r>
              <w:rPr>
                <w:b/>
              </w:rPr>
              <w:t>Mô tả</w:t>
            </w:r>
          </w:p>
        </w:tc>
      </w:tr>
      <w:tr w:rsidR="002E0865" w14:paraId="5DC41A3A" w14:textId="77777777" w:rsidTr="00841666">
        <w:trPr>
          <w:trHeight w:val="718"/>
          <w:jc w:val="center"/>
        </w:trPr>
        <w:tc>
          <w:tcPr>
            <w:tcW w:w="1405" w:type="dxa"/>
          </w:tcPr>
          <w:p w14:paraId="10887474" w14:textId="77777777" w:rsidR="002E0865" w:rsidRDefault="002E0865" w:rsidP="00F44A02">
            <w:pPr>
              <w:jc w:val="center"/>
            </w:pPr>
            <w:r>
              <w:t>1</w:t>
            </w:r>
          </w:p>
        </w:tc>
        <w:tc>
          <w:tcPr>
            <w:tcW w:w="2188" w:type="dxa"/>
          </w:tcPr>
          <w:p w14:paraId="5DE82D40" w14:textId="77777777" w:rsidR="002E0865" w:rsidRPr="0030636C" w:rsidRDefault="002E0865" w:rsidP="00F44A02">
            <w:pPr>
              <w:rPr>
                <w:lang w:val="en-US"/>
              </w:rPr>
            </w:pPr>
            <w:r>
              <w:rPr>
                <w:lang w:val="en-US"/>
              </w:rPr>
              <w:t>Id</w:t>
            </w:r>
          </w:p>
        </w:tc>
        <w:tc>
          <w:tcPr>
            <w:tcW w:w="2748" w:type="dxa"/>
          </w:tcPr>
          <w:p w14:paraId="2F1CE969" w14:textId="77777777" w:rsidR="002E0865" w:rsidRPr="0030636C" w:rsidRDefault="002E0865" w:rsidP="00F44A02">
            <w:pPr>
              <w:rPr>
                <w:lang w:val="en-US"/>
              </w:rPr>
            </w:pPr>
            <w:r>
              <w:rPr>
                <w:lang w:val="en-US"/>
              </w:rPr>
              <w:t>INT</w:t>
            </w:r>
          </w:p>
        </w:tc>
        <w:tc>
          <w:tcPr>
            <w:tcW w:w="2053" w:type="dxa"/>
          </w:tcPr>
          <w:p w14:paraId="03332FF9" w14:textId="77777777" w:rsidR="002E0865" w:rsidRDefault="002E0865" w:rsidP="00F44A02">
            <w:r>
              <w:t>PRIMARY KEY</w:t>
            </w:r>
          </w:p>
        </w:tc>
      </w:tr>
      <w:tr w:rsidR="002E0865" w14:paraId="58494245" w14:textId="77777777" w:rsidTr="00841666">
        <w:trPr>
          <w:trHeight w:val="718"/>
          <w:jc w:val="center"/>
        </w:trPr>
        <w:tc>
          <w:tcPr>
            <w:tcW w:w="1405" w:type="dxa"/>
          </w:tcPr>
          <w:p w14:paraId="472F1ACF" w14:textId="77777777" w:rsidR="002E0865" w:rsidRDefault="002E0865" w:rsidP="00F44A02">
            <w:pPr>
              <w:jc w:val="center"/>
            </w:pPr>
            <w:r>
              <w:t>2</w:t>
            </w:r>
          </w:p>
        </w:tc>
        <w:tc>
          <w:tcPr>
            <w:tcW w:w="2188" w:type="dxa"/>
          </w:tcPr>
          <w:p w14:paraId="75244BB7" w14:textId="724F6844" w:rsidR="002E0865" w:rsidRPr="0030636C" w:rsidRDefault="002E0865" w:rsidP="00F44A02">
            <w:pPr>
              <w:rPr>
                <w:lang w:val="en-US"/>
              </w:rPr>
            </w:pPr>
            <w:r>
              <w:rPr>
                <w:lang w:val="en-US"/>
              </w:rPr>
              <w:t>Id_CauHoi</w:t>
            </w:r>
          </w:p>
        </w:tc>
        <w:tc>
          <w:tcPr>
            <w:tcW w:w="2748" w:type="dxa"/>
          </w:tcPr>
          <w:p w14:paraId="0C79A77E" w14:textId="0A2DD38A" w:rsidR="002E0865" w:rsidRPr="002E0865" w:rsidRDefault="002E0865" w:rsidP="00F44A02">
            <w:pPr>
              <w:rPr>
                <w:lang w:val="en-US"/>
              </w:rPr>
            </w:pPr>
            <w:r>
              <w:rPr>
                <w:lang w:val="en-US"/>
              </w:rPr>
              <w:t>INT</w:t>
            </w:r>
          </w:p>
        </w:tc>
        <w:tc>
          <w:tcPr>
            <w:tcW w:w="2053" w:type="dxa"/>
          </w:tcPr>
          <w:p w14:paraId="321B3190" w14:textId="77777777" w:rsidR="002E0865" w:rsidRDefault="002E0865" w:rsidP="00F44A02"/>
        </w:tc>
      </w:tr>
      <w:tr w:rsidR="002E0865" w14:paraId="5A0D3039" w14:textId="77777777" w:rsidTr="00841666">
        <w:trPr>
          <w:trHeight w:val="718"/>
          <w:jc w:val="center"/>
        </w:trPr>
        <w:tc>
          <w:tcPr>
            <w:tcW w:w="1405" w:type="dxa"/>
          </w:tcPr>
          <w:p w14:paraId="0D802C8F" w14:textId="77777777" w:rsidR="002E0865" w:rsidRPr="00287B08" w:rsidRDefault="002E0865" w:rsidP="00F44A02">
            <w:pPr>
              <w:jc w:val="center"/>
              <w:rPr>
                <w:lang w:val="en-US"/>
              </w:rPr>
            </w:pPr>
            <w:r>
              <w:rPr>
                <w:lang w:val="en-US"/>
              </w:rPr>
              <w:t>3</w:t>
            </w:r>
          </w:p>
        </w:tc>
        <w:tc>
          <w:tcPr>
            <w:tcW w:w="2188" w:type="dxa"/>
          </w:tcPr>
          <w:p w14:paraId="093A151D" w14:textId="639BD515" w:rsidR="002E0865" w:rsidRDefault="002E0865" w:rsidP="00F44A02">
            <w:pPr>
              <w:rPr>
                <w:lang w:val="en-US"/>
              </w:rPr>
            </w:pPr>
            <w:r>
              <w:rPr>
                <w:lang w:val="en-US"/>
              </w:rPr>
              <w:t>Id_BacSi</w:t>
            </w:r>
          </w:p>
        </w:tc>
        <w:tc>
          <w:tcPr>
            <w:tcW w:w="2748" w:type="dxa"/>
          </w:tcPr>
          <w:p w14:paraId="14489EA1" w14:textId="77777777" w:rsidR="002E0865" w:rsidRPr="00287B08" w:rsidRDefault="002E0865" w:rsidP="00F44A02">
            <w:pPr>
              <w:rPr>
                <w:lang w:val="en-US"/>
              </w:rPr>
            </w:pPr>
            <w:r>
              <w:rPr>
                <w:lang w:val="en-US"/>
              </w:rPr>
              <w:t>VARCHAR(255)</w:t>
            </w:r>
          </w:p>
        </w:tc>
        <w:tc>
          <w:tcPr>
            <w:tcW w:w="2053" w:type="dxa"/>
          </w:tcPr>
          <w:p w14:paraId="40FA3698" w14:textId="77777777" w:rsidR="002E0865" w:rsidRDefault="002E0865" w:rsidP="00F44A02"/>
        </w:tc>
      </w:tr>
      <w:tr w:rsidR="002E0865" w14:paraId="20D13EC6" w14:textId="77777777" w:rsidTr="00841666">
        <w:trPr>
          <w:trHeight w:val="718"/>
          <w:jc w:val="center"/>
        </w:trPr>
        <w:tc>
          <w:tcPr>
            <w:tcW w:w="1405" w:type="dxa"/>
          </w:tcPr>
          <w:p w14:paraId="0AACB753" w14:textId="166200D5" w:rsidR="002E0865" w:rsidRDefault="002E0865" w:rsidP="00F44A02">
            <w:pPr>
              <w:jc w:val="center"/>
              <w:rPr>
                <w:lang w:val="en-US"/>
              </w:rPr>
            </w:pPr>
            <w:r>
              <w:rPr>
                <w:lang w:val="en-US"/>
              </w:rPr>
              <w:t>4</w:t>
            </w:r>
          </w:p>
        </w:tc>
        <w:tc>
          <w:tcPr>
            <w:tcW w:w="2188" w:type="dxa"/>
          </w:tcPr>
          <w:p w14:paraId="1F019F61" w14:textId="2512DC6F" w:rsidR="002E0865" w:rsidRDefault="00FE19CE" w:rsidP="00F44A02">
            <w:pPr>
              <w:rPr>
                <w:lang w:val="en-US"/>
              </w:rPr>
            </w:pPr>
            <w:r>
              <w:rPr>
                <w:lang w:val="en-US"/>
              </w:rPr>
              <w:t>NoiDung</w:t>
            </w:r>
          </w:p>
        </w:tc>
        <w:tc>
          <w:tcPr>
            <w:tcW w:w="2748" w:type="dxa"/>
          </w:tcPr>
          <w:p w14:paraId="1C4C16DF" w14:textId="68B4C916" w:rsidR="002E0865" w:rsidRDefault="002E0865" w:rsidP="00F44A02">
            <w:pPr>
              <w:rPr>
                <w:lang w:val="en-US"/>
              </w:rPr>
            </w:pPr>
            <w:r>
              <w:rPr>
                <w:lang w:val="en-US"/>
              </w:rPr>
              <w:t>VARCHAR(255)</w:t>
            </w:r>
          </w:p>
        </w:tc>
        <w:tc>
          <w:tcPr>
            <w:tcW w:w="2053" w:type="dxa"/>
          </w:tcPr>
          <w:p w14:paraId="2E161931" w14:textId="77777777" w:rsidR="002E0865" w:rsidRDefault="002E0865" w:rsidP="00F44A02"/>
        </w:tc>
      </w:tr>
    </w:tbl>
    <w:p w14:paraId="338D3088" w14:textId="7437A255" w:rsidR="002E0865" w:rsidRPr="00A118FD" w:rsidRDefault="002E0865" w:rsidP="00A118FD">
      <w:pPr>
        <w:pStyle w:val="ListParagraph"/>
        <w:numPr>
          <w:ilvl w:val="0"/>
          <w:numId w:val="65"/>
        </w:numPr>
        <w:spacing w:line="288" w:lineRule="auto"/>
        <w:ind w:left="0" w:firstLine="567"/>
        <w:rPr>
          <w:lang w:val="en-US"/>
        </w:rPr>
      </w:pPr>
      <w:r w:rsidRPr="00A118FD">
        <w:rPr>
          <w:lang w:val="en-US"/>
        </w:rPr>
        <w:t>Id: Mã tự động tăng</w:t>
      </w:r>
    </w:p>
    <w:p w14:paraId="7FCA9785" w14:textId="75A033B8" w:rsidR="002E0865" w:rsidRPr="00A118FD" w:rsidRDefault="002E0865" w:rsidP="00A118FD">
      <w:pPr>
        <w:pStyle w:val="ListParagraph"/>
        <w:numPr>
          <w:ilvl w:val="0"/>
          <w:numId w:val="65"/>
        </w:numPr>
        <w:spacing w:line="288" w:lineRule="auto"/>
        <w:ind w:left="0" w:firstLine="567"/>
        <w:rPr>
          <w:lang w:val="en-US"/>
        </w:rPr>
      </w:pPr>
      <w:r w:rsidRPr="00A118FD">
        <w:rPr>
          <w:lang w:val="en-US"/>
        </w:rPr>
        <w:t>Id_CauHoi: Mã id của bảng câu hỏi</w:t>
      </w:r>
    </w:p>
    <w:p w14:paraId="7663AEBC" w14:textId="2D0724EE" w:rsidR="002E0865" w:rsidRPr="00A118FD" w:rsidRDefault="002E0865" w:rsidP="00A118FD">
      <w:pPr>
        <w:pStyle w:val="ListParagraph"/>
        <w:numPr>
          <w:ilvl w:val="0"/>
          <w:numId w:val="65"/>
        </w:numPr>
        <w:spacing w:line="288" w:lineRule="auto"/>
        <w:ind w:left="0" w:firstLine="567"/>
        <w:rPr>
          <w:lang w:val="en-US"/>
        </w:rPr>
      </w:pPr>
      <w:r w:rsidRPr="00A118FD">
        <w:rPr>
          <w:lang w:val="en-US"/>
        </w:rPr>
        <w:t>Id_BacSi: Id của bác sĩ trả lời câu hỏi cho bệnh nhân.</w:t>
      </w:r>
    </w:p>
    <w:p w14:paraId="593AB5CA" w14:textId="7E6AED71" w:rsidR="002E0865" w:rsidRPr="00A118FD" w:rsidRDefault="00FE19CE" w:rsidP="00A118FD">
      <w:pPr>
        <w:pStyle w:val="ListParagraph"/>
        <w:numPr>
          <w:ilvl w:val="0"/>
          <w:numId w:val="65"/>
        </w:numPr>
        <w:spacing w:line="288" w:lineRule="auto"/>
        <w:ind w:left="0" w:firstLine="567"/>
        <w:rPr>
          <w:lang w:val="en-US"/>
        </w:rPr>
      </w:pPr>
      <w:r w:rsidRPr="00A118FD">
        <w:rPr>
          <w:lang w:val="en-US"/>
        </w:rPr>
        <w:t>NoiDung</w:t>
      </w:r>
      <w:r w:rsidR="002E0865" w:rsidRPr="00A118FD">
        <w:rPr>
          <w:lang w:val="en-US"/>
        </w:rPr>
        <w:t>: Chứa nội dung câu trả lời của bác sĩ.</w:t>
      </w:r>
    </w:p>
    <w:p w14:paraId="089AC658" w14:textId="55F33E9F" w:rsidR="00770A4D" w:rsidRDefault="00770A4D" w:rsidP="00A118FD">
      <w:pPr>
        <w:pStyle w:val="Heading3"/>
        <w:spacing w:before="0" w:after="120"/>
        <w:rPr>
          <w:lang w:val="en-US"/>
        </w:rPr>
      </w:pPr>
      <w:bookmarkStart w:id="100" w:name="_Toc167279160"/>
      <w:r>
        <w:rPr>
          <w:lang w:val="en-US"/>
        </w:rPr>
        <w:t>3.2.3 Cơ sở dữ liệu Firebase Realtime DataBase</w:t>
      </w:r>
    </w:p>
    <w:p w14:paraId="10A15F59" w14:textId="3CEC00D9" w:rsidR="008D44F9" w:rsidRDefault="0094267E" w:rsidP="00A118FD">
      <w:pPr>
        <w:pStyle w:val="Heading3"/>
        <w:spacing w:before="0" w:after="120"/>
        <w:rPr>
          <w:lang w:val="en-US"/>
        </w:rPr>
      </w:pPr>
      <w:r>
        <w:rPr>
          <w:lang w:val="en-US"/>
        </w:rPr>
        <w:t>3.2.</w:t>
      </w:r>
      <w:r w:rsidR="00770A4D">
        <w:rPr>
          <w:lang w:val="en-US"/>
        </w:rPr>
        <w:t>4</w:t>
      </w:r>
      <w:r>
        <w:rPr>
          <w:lang w:val="en-US"/>
        </w:rPr>
        <w:t xml:space="preserve"> Sơ đồ quan hệ</w:t>
      </w:r>
      <w:bookmarkEnd w:id="100"/>
    </w:p>
    <w:p w14:paraId="2D7234CC" w14:textId="595D1AE9" w:rsidR="00E85E0F" w:rsidRDefault="00680F3F" w:rsidP="00E85E0F">
      <w:pPr>
        <w:keepNext/>
        <w:jc w:val="center"/>
      </w:pPr>
      <w:r w:rsidRPr="00680F3F">
        <w:rPr>
          <w:noProof/>
          <w:lang w:val="en-US"/>
        </w:rPr>
        <w:drawing>
          <wp:inline distT="0" distB="0" distL="0" distR="0" wp14:anchorId="20A7630B" wp14:editId="3B308ACF">
            <wp:extent cx="5219700" cy="3320245"/>
            <wp:effectExtent l="0" t="0" r="0" b="0"/>
            <wp:docPr id="734222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22494" name="Picture 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219700" cy="3320245"/>
                    </a:xfrm>
                    <a:prstGeom prst="rect">
                      <a:avLst/>
                    </a:prstGeom>
                  </pic:spPr>
                </pic:pic>
              </a:graphicData>
            </a:graphic>
          </wp:inline>
        </w:drawing>
      </w:r>
    </w:p>
    <w:p w14:paraId="25545484" w14:textId="61D39ACD" w:rsidR="00CD61C1" w:rsidRDefault="00E85E0F" w:rsidP="00E85E0F">
      <w:pPr>
        <w:pStyle w:val="Caption"/>
        <w:rPr>
          <w:lang w:val="en-US"/>
        </w:rPr>
      </w:pPr>
      <w:bookmarkStart w:id="101" w:name="_Toc167277654"/>
      <w:r>
        <w:t xml:space="preserve">Hình </w:t>
      </w:r>
      <w:r>
        <w:fldChar w:fldCharType="begin"/>
      </w:r>
      <w:r>
        <w:instrText xml:space="preserve"> SEQ Hình \* ARABIC </w:instrText>
      </w:r>
      <w:r>
        <w:fldChar w:fldCharType="separate"/>
      </w:r>
      <w:r w:rsidR="00C35D19">
        <w:rPr>
          <w:noProof/>
        </w:rPr>
        <w:t>22</w:t>
      </w:r>
      <w:r>
        <w:fldChar w:fldCharType="end"/>
      </w:r>
      <w:r>
        <w:rPr>
          <w:lang w:val="en-US"/>
        </w:rPr>
        <w:t xml:space="preserve"> Sơ đồ quan hệ cơ sở dữ liệu</w:t>
      </w:r>
      <w:bookmarkEnd w:id="101"/>
    </w:p>
    <w:p w14:paraId="6D0CA7F0" w14:textId="491DEFEE" w:rsidR="00FE2D25" w:rsidRDefault="00FE2D25" w:rsidP="00B71782">
      <w:pPr>
        <w:pStyle w:val="Heading3"/>
        <w:spacing w:before="0" w:after="120"/>
        <w:ind w:firstLine="0"/>
        <w:rPr>
          <w:lang w:val="en-US"/>
        </w:rPr>
      </w:pPr>
      <w:bookmarkStart w:id="102" w:name="_Toc167279161"/>
      <w:r>
        <w:rPr>
          <w:lang w:val="en-US"/>
        </w:rPr>
        <w:lastRenderedPageBreak/>
        <w:t>3.2.</w:t>
      </w:r>
      <w:r w:rsidR="00770A4D">
        <w:rPr>
          <w:lang w:val="en-US"/>
        </w:rPr>
        <w:t>5</w:t>
      </w:r>
      <w:r>
        <w:rPr>
          <w:lang w:val="en-US"/>
        </w:rPr>
        <w:t xml:space="preserve"> Giao diện ứng dụng</w:t>
      </w:r>
      <w:bookmarkEnd w:id="102"/>
    </w:p>
    <w:p w14:paraId="2D72DE26" w14:textId="77777777" w:rsidR="00192759" w:rsidRDefault="00FE2D25" w:rsidP="00192759">
      <w:pPr>
        <w:keepNext/>
        <w:jc w:val="center"/>
      </w:pPr>
      <w:r>
        <w:rPr>
          <w:noProof/>
          <w:lang w:val="en-US"/>
        </w:rPr>
        <w:drawing>
          <wp:inline distT="0" distB="0" distL="0" distR="0" wp14:anchorId="748127FA" wp14:editId="6C6F372D">
            <wp:extent cx="3240000" cy="6390887"/>
            <wp:effectExtent l="19050" t="19050" r="0" b="0"/>
            <wp:docPr id="4723639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363978" name="Picture 3"/>
                    <pic:cNvPicPr/>
                  </pic:nvPicPr>
                  <pic:blipFill rotWithShape="1">
                    <a:blip r:embed="rId42">
                      <a:extLst>
                        <a:ext uri="{28A0092B-C50C-407E-A947-70E740481C1C}">
                          <a14:useLocalDpi xmlns:a14="http://schemas.microsoft.com/office/drawing/2010/main" val="0"/>
                        </a:ext>
                      </a:extLst>
                    </a:blip>
                    <a:srcRect t="3448" b="5514"/>
                    <a:stretch/>
                  </pic:blipFill>
                  <pic:spPr bwMode="auto">
                    <a:xfrm>
                      <a:off x="0" y="0"/>
                      <a:ext cx="3240000" cy="639088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FCF918" w14:textId="2C6C5B0E" w:rsidR="00FE2D25" w:rsidRDefault="00192759" w:rsidP="00192759">
      <w:pPr>
        <w:pStyle w:val="Caption"/>
        <w:rPr>
          <w:lang w:val="en-US"/>
        </w:rPr>
      </w:pPr>
      <w:bookmarkStart w:id="103" w:name="_Toc167277655"/>
      <w:r>
        <w:t xml:space="preserve">Hình </w:t>
      </w:r>
      <w:r>
        <w:fldChar w:fldCharType="begin"/>
      </w:r>
      <w:r>
        <w:instrText xml:space="preserve"> SEQ Hình \* ARABIC </w:instrText>
      </w:r>
      <w:r>
        <w:fldChar w:fldCharType="separate"/>
      </w:r>
      <w:r w:rsidR="00C35D19">
        <w:rPr>
          <w:noProof/>
        </w:rPr>
        <w:t>23</w:t>
      </w:r>
      <w:r>
        <w:fldChar w:fldCharType="end"/>
      </w:r>
      <w:r>
        <w:rPr>
          <w:lang w:val="en-US"/>
        </w:rPr>
        <w:t xml:space="preserve"> Trang </w:t>
      </w:r>
      <w:r w:rsidR="00087807">
        <w:rPr>
          <w:lang w:val="en-US"/>
        </w:rPr>
        <w:t>đăng nhập</w:t>
      </w:r>
      <w:r w:rsidR="00A8033E">
        <w:rPr>
          <w:lang w:val="en-US"/>
        </w:rPr>
        <w:t xml:space="preserve"> ứng dụng</w:t>
      </w:r>
      <w:bookmarkEnd w:id="103"/>
    </w:p>
    <w:p w14:paraId="2450DB50" w14:textId="77777777" w:rsidR="00192759" w:rsidRDefault="00FE2D25" w:rsidP="00192759">
      <w:pPr>
        <w:keepNext/>
        <w:jc w:val="center"/>
      </w:pPr>
      <w:r>
        <w:rPr>
          <w:noProof/>
          <w:lang w:val="en-US"/>
        </w:rPr>
        <w:lastRenderedPageBreak/>
        <w:drawing>
          <wp:inline distT="0" distB="0" distL="0" distR="0" wp14:anchorId="31EA7ED4" wp14:editId="5CDB8790">
            <wp:extent cx="3240000" cy="6905767"/>
            <wp:effectExtent l="19050" t="19050" r="0" b="0"/>
            <wp:docPr id="8547067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706763" name="Picture 4"/>
                    <pic:cNvPicPr/>
                  </pic:nvPicPr>
                  <pic:blipFill rotWithShape="1">
                    <a:blip r:embed="rId43" cstate="print">
                      <a:extLst>
                        <a:ext uri="{28A0092B-C50C-407E-A947-70E740481C1C}">
                          <a14:useLocalDpi xmlns:a14="http://schemas.microsoft.com/office/drawing/2010/main" val="0"/>
                        </a:ext>
                      </a:extLst>
                    </a:blip>
                    <a:srcRect t="4086"/>
                    <a:stretch/>
                  </pic:blipFill>
                  <pic:spPr bwMode="auto">
                    <a:xfrm>
                      <a:off x="0" y="0"/>
                      <a:ext cx="3240000" cy="690576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B05BADC" w14:textId="78235810" w:rsidR="00116764" w:rsidRDefault="00192759" w:rsidP="00A8033E">
      <w:pPr>
        <w:pStyle w:val="Caption"/>
        <w:rPr>
          <w:lang w:val="en-US"/>
        </w:rPr>
      </w:pPr>
      <w:bookmarkStart w:id="104" w:name="_Toc167277656"/>
      <w:r>
        <w:t xml:space="preserve">Hình </w:t>
      </w:r>
      <w:r>
        <w:fldChar w:fldCharType="begin"/>
      </w:r>
      <w:r>
        <w:instrText xml:space="preserve"> SEQ Hình \* ARABIC </w:instrText>
      </w:r>
      <w:r>
        <w:fldChar w:fldCharType="separate"/>
      </w:r>
      <w:r w:rsidR="00C35D19">
        <w:rPr>
          <w:noProof/>
        </w:rPr>
        <w:t>24</w:t>
      </w:r>
      <w:r>
        <w:fldChar w:fldCharType="end"/>
      </w:r>
      <w:r>
        <w:rPr>
          <w:lang w:val="en-US"/>
        </w:rPr>
        <w:t xml:space="preserve"> Trang </w:t>
      </w:r>
      <w:r w:rsidR="00A8033E">
        <w:rPr>
          <w:lang w:val="en-US"/>
        </w:rPr>
        <w:t>chính</w:t>
      </w:r>
      <w:r>
        <w:rPr>
          <w:lang w:val="en-US"/>
        </w:rPr>
        <w:t xml:space="preserve"> ứng dụng</w:t>
      </w:r>
      <w:bookmarkEnd w:id="104"/>
    </w:p>
    <w:p w14:paraId="63637776" w14:textId="77777777" w:rsidR="00A8033E" w:rsidRDefault="00A8033E" w:rsidP="00A8033E">
      <w:pPr>
        <w:keepNext/>
        <w:jc w:val="center"/>
      </w:pPr>
      <w:r>
        <w:rPr>
          <w:noProof/>
          <w:lang w:val="en-US"/>
        </w:rPr>
        <w:lastRenderedPageBreak/>
        <w:drawing>
          <wp:inline distT="0" distB="0" distL="0" distR="0" wp14:anchorId="070CF9DC" wp14:editId="6ADDCABF">
            <wp:extent cx="3240000" cy="7199880"/>
            <wp:effectExtent l="19050" t="19050" r="0" b="1270"/>
            <wp:docPr id="5294339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433999" name="Picture 52943399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240000" cy="7199880"/>
                    </a:xfrm>
                    <a:prstGeom prst="rect">
                      <a:avLst/>
                    </a:prstGeom>
                    <a:ln w="3175">
                      <a:solidFill>
                        <a:schemeClr val="tx1"/>
                      </a:solidFill>
                    </a:ln>
                  </pic:spPr>
                </pic:pic>
              </a:graphicData>
            </a:graphic>
          </wp:inline>
        </w:drawing>
      </w:r>
    </w:p>
    <w:p w14:paraId="4DC1C5EA" w14:textId="572E6BA1" w:rsidR="00A8033E" w:rsidRDefault="00A8033E" w:rsidP="00A8033E">
      <w:pPr>
        <w:pStyle w:val="Caption"/>
        <w:rPr>
          <w:lang w:val="en-US"/>
        </w:rPr>
      </w:pPr>
      <w:bookmarkStart w:id="105" w:name="_Toc167277657"/>
      <w:r>
        <w:t xml:space="preserve">Hình </w:t>
      </w:r>
      <w:r>
        <w:fldChar w:fldCharType="begin"/>
      </w:r>
      <w:r>
        <w:instrText xml:space="preserve"> SEQ Hình \* ARABIC </w:instrText>
      </w:r>
      <w:r>
        <w:fldChar w:fldCharType="separate"/>
      </w:r>
      <w:r w:rsidR="00C35D19">
        <w:rPr>
          <w:noProof/>
        </w:rPr>
        <w:t>25</w:t>
      </w:r>
      <w:r>
        <w:fldChar w:fldCharType="end"/>
      </w:r>
      <w:r>
        <w:rPr>
          <w:lang w:val="en-US"/>
        </w:rPr>
        <w:t xml:space="preserve"> Trang nhắc nhở lịch uống thuốc</w:t>
      </w:r>
      <w:bookmarkEnd w:id="105"/>
    </w:p>
    <w:p w14:paraId="313E00A6" w14:textId="77777777" w:rsidR="00A8033E" w:rsidRDefault="00A8033E" w:rsidP="00A8033E">
      <w:pPr>
        <w:keepNext/>
        <w:jc w:val="center"/>
      </w:pPr>
      <w:r>
        <w:rPr>
          <w:noProof/>
          <w:lang w:val="en-US"/>
        </w:rPr>
        <w:lastRenderedPageBreak/>
        <w:drawing>
          <wp:inline distT="0" distB="0" distL="0" distR="0" wp14:anchorId="18BF4F92" wp14:editId="42DB1C69">
            <wp:extent cx="3240000" cy="7199886"/>
            <wp:effectExtent l="19050" t="19050" r="0" b="1270"/>
            <wp:docPr id="13811833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18331" name="Picture 13811833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40000" cy="7199886"/>
                    </a:xfrm>
                    <a:prstGeom prst="rect">
                      <a:avLst/>
                    </a:prstGeom>
                    <a:ln w="3175">
                      <a:solidFill>
                        <a:schemeClr val="tx1"/>
                      </a:solidFill>
                    </a:ln>
                  </pic:spPr>
                </pic:pic>
              </a:graphicData>
            </a:graphic>
          </wp:inline>
        </w:drawing>
      </w:r>
    </w:p>
    <w:p w14:paraId="789DF508" w14:textId="765D4898" w:rsidR="00A8033E" w:rsidRDefault="00A8033E" w:rsidP="00A8033E">
      <w:pPr>
        <w:pStyle w:val="Caption"/>
        <w:rPr>
          <w:lang w:val="en-US"/>
        </w:rPr>
      </w:pPr>
      <w:bookmarkStart w:id="106" w:name="_Toc167277658"/>
      <w:r>
        <w:t xml:space="preserve">Hình </w:t>
      </w:r>
      <w:r>
        <w:fldChar w:fldCharType="begin"/>
      </w:r>
      <w:r>
        <w:instrText xml:space="preserve"> SEQ Hình \* ARABIC </w:instrText>
      </w:r>
      <w:r>
        <w:fldChar w:fldCharType="separate"/>
      </w:r>
      <w:r w:rsidR="00C35D19">
        <w:rPr>
          <w:noProof/>
        </w:rPr>
        <w:t>26</w:t>
      </w:r>
      <w:r>
        <w:fldChar w:fldCharType="end"/>
      </w:r>
      <w:r>
        <w:rPr>
          <w:lang w:val="en-US"/>
        </w:rPr>
        <w:t xml:space="preserve"> Trang chi tiết lịch uống thuốc</w:t>
      </w:r>
      <w:bookmarkEnd w:id="106"/>
    </w:p>
    <w:p w14:paraId="23EB1A0A" w14:textId="77777777" w:rsidR="00A8033E" w:rsidRDefault="00A8033E" w:rsidP="00A8033E">
      <w:pPr>
        <w:keepNext/>
        <w:jc w:val="center"/>
      </w:pPr>
      <w:r>
        <w:rPr>
          <w:noProof/>
          <w:lang w:val="en-US"/>
        </w:rPr>
        <w:lastRenderedPageBreak/>
        <w:drawing>
          <wp:inline distT="0" distB="0" distL="0" distR="0" wp14:anchorId="01916CA0" wp14:editId="0B3672B4">
            <wp:extent cx="3240000" cy="7199886"/>
            <wp:effectExtent l="19050" t="19050" r="0" b="1270"/>
            <wp:docPr id="199261717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617177" name="Picture 199261717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240000" cy="7199886"/>
                    </a:xfrm>
                    <a:prstGeom prst="rect">
                      <a:avLst/>
                    </a:prstGeom>
                    <a:ln w="3175">
                      <a:solidFill>
                        <a:schemeClr val="tx1"/>
                      </a:solidFill>
                    </a:ln>
                  </pic:spPr>
                </pic:pic>
              </a:graphicData>
            </a:graphic>
          </wp:inline>
        </w:drawing>
      </w:r>
    </w:p>
    <w:p w14:paraId="516C1566" w14:textId="68917D18" w:rsidR="00A8033E" w:rsidRDefault="00A8033E" w:rsidP="00A8033E">
      <w:pPr>
        <w:pStyle w:val="Caption"/>
        <w:rPr>
          <w:lang w:val="en-US"/>
        </w:rPr>
      </w:pPr>
      <w:bookmarkStart w:id="107" w:name="_Toc167277659"/>
      <w:r>
        <w:t xml:space="preserve">Hình </w:t>
      </w:r>
      <w:r>
        <w:fldChar w:fldCharType="begin"/>
      </w:r>
      <w:r>
        <w:instrText xml:space="preserve"> SEQ Hình \* ARABIC </w:instrText>
      </w:r>
      <w:r>
        <w:fldChar w:fldCharType="separate"/>
      </w:r>
      <w:r w:rsidR="00C35D19">
        <w:rPr>
          <w:noProof/>
        </w:rPr>
        <w:t>27</w:t>
      </w:r>
      <w:r>
        <w:fldChar w:fldCharType="end"/>
      </w:r>
      <w:r>
        <w:rPr>
          <w:lang w:val="en-US"/>
        </w:rPr>
        <w:t xml:space="preserve"> Trang bệnh án</w:t>
      </w:r>
      <w:bookmarkEnd w:id="107"/>
    </w:p>
    <w:p w14:paraId="71D364D9" w14:textId="77777777" w:rsidR="00A8033E" w:rsidRDefault="00A8033E" w:rsidP="00A8033E">
      <w:pPr>
        <w:keepNext/>
        <w:jc w:val="center"/>
      </w:pPr>
      <w:r>
        <w:rPr>
          <w:noProof/>
          <w:lang w:val="en-US"/>
        </w:rPr>
        <w:lastRenderedPageBreak/>
        <w:drawing>
          <wp:inline distT="0" distB="0" distL="0" distR="0" wp14:anchorId="6574A7DE" wp14:editId="6DF28071">
            <wp:extent cx="3240000" cy="7199886"/>
            <wp:effectExtent l="19050" t="19050" r="0" b="1270"/>
            <wp:docPr id="384583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58340" name="Picture 38458340"/>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240000" cy="7199886"/>
                    </a:xfrm>
                    <a:prstGeom prst="rect">
                      <a:avLst/>
                    </a:prstGeom>
                    <a:ln w="3175">
                      <a:solidFill>
                        <a:schemeClr val="tx1"/>
                      </a:solidFill>
                    </a:ln>
                  </pic:spPr>
                </pic:pic>
              </a:graphicData>
            </a:graphic>
          </wp:inline>
        </w:drawing>
      </w:r>
    </w:p>
    <w:p w14:paraId="292C6811" w14:textId="379D0AB4" w:rsidR="00A8033E" w:rsidRDefault="00A8033E" w:rsidP="00A8033E">
      <w:pPr>
        <w:pStyle w:val="Caption"/>
        <w:rPr>
          <w:lang w:val="en-US"/>
        </w:rPr>
      </w:pPr>
      <w:bookmarkStart w:id="108" w:name="_Toc167277660"/>
      <w:r>
        <w:t xml:space="preserve">Hình </w:t>
      </w:r>
      <w:r>
        <w:fldChar w:fldCharType="begin"/>
      </w:r>
      <w:r>
        <w:instrText xml:space="preserve"> SEQ Hình \* ARABIC </w:instrText>
      </w:r>
      <w:r>
        <w:fldChar w:fldCharType="separate"/>
      </w:r>
      <w:r w:rsidR="00C35D19">
        <w:rPr>
          <w:noProof/>
        </w:rPr>
        <w:t>28</w:t>
      </w:r>
      <w:r>
        <w:fldChar w:fldCharType="end"/>
      </w:r>
      <w:r>
        <w:rPr>
          <w:lang w:val="en-US"/>
        </w:rPr>
        <w:t xml:space="preserve"> Trang tải bệnh án</w:t>
      </w:r>
      <w:bookmarkEnd w:id="108"/>
    </w:p>
    <w:p w14:paraId="76A9E84B" w14:textId="77777777" w:rsidR="00A8033E" w:rsidRDefault="00A8033E" w:rsidP="00A8033E">
      <w:pPr>
        <w:keepNext/>
        <w:jc w:val="center"/>
      </w:pPr>
      <w:r>
        <w:rPr>
          <w:noProof/>
          <w:lang w:val="en-US"/>
        </w:rPr>
        <w:lastRenderedPageBreak/>
        <w:drawing>
          <wp:inline distT="0" distB="0" distL="0" distR="0" wp14:anchorId="1AD59A6C" wp14:editId="6D123119">
            <wp:extent cx="3240000" cy="7199880"/>
            <wp:effectExtent l="19050" t="19050" r="0" b="1270"/>
            <wp:docPr id="14403345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33451" name="Picture 14403345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240000" cy="7199880"/>
                    </a:xfrm>
                    <a:prstGeom prst="rect">
                      <a:avLst/>
                    </a:prstGeom>
                    <a:ln w="3175">
                      <a:solidFill>
                        <a:schemeClr val="tx1"/>
                      </a:solidFill>
                    </a:ln>
                  </pic:spPr>
                </pic:pic>
              </a:graphicData>
            </a:graphic>
          </wp:inline>
        </w:drawing>
      </w:r>
    </w:p>
    <w:p w14:paraId="002E9879" w14:textId="07945108" w:rsidR="00A8033E" w:rsidRDefault="00A8033E" w:rsidP="00A8033E">
      <w:pPr>
        <w:pStyle w:val="Caption"/>
        <w:rPr>
          <w:lang w:val="en-US"/>
        </w:rPr>
      </w:pPr>
      <w:bookmarkStart w:id="109" w:name="_Toc167277661"/>
      <w:r>
        <w:t xml:space="preserve">Hình </w:t>
      </w:r>
      <w:r>
        <w:fldChar w:fldCharType="begin"/>
      </w:r>
      <w:r>
        <w:instrText xml:space="preserve"> SEQ Hình \* ARABIC </w:instrText>
      </w:r>
      <w:r>
        <w:fldChar w:fldCharType="separate"/>
      </w:r>
      <w:r w:rsidR="00C35D19">
        <w:rPr>
          <w:noProof/>
        </w:rPr>
        <w:t>29</w:t>
      </w:r>
      <w:r>
        <w:fldChar w:fldCharType="end"/>
      </w:r>
      <w:r>
        <w:rPr>
          <w:lang w:val="en-US"/>
        </w:rPr>
        <w:t xml:space="preserve"> Trang hỏi đáp</w:t>
      </w:r>
      <w:bookmarkEnd w:id="109"/>
    </w:p>
    <w:p w14:paraId="6E8B2FA5" w14:textId="77777777" w:rsidR="00A8033E" w:rsidRDefault="00A8033E" w:rsidP="00A8033E">
      <w:pPr>
        <w:keepNext/>
        <w:jc w:val="center"/>
      </w:pPr>
      <w:r>
        <w:rPr>
          <w:noProof/>
          <w:lang w:val="en-US"/>
        </w:rPr>
        <w:lastRenderedPageBreak/>
        <w:drawing>
          <wp:inline distT="0" distB="0" distL="0" distR="0" wp14:anchorId="6E5C8C70" wp14:editId="4B4D3C61">
            <wp:extent cx="3240000" cy="7199880"/>
            <wp:effectExtent l="19050" t="19050" r="0" b="1270"/>
            <wp:docPr id="125516477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64771" name="Picture 125516477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240000" cy="7199880"/>
                    </a:xfrm>
                    <a:prstGeom prst="rect">
                      <a:avLst/>
                    </a:prstGeom>
                    <a:ln w="3175">
                      <a:solidFill>
                        <a:schemeClr val="tx1"/>
                      </a:solidFill>
                    </a:ln>
                  </pic:spPr>
                </pic:pic>
              </a:graphicData>
            </a:graphic>
          </wp:inline>
        </w:drawing>
      </w:r>
    </w:p>
    <w:p w14:paraId="7E693057" w14:textId="4B5A57DD" w:rsidR="00A8033E" w:rsidRDefault="00A8033E" w:rsidP="00A8033E">
      <w:pPr>
        <w:pStyle w:val="Caption"/>
        <w:rPr>
          <w:lang w:val="en-US"/>
        </w:rPr>
      </w:pPr>
      <w:bookmarkStart w:id="110" w:name="_Toc167277662"/>
      <w:r>
        <w:t xml:space="preserve">Hình </w:t>
      </w:r>
      <w:r>
        <w:fldChar w:fldCharType="begin"/>
      </w:r>
      <w:r>
        <w:instrText xml:space="preserve"> SEQ Hình \* ARABIC </w:instrText>
      </w:r>
      <w:r>
        <w:fldChar w:fldCharType="separate"/>
      </w:r>
      <w:r w:rsidR="00C35D19">
        <w:rPr>
          <w:noProof/>
        </w:rPr>
        <w:t>30</w:t>
      </w:r>
      <w:r>
        <w:fldChar w:fldCharType="end"/>
      </w:r>
      <w:r>
        <w:rPr>
          <w:lang w:val="en-US"/>
        </w:rPr>
        <w:t xml:space="preserve"> Trang đặt câu hỏi</w:t>
      </w:r>
      <w:bookmarkEnd w:id="110"/>
    </w:p>
    <w:p w14:paraId="1E80ACDB" w14:textId="77777777" w:rsidR="00207427" w:rsidRDefault="00207427" w:rsidP="00207427">
      <w:pPr>
        <w:keepNext/>
        <w:jc w:val="center"/>
      </w:pPr>
      <w:r>
        <w:rPr>
          <w:noProof/>
          <w:lang w:val="en-US"/>
        </w:rPr>
        <w:lastRenderedPageBreak/>
        <w:drawing>
          <wp:inline distT="0" distB="0" distL="0" distR="0" wp14:anchorId="1038C343" wp14:editId="4835A0DB">
            <wp:extent cx="3240000" cy="7199886"/>
            <wp:effectExtent l="19050" t="19050" r="0" b="1270"/>
            <wp:docPr id="144610729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107296" name="Picture 144610729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240000" cy="7199886"/>
                    </a:xfrm>
                    <a:prstGeom prst="rect">
                      <a:avLst/>
                    </a:prstGeom>
                    <a:ln w="3175">
                      <a:solidFill>
                        <a:schemeClr val="tx1"/>
                      </a:solidFill>
                    </a:ln>
                  </pic:spPr>
                </pic:pic>
              </a:graphicData>
            </a:graphic>
          </wp:inline>
        </w:drawing>
      </w:r>
    </w:p>
    <w:p w14:paraId="1D47F217" w14:textId="47B36C6B" w:rsidR="00207427" w:rsidRDefault="00207427" w:rsidP="00207427">
      <w:pPr>
        <w:pStyle w:val="Caption"/>
        <w:rPr>
          <w:lang w:val="en-US"/>
        </w:rPr>
      </w:pPr>
      <w:bookmarkStart w:id="111" w:name="_Toc167277663"/>
      <w:r>
        <w:t xml:space="preserve">Hình </w:t>
      </w:r>
      <w:r>
        <w:fldChar w:fldCharType="begin"/>
      </w:r>
      <w:r>
        <w:instrText xml:space="preserve"> SEQ Hình \* ARABIC </w:instrText>
      </w:r>
      <w:r>
        <w:fldChar w:fldCharType="separate"/>
      </w:r>
      <w:r w:rsidR="00C35D19">
        <w:rPr>
          <w:noProof/>
        </w:rPr>
        <w:t>31</w:t>
      </w:r>
      <w:r>
        <w:fldChar w:fldCharType="end"/>
      </w:r>
      <w:r>
        <w:rPr>
          <w:lang w:val="en-US"/>
        </w:rPr>
        <w:t xml:space="preserve"> Trang thông báo</w:t>
      </w:r>
      <w:bookmarkEnd w:id="111"/>
    </w:p>
    <w:p w14:paraId="22A93BF8" w14:textId="77777777" w:rsidR="00207427" w:rsidRDefault="00207427" w:rsidP="00207427">
      <w:pPr>
        <w:keepNext/>
        <w:jc w:val="center"/>
      </w:pPr>
      <w:r>
        <w:rPr>
          <w:noProof/>
          <w:lang w:val="en-US"/>
        </w:rPr>
        <w:lastRenderedPageBreak/>
        <w:drawing>
          <wp:inline distT="0" distB="0" distL="0" distR="0" wp14:anchorId="36972C54" wp14:editId="7C619F9F">
            <wp:extent cx="3240000" cy="7199886"/>
            <wp:effectExtent l="19050" t="19050" r="0" b="1270"/>
            <wp:docPr id="94111590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115908" name="Picture 941115908"/>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40000" cy="7199886"/>
                    </a:xfrm>
                    <a:prstGeom prst="rect">
                      <a:avLst/>
                    </a:prstGeom>
                    <a:ln>
                      <a:solidFill>
                        <a:schemeClr val="tx1"/>
                      </a:solidFill>
                    </a:ln>
                  </pic:spPr>
                </pic:pic>
              </a:graphicData>
            </a:graphic>
          </wp:inline>
        </w:drawing>
      </w:r>
    </w:p>
    <w:p w14:paraId="269828C2" w14:textId="5FA9538F" w:rsidR="00207427" w:rsidRDefault="00207427" w:rsidP="00207427">
      <w:pPr>
        <w:pStyle w:val="Caption"/>
        <w:rPr>
          <w:lang w:val="en-US"/>
        </w:rPr>
      </w:pPr>
      <w:bookmarkStart w:id="112" w:name="_Toc167277664"/>
      <w:r>
        <w:t xml:space="preserve">Hình </w:t>
      </w:r>
      <w:r>
        <w:fldChar w:fldCharType="begin"/>
      </w:r>
      <w:r>
        <w:instrText xml:space="preserve"> SEQ Hình \* ARABIC </w:instrText>
      </w:r>
      <w:r>
        <w:fldChar w:fldCharType="separate"/>
      </w:r>
      <w:r w:rsidR="00C35D19">
        <w:rPr>
          <w:noProof/>
        </w:rPr>
        <w:t>32</w:t>
      </w:r>
      <w:r>
        <w:fldChar w:fldCharType="end"/>
      </w:r>
      <w:r>
        <w:rPr>
          <w:lang w:val="en-US"/>
        </w:rPr>
        <w:t xml:space="preserve"> Trang cài đặt thông tin</w:t>
      </w:r>
      <w:bookmarkEnd w:id="112"/>
    </w:p>
    <w:p w14:paraId="4E690AE1" w14:textId="77777777" w:rsidR="008C3940" w:rsidRDefault="008C3940" w:rsidP="008C3940">
      <w:pPr>
        <w:rPr>
          <w:lang w:val="en-US"/>
        </w:rPr>
      </w:pPr>
    </w:p>
    <w:p w14:paraId="32DC74B0" w14:textId="77777777" w:rsidR="008C3940" w:rsidRPr="008C3940" w:rsidRDefault="008C3940" w:rsidP="008C3940">
      <w:pPr>
        <w:rPr>
          <w:lang w:val="en-US"/>
        </w:rPr>
      </w:pPr>
    </w:p>
    <w:p w14:paraId="121BA75E" w14:textId="0340EB45" w:rsidR="006B626B" w:rsidRDefault="006B626B" w:rsidP="00B71782">
      <w:pPr>
        <w:pStyle w:val="Heading3"/>
        <w:ind w:firstLine="0"/>
        <w:rPr>
          <w:lang w:val="en-US"/>
        </w:rPr>
      </w:pPr>
      <w:bookmarkStart w:id="113" w:name="_Toc167279162"/>
      <w:r>
        <w:rPr>
          <w:lang w:val="en-US"/>
        </w:rPr>
        <w:lastRenderedPageBreak/>
        <w:t>3.2.</w:t>
      </w:r>
      <w:r w:rsidR="00770A4D">
        <w:rPr>
          <w:lang w:val="en-US"/>
        </w:rPr>
        <w:t>6</w:t>
      </w:r>
      <w:r>
        <w:rPr>
          <w:lang w:val="en-US"/>
        </w:rPr>
        <w:t xml:space="preserve"> Kết luận và hướng phát triển</w:t>
      </w:r>
      <w:bookmarkEnd w:id="113"/>
    </w:p>
    <w:p w14:paraId="0C6967C1" w14:textId="6AAC589E" w:rsidR="006B626B" w:rsidRDefault="006B626B" w:rsidP="00B71782">
      <w:pPr>
        <w:pStyle w:val="Heading4"/>
        <w:ind w:firstLine="0"/>
        <w:rPr>
          <w:lang w:val="en-US"/>
        </w:rPr>
      </w:pPr>
      <w:r>
        <w:rPr>
          <w:lang w:val="en-US"/>
        </w:rPr>
        <w:t>3.2.</w:t>
      </w:r>
      <w:r w:rsidR="00770A4D">
        <w:rPr>
          <w:lang w:val="en-US"/>
        </w:rPr>
        <w:t>6.1</w:t>
      </w:r>
      <w:r>
        <w:rPr>
          <w:lang w:val="en-US"/>
        </w:rPr>
        <w:t xml:space="preserve"> Kết luận</w:t>
      </w:r>
    </w:p>
    <w:p w14:paraId="1EEDC1F0" w14:textId="427F3546" w:rsidR="006B626B" w:rsidRPr="006B626B" w:rsidRDefault="006B626B" w:rsidP="008E28B3">
      <w:pPr>
        <w:spacing w:line="288" w:lineRule="auto"/>
        <w:jc w:val="both"/>
        <w:rPr>
          <w:lang w:val="en-US"/>
        </w:rPr>
      </w:pPr>
      <w:r>
        <w:t xml:space="preserve">Xây dựng được </w:t>
      </w:r>
      <w:r>
        <w:rPr>
          <w:lang w:val="en-US"/>
        </w:rPr>
        <w:t>ứng dụng</w:t>
      </w:r>
      <w:r>
        <w:t xml:space="preserve"> theo dõi sức khỏe người dùng từ xa với smartwacth với những chức năng cơ bản như theo dõi các chỉ số sức khỏe của người dùng theo thời gian thực</w:t>
      </w:r>
      <w:r>
        <w:rPr>
          <w:lang w:val="en-US"/>
        </w:rPr>
        <w:t>, cảnh báo sức khoẻ,…v.v. Với giao diện trực quan dễ sử dụng.</w:t>
      </w:r>
    </w:p>
    <w:p w14:paraId="2235C6D7" w14:textId="7CA80320" w:rsidR="006B626B" w:rsidRPr="006B626B" w:rsidRDefault="006B626B" w:rsidP="008E28B3">
      <w:pPr>
        <w:spacing w:line="288" w:lineRule="auto"/>
        <w:jc w:val="both"/>
        <w:rPr>
          <w:lang w:val="en-US"/>
        </w:rPr>
      </w:pPr>
      <w:r>
        <w:t xml:space="preserve">Những chỉ số sức khỏe mà </w:t>
      </w:r>
      <w:r>
        <w:rPr>
          <w:lang w:val="en-US"/>
        </w:rPr>
        <w:t>ứng dụng</w:t>
      </w:r>
      <w:r>
        <w:t xml:space="preserve"> có thể theo dõi: nhịp tim, huyết áp, SpO2</w:t>
      </w:r>
      <w:r>
        <w:rPr>
          <w:lang w:val="en-US"/>
        </w:rPr>
        <w:t>.</w:t>
      </w:r>
    </w:p>
    <w:p w14:paraId="4C309CF2" w14:textId="3F2569CB" w:rsidR="006B626B" w:rsidRDefault="006B626B" w:rsidP="008E28B3">
      <w:pPr>
        <w:spacing w:line="288" w:lineRule="auto"/>
        <w:jc w:val="both"/>
        <w:rPr>
          <w:lang w:val="en-US"/>
        </w:rPr>
      </w:pPr>
      <w:r>
        <w:rPr>
          <w:lang w:val="en-US"/>
        </w:rPr>
        <w:t>Ứng dụng</w:t>
      </w:r>
      <w:r>
        <w:t xml:space="preserve"> vẫn còn nhiều thiếu sót, các chỉ số vẫn chưa được thể hiện đầy đủ chỉ có thể hiển thị một số thông tin cơ bản, cần trực quan hóa dữ liệu hơn. Hệ thống cảnh báo chưa hoàn chỉnh. Dữ liệu vẫn còn hạn chế, chưa sát với thực tế, cần đa dạng hơn nữa.</w:t>
      </w:r>
      <w:r>
        <w:rPr>
          <w:lang w:val="en-US"/>
        </w:rPr>
        <w:t xml:space="preserve"> Tốc độ xử lý dữ liệu còn chậm chưa đúng với yêu cầu theo dõi theo thời gian thực.</w:t>
      </w:r>
    </w:p>
    <w:p w14:paraId="057B10C4" w14:textId="23EEA52B" w:rsidR="005E707C" w:rsidRDefault="005E707C" w:rsidP="00B71782">
      <w:pPr>
        <w:pStyle w:val="Heading4"/>
        <w:ind w:firstLine="0"/>
        <w:rPr>
          <w:lang w:val="en-US"/>
        </w:rPr>
      </w:pPr>
      <w:r>
        <w:rPr>
          <w:lang w:val="en-US"/>
        </w:rPr>
        <w:t>3.2.</w:t>
      </w:r>
      <w:r w:rsidR="00770A4D">
        <w:rPr>
          <w:lang w:val="en-US"/>
        </w:rPr>
        <w:t>6.2</w:t>
      </w:r>
      <w:r>
        <w:rPr>
          <w:lang w:val="en-US"/>
        </w:rPr>
        <w:t xml:space="preserve"> Hướng phát triển</w:t>
      </w:r>
    </w:p>
    <w:p w14:paraId="271F9B9A" w14:textId="46406C68" w:rsidR="00116764" w:rsidRDefault="00816D9F" w:rsidP="00116764">
      <w:pPr>
        <w:rPr>
          <w:lang w:val="en-US"/>
        </w:rPr>
      </w:pPr>
      <w:r>
        <w:rPr>
          <w:lang w:val="en-US"/>
        </w:rPr>
        <w:t>Đề xuất hướng phát triển sắp tới của ứng dụng di động theo dõi sức khoẻ người dùng từ xa:</w:t>
      </w:r>
    </w:p>
    <w:p w14:paraId="7888ECD6" w14:textId="00AEC447" w:rsidR="00816D9F" w:rsidRDefault="00816D9F" w:rsidP="00116764">
      <w:pPr>
        <w:rPr>
          <w:lang w:val="en-US"/>
        </w:rPr>
      </w:pPr>
      <w:r>
        <w:rPr>
          <w:lang w:val="en-US"/>
        </w:rPr>
        <w:t>+ Tích hợp kết nối trực tiếp đến thiết bị theo dõi như máy đo, thiết bị cảm biến, đồng hồ thông minh,…</w:t>
      </w:r>
    </w:p>
    <w:p w14:paraId="36421DE9" w14:textId="72CB4D7E" w:rsidR="00816D9F" w:rsidRDefault="00816D9F" w:rsidP="00116764">
      <w:pPr>
        <w:rPr>
          <w:lang w:val="en-US"/>
        </w:rPr>
      </w:pPr>
      <w:r>
        <w:rPr>
          <w:lang w:val="en-US"/>
        </w:rPr>
        <w:t>+ Tính năng chia sẻ dữ liệu thời gian thực của bệnh nhân đến những người xung quanh khi gặp sự số nhằm kịp thời sơ cứu.</w:t>
      </w:r>
    </w:p>
    <w:p w14:paraId="71279142" w14:textId="3BB0DE04" w:rsidR="00056E3C" w:rsidRDefault="00056E3C" w:rsidP="00116764">
      <w:pPr>
        <w:rPr>
          <w:lang w:val="en-US"/>
        </w:rPr>
      </w:pPr>
      <w:r>
        <w:rPr>
          <w:lang w:val="en-US"/>
        </w:rPr>
        <w:t>+ Thêm nhiều loại chỉ số sức khoẻ khác như stress, cường độ vận động,…v.v và tích hợp mô hình AI phân tích dữ liệu sức khoẻ đưa ra chế độ luyện tập, chăm sóc sức khoẻ thích hợp.</w:t>
      </w:r>
    </w:p>
    <w:p w14:paraId="2D8C192C" w14:textId="77777777" w:rsidR="00C35D19" w:rsidRDefault="00C35D19" w:rsidP="00116764">
      <w:pPr>
        <w:rPr>
          <w:lang w:val="en-US"/>
        </w:rPr>
      </w:pPr>
    </w:p>
    <w:p w14:paraId="2C885D8D" w14:textId="77777777" w:rsidR="00C35D19" w:rsidRDefault="00C35D19" w:rsidP="00116764">
      <w:pPr>
        <w:rPr>
          <w:lang w:val="en-US"/>
        </w:rPr>
      </w:pPr>
    </w:p>
    <w:p w14:paraId="049D96F1" w14:textId="77777777" w:rsidR="00C35D19" w:rsidRDefault="00C35D19" w:rsidP="00116764">
      <w:pPr>
        <w:rPr>
          <w:lang w:val="en-US"/>
        </w:rPr>
      </w:pPr>
    </w:p>
    <w:p w14:paraId="1CC14BC9" w14:textId="77777777" w:rsidR="00C35D19" w:rsidRDefault="00C35D19" w:rsidP="00116764">
      <w:pPr>
        <w:rPr>
          <w:lang w:val="en-US"/>
        </w:rPr>
      </w:pPr>
    </w:p>
    <w:p w14:paraId="14BA6742" w14:textId="77777777" w:rsidR="00C35D19" w:rsidRDefault="00C35D19" w:rsidP="00116764">
      <w:pPr>
        <w:rPr>
          <w:lang w:val="en-US"/>
        </w:rPr>
      </w:pPr>
    </w:p>
    <w:p w14:paraId="08DB3C8F" w14:textId="77777777" w:rsidR="00C35D19" w:rsidRDefault="00C35D19" w:rsidP="00116764">
      <w:pPr>
        <w:rPr>
          <w:lang w:val="en-US"/>
        </w:rPr>
      </w:pPr>
    </w:p>
    <w:p w14:paraId="1C3030C1" w14:textId="77777777" w:rsidR="00C35D19" w:rsidRDefault="00C35D19" w:rsidP="00116764">
      <w:pPr>
        <w:rPr>
          <w:lang w:val="en-US"/>
        </w:rPr>
      </w:pPr>
    </w:p>
    <w:p w14:paraId="2CB19F10" w14:textId="77777777" w:rsidR="00C35D19" w:rsidRDefault="00C35D19" w:rsidP="00116764">
      <w:pPr>
        <w:rPr>
          <w:lang w:val="en-US"/>
        </w:rPr>
      </w:pPr>
    </w:p>
    <w:p w14:paraId="0BAF2BB1" w14:textId="77777777" w:rsidR="00C35D19" w:rsidRDefault="00C35D19" w:rsidP="00116764">
      <w:pPr>
        <w:rPr>
          <w:lang w:val="en-US"/>
        </w:rPr>
      </w:pPr>
    </w:p>
    <w:p w14:paraId="5F67591E" w14:textId="77777777" w:rsidR="00C35D19" w:rsidRDefault="00C35D19" w:rsidP="00116764">
      <w:pPr>
        <w:rPr>
          <w:lang w:val="en-US"/>
        </w:rPr>
      </w:pPr>
    </w:p>
    <w:p w14:paraId="22F7D3F3" w14:textId="77777777" w:rsidR="00C35D19" w:rsidRDefault="00C35D19" w:rsidP="00116764">
      <w:pPr>
        <w:rPr>
          <w:lang w:val="en-US"/>
        </w:rPr>
      </w:pPr>
    </w:p>
    <w:p w14:paraId="2231892E" w14:textId="77777777" w:rsidR="00C35D19" w:rsidRDefault="00C35D19" w:rsidP="00116764">
      <w:pPr>
        <w:rPr>
          <w:lang w:val="en-US"/>
        </w:rPr>
      </w:pPr>
    </w:p>
    <w:p w14:paraId="7D473B09" w14:textId="77777777" w:rsidR="00C35D19" w:rsidRDefault="00C35D19" w:rsidP="00116764">
      <w:pPr>
        <w:rPr>
          <w:lang w:val="en-US"/>
        </w:rPr>
      </w:pPr>
    </w:p>
    <w:p w14:paraId="790A63FB" w14:textId="1EAA8687" w:rsidR="00C35D19" w:rsidRDefault="00C35D19" w:rsidP="00C35D19">
      <w:pPr>
        <w:jc w:val="center"/>
        <w:rPr>
          <w:b/>
          <w:bCs/>
          <w:sz w:val="28"/>
          <w:szCs w:val="28"/>
          <w:lang w:val="en-US"/>
        </w:rPr>
      </w:pPr>
      <w:r>
        <w:rPr>
          <w:b/>
          <w:bCs/>
          <w:sz w:val="28"/>
          <w:szCs w:val="28"/>
          <w:lang w:val="en-US"/>
        </w:rPr>
        <w:lastRenderedPageBreak/>
        <w:t>PHỤ LỤC</w:t>
      </w:r>
    </w:p>
    <w:p w14:paraId="02B21F26" w14:textId="30B0C121" w:rsidR="00C35D19" w:rsidRDefault="00C35D19" w:rsidP="00C35D19">
      <w:pPr>
        <w:ind w:firstLine="0"/>
        <w:rPr>
          <w:b/>
          <w:bCs/>
          <w:sz w:val="28"/>
          <w:szCs w:val="28"/>
          <w:lang w:val="en-US"/>
        </w:rPr>
      </w:pPr>
      <w:r>
        <w:rPr>
          <w:b/>
          <w:bCs/>
          <w:sz w:val="28"/>
          <w:szCs w:val="28"/>
          <w:lang w:val="en-US"/>
        </w:rPr>
        <w:t>CÀI ĐẶT CHƯƠNG TRÌNH</w:t>
      </w:r>
    </w:p>
    <w:p w14:paraId="06619CE5" w14:textId="77777777" w:rsidR="00C35D19" w:rsidRPr="009B62C6" w:rsidRDefault="00C35D19" w:rsidP="00C35D19">
      <w:pPr>
        <w:ind w:firstLine="0"/>
        <w:rPr>
          <w:b/>
          <w:bCs/>
          <w:szCs w:val="26"/>
          <w:lang w:val="en-US"/>
        </w:rPr>
      </w:pPr>
      <w:r w:rsidRPr="009B62C6">
        <w:rPr>
          <w:b/>
          <w:bCs/>
          <w:szCs w:val="26"/>
          <w:lang w:val="en-US"/>
        </w:rPr>
        <w:t>Cài đặt Flutter</w:t>
      </w:r>
    </w:p>
    <w:p w14:paraId="69CCB77C" w14:textId="77777777" w:rsidR="00C35D19" w:rsidRDefault="00C35D19" w:rsidP="00C35D19">
      <w:pPr>
        <w:ind w:firstLine="0"/>
        <w:jc w:val="both"/>
        <w:rPr>
          <w:i/>
          <w:iCs/>
          <w:sz w:val="28"/>
          <w:szCs w:val="28"/>
          <w:lang w:val="en-US"/>
        </w:rPr>
      </w:pPr>
      <w:r>
        <w:rPr>
          <w:sz w:val="28"/>
          <w:szCs w:val="28"/>
          <w:lang w:val="en-US"/>
        </w:rPr>
        <w:t xml:space="preserve">Bước 1: Cài tải và cài đặt Flutter SDK tại </w:t>
      </w:r>
      <w:r w:rsidRPr="00705C37">
        <w:rPr>
          <w:i/>
          <w:iCs/>
          <w:sz w:val="28"/>
          <w:szCs w:val="28"/>
          <w:lang w:val="en-US"/>
        </w:rPr>
        <w:t>https://docs.flutter.dev/get-started/install</w:t>
      </w:r>
    </w:p>
    <w:p w14:paraId="6DA80D04" w14:textId="77777777" w:rsidR="00C35D19" w:rsidRDefault="00C35D19" w:rsidP="00C35D19">
      <w:pPr>
        <w:keepNext/>
        <w:ind w:firstLine="0"/>
        <w:jc w:val="center"/>
      </w:pPr>
      <w:r w:rsidRPr="00F77E30">
        <w:rPr>
          <w:i/>
          <w:iCs/>
          <w:noProof/>
          <w:sz w:val="28"/>
          <w:szCs w:val="28"/>
          <w:lang w:val="en-US"/>
        </w:rPr>
        <w:drawing>
          <wp:inline distT="0" distB="0" distL="0" distR="0" wp14:anchorId="57C57F6A" wp14:editId="4EB5DFA5">
            <wp:extent cx="4320000" cy="2020740"/>
            <wp:effectExtent l="0" t="0" r="0" b="0"/>
            <wp:docPr id="1337963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963564" name=""/>
                    <pic:cNvPicPr/>
                  </pic:nvPicPr>
                  <pic:blipFill>
                    <a:blip r:embed="rId52"/>
                    <a:stretch>
                      <a:fillRect/>
                    </a:stretch>
                  </pic:blipFill>
                  <pic:spPr>
                    <a:xfrm>
                      <a:off x="0" y="0"/>
                      <a:ext cx="4320000" cy="2020740"/>
                    </a:xfrm>
                    <a:prstGeom prst="rect">
                      <a:avLst/>
                    </a:prstGeom>
                  </pic:spPr>
                </pic:pic>
              </a:graphicData>
            </a:graphic>
          </wp:inline>
        </w:drawing>
      </w:r>
    </w:p>
    <w:p w14:paraId="63084278" w14:textId="77777777" w:rsidR="00C35D19" w:rsidRDefault="00C35D19" w:rsidP="00C35D19">
      <w:pPr>
        <w:pStyle w:val="Caption"/>
        <w:rPr>
          <w:i/>
          <w:iCs w:val="0"/>
          <w:sz w:val="28"/>
          <w:szCs w:val="28"/>
          <w:lang w:val="en-US"/>
        </w:rPr>
      </w:pPr>
      <w:r>
        <w:t xml:space="preserve">Hình </w:t>
      </w:r>
      <w:r>
        <w:fldChar w:fldCharType="begin"/>
      </w:r>
      <w:r>
        <w:instrText xml:space="preserve"> SEQ Hình \* ARABIC </w:instrText>
      </w:r>
      <w:r>
        <w:fldChar w:fldCharType="separate"/>
      </w:r>
      <w:r>
        <w:rPr>
          <w:noProof/>
        </w:rPr>
        <w:t>33</w:t>
      </w:r>
      <w:r>
        <w:fldChar w:fldCharType="end"/>
      </w:r>
      <w:r>
        <w:rPr>
          <w:lang w:val="en-US"/>
        </w:rPr>
        <w:t xml:space="preserve"> Trang tải Flutter SDK</w:t>
      </w:r>
    </w:p>
    <w:p w14:paraId="4EEAE4B6" w14:textId="77777777" w:rsidR="00C35D19" w:rsidRDefault="00C35D19" w:rsidP="00C35D19">
      <w:pPr>
        <w:ind w:firstLine="0"/>
        <w:rPr>
          <w:sz w:val="28"/>
          <w:szCs w:val="28"/>
          <w:lang w:val="en-US"/>
        </w:rPr>
      </w:pPr>
      <w:r>
        <w:rPr>
          <w:sz w:val="28"/>
          <w:szCs w:val="28"/>
          <w:lang w:val="en-US"/>
        </w:rPr>
        <w:t>Bước 2: Tại trang tải Flutter SDK dựa theo Hình 33 chọn phiên bản phù hợp với thiết bị.</w:t>
      </w:r>
    </w:p>
    <w:p w14:paraId="24550245" w14:textId="77777777" w:rsidR="00C35D19" w:rsidRDefault="00C35D19" w:rsidP="00C35D19">
      <w:pPr>
        <w:keepNext/>
        <w:ind w:firstLine="0"/>
        <w:jc w:val="center"/>
      </w:pPr>
      <w:r w:rsidRPr="009473E3">
        <w:rPr>
          <w:noProof/>
          <w:sz w:val="28"/>
          <w:szCs w:val="28"/>
          <w:lang w:val="en-US"/>
        </w:rPr>
        <w:drawing>
          <wp:inline distT="0" distB="0" distL="0" distR="0" wp14:anchorId="3251AA7D" wp14:editId="02064652">
            <wp:extent cx="4320000" cy="1892492"/>
            <wp:effectExtent l="0" t="0" r="0" b="0"/>
            <wp:docPr id="1485560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560503" name=""/>
                    <pic:cNvPicPr/>
                  </pic:nvPicPr>
                  <pic:blipFill>
                    <a:blip r:embed="rId53"/>
                    <a:stretch>
                      <a:fillRect/>
                    </a:stretch>
                  </pic:blipFill>
                  <pic:spPr>
                    <a:xfrm>
                      <a:off x="0" y="0"/>
                      <a:ext cx="4320000" cy="1892492"/>
                    </a:xfrm>
                    <a:prstGeom prst="rect">
                      <a:avLst/>
                    </a:prstGeom>
                  </pic:spPr>
                </pic:pic>
              </a:graphicData>
            </a:graphic>
          </wp:inline>
        </w:drawing>
      </w:r>
    </w:p>
    <w:p w14:paraId="6C44D6F9" w14:textId="77777777" w:rsidR="00C35D19" w:rsidRDefault="00C35D19" w:rsidP="00C35D19">
      <w:pPr>
        <w:pStyle w:val="Caption"/>
        <w:rPr>
          <w:sz w:val="28"/>
          <w:szCs w:val="28"/>
          <w:lang w:val="en-US"/>
        </w:rPr>
      </w:pPr>
      <w:r>
        <w:t xml:space="preserve">Hình </w:t>
      </w:r>
      <w:r>
        <w:fldChar w:fldCharType="begin"/>
      </w:r>
      <w:r>
        <w:instrText xml:space="preserve"> SEQ Hình \* ARABIC </w:instrText>
      </w:r>
      <w:r>
        <w:fldChar w:fldCharType="separate"/>
      </w:r>
      <w:r>
        <w:rPr>
          <w:noProof/>
        </w:rPr>
        <w:t>34</w:t>
      </w:r>
      <w:r>
        <w:fldChar w:fldCharType="end"/>
      </w:r>
      <w:r>
        <w:rPr>
          <w:lang w:val="en-US"/>
        </w:rPr>
        <w:t xml:space="preserve"> Chọn loại ứng dụng của dự án</w:t>
      </w:r>
    </w:p>
    <w:p w14:paraId="27F7FA5B" w14:textId="77777777" w:rsidR="00C35D19" w:rsidRDefault="00C35D19" w:rsidP="00C35D19">
      <w:pPr>
        <w:ind w:firstLine="0"/>
        <w:rPr>
          <w:sz w:val="28"/>
          <w:szCs w:val="28"/>
          <w:lang w:val="en-US"/>
        </w:rPr>
      </w:pPr>
      <w:r>
        <w:rPr>
          <w:sz w:val="28"/>
          <w:szCs w:val="28"/>
          <w:lang w:val="en-US"/>
        </w:rPr>
        <w:t>Bước 3: Chọn loại ứng dụng phát triển trong trường hợp này là ứng dụng Android và làm theo các bước trong hướng dẫn của trang.</w:t>
      </w:r>
    </w:p>
    <w:p w14:paraId="6F4C3E1C" w14:textId="77777777" w:rsidR="00C35D19" w:rsidRDefault="00C35D19" w:rsidP="00C35D19">
      <w:pPr>
        <w:ind w:firstLine="0"/>
        <w:rPr>
          <w:i/>
          <w:iCs/>
          <w:sz w:val="28"/>
          <w:szCs w:val="28"/>
          <w:lang w:val="en-US"/>
        </w:rPr>
      </w:pPr>
      <w:r>
        <w:rPr>
          <w:sz w:val="28"/>
          <w:szCs w:val="28"/>
          <w:lang w:val="en-US"/>
        </w:rPr>
        <w:t xml:space="preserve">Bước 4: Kiểm tra flutter đã được cài đặt thành công hay chưa bằng câu lệnh </w:t>
      </w:r>
      <w:r w:rsidRPr="00AB78C0">
        <w:rPr>
          <w:i/>
          <w:iCs/>
          <w:sz w:val="28"/>
          <w:szCs w:val="28"/>
          <w:lang w:val="en-US"/>
        </w:rPr>
        <w:t xml:space="preserve">flutter </w:t>
      </w:r>
      <w:r>
        <w:rPr>
          <w:i/>
          <w:iCs/>
          <w:sz w:val="28"/>
          <w:szCs w:val="28"/>
          <w:lang w:val="en-US"/>
        </w:rPr>
        <w:t>–</w:t>
      </w:r>
      <w:r w:rsidRPr="00AB78C0">
        <w:rPr>
          <w:i/>
          <w:iCs/>
          <w:sz w:val="28"/>
          <w:szCs w:val="28"/>
          <w:lang w:val="en-US"/>
        </w:rPr>
        <w:t>version</w:t>
      </w:r>
      <w:r>
        <w:rPr>
          <w:i/>
          <w:iCs/>
          <w:sz w:val="28"/>
          <w:szCs w:val="28"/>
          <w:lang w:val="en-US"/>
        </w:rPr>
        <w:t xml:space="preserve"> </w:t>
      </w:r>
      <w:r>
        <w:rPr>
          <w:sz w:val="28"/>
          <w:szCs w:val="28"/>
          <w:lang w:val="en-US"/>
        </w:rPr>
        <w:t>nếu nhận được thông báo phiên bản của flutter tức là đã cài thành công</w:t>
      </w:r>
      <w:r>
        <w:rPr>
          <w:i/>
          <w:iCs/>
          <w:sz w:val="28"/>
          <w:szCs w:val="28"/>
          <w:lang w:val="en-US"/>
        </w:rPr>
        <w:t>.</w:t>
      </w:r>
    </w:p>
    <w:p w14:paraId="5AF7BC32" w14:textId="77777777" w:rsidR="00C35D19" w:rsidRDefault="00C35D19" w:rsidP="00C35D19">
      <w:pPr>
        <w:keepNext/>
        <w:ind w:firstLine="0"/>
        <w:jc w:val="center"/>
      </w:pPr>
      <w:r w:rsidRPr="00AB78C0">
        <w:rPr>
          <w:noProof/>
          <w:sz w:val="28"/>
          <w:szCs w:val="28"/>
          <w:lang w:val="en-US"/>
        </w:rPr>
        <w:drawing>
          <wp:inline distT="0" distB="0" distL="0" distR="0" wp14:anchorId="45C46126" wp14:editId="19CFD2D7">
            <wp:extent cx="4320000" cy="536580"/>
            <wp:effectExtent l="0" t="0" r="0" b="0"/>
            <wp:docPr id="378516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516901" name=""/>
                    <pic:cNvPicPr/>
                  </pic:nvPicPr>
                  <pic:blipFill>
                    <a:blip r:embed="rId54"/>
                    <a:stretch>
                      <a:fillRect/>
                    </a:stretch>
                  </pic:blipFill>
                  <pic:spPr>
                    <a:xfrm>
                      <a:off x="0" y="0"/>
                      <a:ext cx="4320000" cy="536580"/>
                    </a:xfrm>
                    <a:prstGeom prst="rect">
                      <a:avLst/>
                    </a:prstGeom>
                  </pic:spPr>
                </pic:pic>
              </a:graphicData>
            </a:graphic>
          </wp:inline>
        </w:drawing>
      </w:r>
    </w:p>
    <w:p w14:paraId="6CFBA619" w14:textId="77777777" w:rsidR="00C35D19" w:rsidRDefault="00C35D19" w:rsidP="00C35D19">
      <w:pPr>
        <w:pStyle w:val="Caption"/>
        <w:rPr>
          <w:sz w:val="28"/>
          <w:szCs w:val="28"/>
          <w:lang w:val="en-US"/>
        </w:rPr>
      </w:pPr>
      <w:r>
        <w:t xml:space="preserve">Hình </w:t>
      </w:r>
      <w:r>
        <w:fldChar w:fldCharType="begin"/>
      </w:r>
      <w:r>
        <w:instrText xml:space="preserve"> SEQ Hình \* ARABIC </w:instrText>
      </w:r>
      <w:r>
        <w:fldChar w:fldCharType="separate"/>
      </w:r>
      <w:r>
        <w:rPr>
          <w:noProof/>
        </w:rPr>
        <w:t>35</w:t>
      </w:r>
      <w:r>
        <w:fldChar w:fldCharType="end"/>
      </w:r>
      <w:r>
        <w:rPr>
          <w:lang w:val="en-US"/>
        </w:rPr>
        <w:t xml:space="preserve"> Kết quả kiểm tra Flutter bằng Command Line</w:t>
      </w:r>
    </w:p>
    <w:p w14:paraId="0D20086B" w14:textId="77777777" w:rsidR="00C35D19" w:rsidRDefault="00C35D19" w:rsidP="00C35D19">
      <w:pPr>
        <w:ind w:firstLine="0"/>
        <w:rPr>
          <w:b/>
          <w:bCs/>
          <w:szCs w:val="26"/>
          <w:lang w:val="en-US"/>
        </w:rPr>
      </w:pPr>
      <w:r w:rsidRPr="009B62C6">
        <w:rPr>
          <w:b/>
          <w:bCs/>
          <w:szCs w:val="26"/>
          <w:lang w:val="en-US"/>
        </w:rPr>
        <w:t>Cài đặt Source Code</w:t>
      </w:r>
    </w:p>
    <w:p w14:paraId="20EFA3C0" w14:textId="77777777" w:rsidR="00C35D19" w:rsidRDefault="00C35D19" w:rsidP="00C35D19">
      <w:pPr>
        <w:ind w:firstLine="0"/>
        <w:rPr>
          <w:szCs w:val="26"/>
          <w:lang w:val="en-US"/>
        </w:rPr>
      </w:pPr>
      <w:r>
        <w:rPr>
          <w:szCs w:val="26"/>
          <w:lang w:val="en-US"/>
        </w:rPr>
        <w:lastRenderedPageBreak/>
        <w:t>Bước 1: Mở command line tại thư mục gốc của dự án chạy lệnh sau:</w:t>
      </w:r>
    </w:p>
    <w:p w14:paraId="2469BD0A" w14:textId="77777777" w:rsidR="00C35D19" w:rsidRPr="00875356" w:rsidRDefault="00C35D19" w:rsidP="00C35D19">
      <w:pPr>
        <w:ind w:firstLine="0"/>
        <w:jc w:val="center"/>
        <w:rPr>
          <w:i/>
          <w:iCs/>
          <w:szCs w:val="26"/>
          <w:lang w:val="en-US"/>
        </w:rPr>
      </w:pPr>
      <w:r w:rsidRPr="00875356">
        <w:rPr>
          <w:i/>
          <w:iCs/>
          <w:szCs w:val="26"/>
          <w:lang w:val="en-US"/>
        </w:rPr>
        <w:t>flutter create .</w:t>
      </w:r>
    </w:p>
    <w:p w14:paraId="0785FCA2" w14:textId="77777777" w:rsidR="00C35D19" w:rsidRDefault="00C35D19" w:rsidP="00C35D19">
      <w:pPr>
        <w:ind w:firstLine="0"/>
        <w:rPr>
          <w:szCs w:val="26"/>
          <w:lang w:val="en-US"/>
        </w:rPr>
      </w:pPr>
      <w:r>
        <w:rPr>
          <w:szCs w:val="26"/>
          <w:lang w:val="en-US"/>
        </w:rPr>
        <w:t>Bước 2: sau khi chạy lệnh flutter create flutter sẽ thiết lập thư mục ios và android chúng ta tiến hành cài đặt các plugin flutter đã được thiết lập trong têp tin pubspec.yaml với câu lệnh sau:</w:t>
      </w:r>
    </w:p>
    <w:p w14:paraId="3A3977B8" w14:textId="77777777" w:rsidR="00C35D19" w:rsidRDefault="00C35D19" w:rsidP="00C35D19">
      <w:pPr>
        <w:ind w:firstLine="0"/>
        <w:jc w:val="center"/>
        <w:rPr>
          <w:i/>
          <w:iCs/>
          <w:szCs w:val="26"/>
          <w:lang w:val="en-US"/>
        </w:rPr>
      </w:pPr>
      <w:r w:rsidRPr="007C068D">
        <w:rPr>
          <w:i/>
          <w:iCs/>
          <w:szCs w:val="26"/>
          <w:lang w:val="en-US"/>
        </w:rPr>
        <w:t>flutter pub get</w:t>
      </w:r>
    </w:p>
    <w:p w14:paraId="49B28F68" w14:textId="77777777" w:rsidR="00C35D19" w:rsidRDefault="00C35D19" w:rsidP="00C35D19">
      <w:pPr>
        <w:ind w:firstLine="0"/>
        <w:rPr>
          <w:szCs w:val="26"/>
          <w:lang w:val="en-US"/>
        </w:rPr>
      </w:pPr>
      <w:r>
        <w:rPr>
          <w:szCs w:val="26"/>
          <w:lang w:val="en-US"/>
        </w:rPr>
        <w:t>Bước 3: Điều chỉnh android và ios theo các bước sau</w:t>
      </w:r>
    </w:p>
    <w:p w14:paraId="62346025" w14:textId="77777777" w:rsidR="00C35D19" w:rsidRDefault="00C35D19" w:rsidP="00C35D19">
      <w:pPr>
        <w:pStyle w:val="ListParagraph"/>
        <w:numPr>
          <w:ilvl w:val="0"/>
          <w:numId w:val="65"/>
        </w:numPr>
        <w:rPr>
          <w:szCs w:val="26"/>
          <w:lang w:val="en-US"/>
        </w:rPr>
      </w:pPr>
      <w:r>
        <w:rPr>
          <w:szCs w:val="26"/>
          <w:lang w:val="en-US"/>
        </w:rPr>
        <w:t>Thêm đoạn mã sau vào info.plist của thư mục ios</w:t>
      </w:r>
    </w:p>
    <w:p w14:paraId="0E5963B4" w14:textId="77777777" w:rsidR="00C35D19" w:rsidRDefault="00C35D19" w:rsidP="00C35D19">
      <w:pPr>
        <w:pStyle w:val="ListParagraph"/>
        <w:ind w:firstLine="0"/>
        <w:rPr>
          <w:szCs w:val="26"/>
          <w:lang w:val="en-US"/>
        </w:rPr>
      </w:pPr>
      <w:r>
        <w:rPr>
          <w:noProof/>
          <w:szCs w:val="26"/>
          <w:lang w:val="en-US"/>
        </w:rPr>
        <w:drawing>
          <wp:inline distT="0" distB="0" distL="0" distR="0" wp14:anchorId="54D83907" wp14:editId="0610A0DB">
            <wp:extent cx="4320000" cy="491826"/>
            <wp:effectExtent l="0" t="0" r="0" b="0"/>
            <wp:docPr id="852845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845061" name="Picture 1"/>
                    <pic:cNvPicPr/>
                  </pic:nvPicPr>
                  <pic:blipFill rotWithShape="1">
                    <a:blip r:embed="rId55" cstate="print">
                      <a:extLst>
                        <a:ext uri="{28A0092B-C50C-407E-A947-70E740481C1C}">
                          <a14:useLocalDpi xmlns:a14="http://schemas.microsoft.com/office/drawing/2010/main" val="0"/>
                        </a:ext>
                      </a:extLst>
                    </a:blip>
                    <a:srcRect l="4279" t="38925" r="3967" b="17267"/>
                    <a:stretch/>
                  </pic:blipFill>
                  <pic:spPr bwMode="auto">
                    <a:xfrm>
                      <a:off x="0" y="0"/>
                      <a:ext cx="4320000" cy="491826"/>
                    </a:xfrm>
                    <a:prstGeom prst="rect">
                      <a:avLst/>
                    </a:prstGeom>
                    <a:ln>
                      <a:noFill/>
                    </a:ln>
                    <a:extLst>
                      <a:ext uri="{53640926-AAD7-44D8-BBD7-CCE9431645EC}">
                        <a14:shadowObscured xmlns:a14="http://schemas.microsoft.com/office/drawing/2010/main"/>
                      </a:ext>
                    </a:extLst>
                  </pic:spPr>
                </pic:pic>
              </a:graphicData>
            </a:graphic>
          </wp:inline>
        </w:drawing>
      </w:r>
    </w:p>
    <w:p w14:paraId="1652B853" w14:textId="77777777" w:rsidR="00C35D19" w:rsidRDefault="00C35D19" w:rsidP="00C35D19">
      <w:pPr>
        <w:pStyle w:val="ListParagraph"/>
        <w:numPr>
          <w:ilvl w:val="0"/>
          <w:numId w:val="65"/>
        </w:numPr>
        <w:rPr>
          <w:szCs w:val="26"/>
          <w:lang w:val="en-US"/>
        </w:rPr>
      </w:pPr>
      <w:r>
        <w:rPr>
          <w:szCs w:val="26"/>
          <w:lang w:val="en-US"/>
        </w:rPr>
        <w:t>Thêm các quyền sau vào android/app/src/main/AndroidManifest.xml</w:t>
      </w:r>
    </w:p>
    <w:p w14:paraId="7E760A03" w14:textId="77777777" w:rsidR="00C35D19" w:rsidRDefault="00C35D19" w:rsidP="00C35D19">
      <w:pPr>
        <w:pStyle w:val="ListParagraph"/>
        <w:ind w:firstLine="0"/>
        <w:rPr>
          <w:szCs w:val="26"/>
          <w:lang w:val="en-US"/>
        </w:rPr>
      </w:pPr>
      <w:r>
        <w:rPr>
          <w:noProof/>
          <w:szCs w:val="26"/>
          <w:lang w:val="en-US"/>
        </w:rPr>
        <w:drawing>
          <wp:inline distT="0" distB="0" distL="0" distR="0" wp14:anchorId="46F7A6D5" wp14:editId="25C818D7">
            <wp:extent cx="4320000" cy="1802540"/>
            <wp:effectExtent l="0" t="0" r="0" b="0"/>
            <wp:docPr id="789032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032043" name="Picture 2"/>
                    <pic:cNvPicPr/>
                  </pic:nvPicPr>
                  <pic:blipFill rotWithShape="1">
                    <a:blip r:embed="rId56" cstate="print">
                      <a:extLst>
                        <a:ext uri="{28A0092B-C50C-407E-A947-70E740481C1C}">
                          <a14:useLocalDpi xmlns:a14="http://schemas.microsoft.com/office/drawing/2010/main" val="0"/>
                        </a:ext>
                      </a:extLst>
                    </a:blip>
                    <a:srcRect l="4382" t="19221" r="4356" b="8427"/>
                    <a:stretch/>
                  </pic:blipFill>
                  <pic:spPr bwMode="auto">
                    <a:xfrm>
                      <a:off x="0" y="0"/>
                      <a:ext cx="4320000" cy="1802540"/>
                    </a:xfrm>
                    <a:prstGeom prst="rect">
                      <a:avLst/>
                    </a:prstGeom>
                    <a:ln>
                      <a:noFill/>
                    </a:ln>
                    <a:extLst>
                      <a:ext uri="{53640926-AAD7-44D8-BBD7-CCE9431645EC}">
                        <a14:shadowObscured xmlns:a14="http://schemas.microsoft.com/office/drawing/2010/main"/>
                      </a:ext>
                    </a:extLst>
                  </pic:spPr>
                </pic:pic>
              </a:graphicData>
            </a:graphic>
          </wp:inline>
        </w:drawing>
      </w:r>
    </w:p>
    <w:p w14:paraId="116B0855" w14:textId="77777777" w:rsidR="00C35D19" w:rsidRDefault="00C35D19" w:rsidP="00C35D19">
      <w:pPr>
        <w:pStyle w:val="ListParagraph"/>
        <w:numPr>
          <w:ilvl w:val="0"/>
          <w:numId w:val="65"/>
        </w:numPr>
        <w:rPr>
          <w:i/>
          <w:iCs/>
          <w:szCs w:val="26"/>
          <w:lang w:val="en-US"/>
        </w:rPr>
      </w:pPr>
      <w:r>
        <w:rPr>
          <w:szCs w:val="26"/>
          <w:lang w:val="en-US"/>
        </w:rPr>
        <w:t xml:space="preserve">Điều chỉnh nội dung trong tệp </w:t>
      </w:r>
      <w:r w:rsidRPr="00CE5749">
        <w:rPr>
          <w:i/>
          <w:iCs/>
          <w:szCs w:val="26"/>
          <w:lang w:val="en-US"/>
        </w:rPr>
        <w:t>android/app/src/main/kotlin/com/dyantezank/realtimehealth/realtime_health_monitor/MainActivity.kt</w:t>
      </w:r>
    </w:p>
    <w:p w14:paraId="522B6671" w14:textId="77777777" w:rsidR="00C35D19" w:rsidRDefault="00C35D19" w:rsidP="00C35D19">
      <w:pPr>
        <w:pStyle w:val="ListParagraph"/>
        <w:ind w:firstLine="0"/>
        <w:jc w:val="center"/>
        <w:rPr>
          <w:szCs w:val="26"/>
          <w:lang w:val="en-US"/>
        </w:rPr>
      </w:pPr>
      <w:r>
        <w:rPr>
          <w:noProof/>
          <w:szCs w:val="26"/>
          <w:lang w:val="en-US"/>
        </w:rPr>
        <w:drawing>
          <wp:inline distT="0" distB="0" distL="0" distR="0" wp14:anchorId="086DB352" wp14:editId="738501A4">
            <wp:extent cx="3600000" cy="765107"/>
            <wp:effectExtent l="0" t="0" r="0" b="0"/>
            <wp:docPr id="1577276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276156" name="Picture 3"/>
                    <pic:cNvPicPr/>
                  </pic:nvPicPr>
                  <pic:blipFill rotWithShape="1">
                    <a:blip r:embed="rId57" cstate="print">
                      <a:extLst>
                        <a:ext uri="{28A0092B-C50C-407E-A947-70E740481C1C}">
                          <a14:useLocalDpi xmlns:a14="http://schemas.microsoft.com/office/drawing/2010/main" val="0"/>
                        </a:ext>
                      </a:extLst>
                    </a:blip>
                    <a:srcRect l="5925" t="32541" r="5702" b="15867"/>
                    <a:stretch/>
                  </pic:blipFill>
                  <pic:spPr bwMode="auto">
                    <a:xfrm>
                      <a:off x="0" y="0"/>
                      <a:ext cx="3600000" cy="765107"/>
                    </a:xfrm>
                    <a:prstGeom prst="rect">
                      <a:avLst/>
                    </a:prstGeom>
                    <a:ln>
                      <a:noFill/>
                    </a:ln>
                    <a:extLst>
                      <a:ext uri="{53640926-AAD7-44D8-BBD7-CCE9431645EC}">
                        <a14:shadowObscured xmlns:a14="http://schemas.microsoft.com/office/drawing/2010/main"/>
                      </a:ext>
                    </a:extLst>
                  </pic:spPr>
                </pic:pic>
              </a:graphicData>
            </a:graphic>
          </wp:inline>
        </w:drawing>
      </w:r>
    </w:p>
    <w:p w14:paraId="6605D46A" w14:textId="77777777" w:rsidR="00C35D19" w:rsidRDefault="00C35D19" w:rsidP="00C35D19">
      <w:pPr>
        <w:ind w:firstLine="0"/>
        <w:rPr>
          <w:szCs w:val="26"/>
          <w:lang w:val="en-US"/>
        </w:rPr>
      </w:pPr>
      <w:r>
        <w:rPr>
          <w:szCs w:val="26"/>
          <w:lang w:val="en-US"/>
        </w:rPr>
        <w:t xml:space="preserve">Bước 4 thiết lập firebase truy cập trang </w:t>
      </w:r>
      <w:r w:rsidRPr="00021104">
        <w:rPr>
          <w:i/>
          <w:iCs/>
          <w:szCs w:val="26"/>
          <w:lang w:val="en-US"/>
        </w:rPr>
        <w:t>console.firebase.google.com</w:t>
      </w:r>
      <w:r>
        <w:rPr>
          <w:i/>
          <w:iCs/>
          <w:szCs w:val="26"/>
          <w:lang w:val="en-US"/>
        </w:rPr>
        <w:t xml:space="preserve"> </w:t>
      </w:r>
      <w:r>
        <w:rPr>
          <w:szCs w:val="26"/>
          <w:lang w:val="en-US"/>
        </w:rPr>
        <w:t>chọn tạo mới project</w:t>
      </w:r>
    </w:p>
    <w:p w14:paraId="08B2DEC5" w14:textId="77777777" w:rsidR="00C35D19" w:rsidRDefault="00C35D19" w:rsidP="00C35D19">
      <w:pPr>
        <w:ind w:firstLine="0"/>
        <w:jc w:val="center"/>
        <w:rPr>
          <w:szCs w:val="26"/>
          <w:lang w:val="en-US"/>
        </w:rPr>
      </w:pPr>
      <w:r w:rsidRPr="00021104">
        <w:rPr>
          <w:szCs w:val="26"/>
          <w:lang w:val="en-US"/>
        </w:rPr>
        <w:drawing>
          <wp:inline distT="0" distB="0" distL="0" distR="0" wp14:anchorId="509CDAE7" wp14:editId="2C86A02B">
            <wp:extent cx="4320000" cy="2009700"/>
            <wp:effectExtent l="0" t="0" r="0" b="0"/>
            <wp:docPr id="15697407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740759" name=""/>
                    <pic:cNvPicPr/>
                  </pic:nvPicPr>
                  <pic:blipFill>
                    <a:blip r:embed="rId58"/>
                    <a:stretch>
                      <a:fillRect/>
                    </a:stretch>
                  </pic:blipFill>
                  <pic:spPr>
                    <a:xfrm>
                      <a:off x="0" y="0"/>
                      <a:ext cx="4320000" cy="2009700"/>
                    </a:xfrm>
                    <a:prstGeom prst="rect">
                      <a:avLst/>
                    </a:prstGeom>
                  </pic:spPr>
                </pic:pic>
              </a:graphicData>
            </a:graphic>
          </wp:inline>
        </w:drawing>
      </w:r>
    </w:p>
    <w:p w14:paraId="5118F37F" w14:textId="77777777" w:rsidR="00C35D19" w:rsidRDefault="00C35D19" w:rsidP="00C35D19">
      <w:pPr>
        <w:ind w:firstLine="0"/>
        <w:rPr>
          <w:szCs w:val="26"/>
          <w:lang w:val="en-US"/>
        </w:rPr>
      </w:pPr>
      <w:r>
        <w:rPr>
          <w:szCs w:val="26"/>
          <w:lang w:val="en-US"/>
        </w:rPr>
        <w:t>Tiếp theo đặt tên cho dự án</w:t>
      </w:r>
    </w:p>
    <w:p w14:paraId="4542375D" w14:textId="77777777" w:rsidR="00C35D19" w:rsidRDefault="00C35D19" w:rsidP="00C35D19">
      <w:pPr>
        <w:ind w:firstLine="0"/>
        <w:jc w:val="center"/>
        <w:rPr>
          <w:szCs w:val="26"/>
          <w:lang w:val="en-US"/>
        </w:rPr>
      </w:pPr>
      <w:r w:rsidRPr="00021104">
        <w:rPr>
          <w:szCs w:val="26"/>
          <w:lang w:val="en-US"/>
        </w:rPr>
        <w:lastRenderedPageBreak/>
        <w:drawing>
          <wp:inline distT="0" distB="0" distL="0" distR="0" wp14:anchorId="43BB59B4" wp14:editId="056D1E31">
            <wp:extent cx="4320000" cy="2031776"/>
            <wp:effectExtent l="0" t="0" r="0" b="0"/>
            <wp:docPr id="184183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3862" name=""/>
                    <pic:cNvPicPr/>
                  </pic:nvPicPr>
                  <pic:blipFill>
                    <a:blip r:embed="rId59"/>
                    <a:stretch>
                      <a:fillRect/>
                    </a:stretch>
                  </pic:blipFill>
                  <pic:spPr>
                    <a:xfrm>
                      <a:off x="0" y="0"/>
                      <a:ext cx="4320000" cy="2031776"/>
                    </a:xfrm>
                    <a:prstGeom prst="rect">
                      <a:avLst/>
                    </a:prstGeom>
                  </pic:spPr>
                </pic:pic>
              </a:graphicData>
            </a:graphic>
          </wp:inline>
        </w:drawing>
      </w:r>
    </w:p>
    <w:p w14:paraId="1852B7AA" w14:textId="77777777" w:rsidR="00C35D19" w:rsidRDefault="00C35D19" w:rsidP="00C35D19">
      <w:pPr>
        <w:ind w:firstLine="0"/>
        <w:rPr>
          <w:szCs w:val="26"/>
          <w:lang w:val="en-US"/>
        </w:rPr>
      </w:pPr>
      <w:r>
        <w:rPr>
          <w:szCs w:val="26"/>
          <w:lang w:val="en-US"/>
        </w:rPr>
        <w:t>Bước khởi tạo tiếp theo là lựa chọn bật tính năng phân tích dự án có thể tắt</w:t>
      </w:r>
    </w:p>
    <w:p w14:paraId="385CB62C" w14:textId="77777777" w:rsidR="00C35D19" w:rsidRDefault="00C35D19" w:rsidP="00C35D19">
      <w:pPr>
        <w:ind w:firstLine="0"/>
        <w:jc w:val="center"/>
        <w:rPr>
          <w:szCs w:val="26"/>
          <w:lang w:val="en-US"/>
        </w:rPr>
      </w:pPr>
      <w:r w:rsidRPr="00021104">
        <w:rPr>
          <w:szCs w:val="26"/>
          <w:lang w:val="en-US"/>
        </w:rPr>
        <w:drawing>
          <wp:inline distT="0" distB="0" distL="0" distR="0" wp14:anchorId="462C026F" wp14:editId="216644DA">
            <wp:extent cx="4320000" cy="2040181"/>
            <wp:effectExtent l="0" t="0" r="0" b="0"/>
            <wp:docPr id="1089299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299509" name=""/>
                    <pic:cNvPicPr/>
                  </pic:nvPicPr>
                  <pic:blipFill>
                    <a:blip r:embed="rId60"/>
                    <a:stretch>
                      <a:fillRect/>
                    </a:stretch>
                  </pic:blipFill>
                  <pic:spPr>
                    <a:xfrm>
                      <a:off x="0" y="0"/>
                      <a:ext cx="4320000" cy="2040181"/>
                    </a:xfrm>
                    <a:prstGeom prst="rect">
                      <a:avLst/>
                    </a:prstGeom>
                  </pic:spPr>
                </pic:pic>
              </a:graphicData>
            </a:graphic>
          </wp:inline>
        </w:drawing>
      </w:r>
    </w:p>
    <w:p w14:paraId="26D2679B" w14:textId="77777777" w:rsidR="00C35D19" w:rsidRDefault="00C35D19" w:rsidP="00116764"/>
    <w:p w14:paraId="7941FAC4" w14:textId="77777777" w:rsidR="00116764" w:rsidRDefault="00116764" w:rsidP="00116764"/>
    <w:p w14:paraId="31652934" w14:textId="77777777" w:rsidR="00116764" w:rsidRDefault="00116764" w:rsidP="00116764">
      <w:pPr>
        <w:rPr>
          <w:lang w:val="en-US"/>
        </w:rPr>
      </w:pPr>
    </w:p>
    <w:p w14:paraId="7DC39043" w14:textId="77777777" w:rsidR="008C3940" w:rsidRDefault="008C3940" w:rsidP="00116764">
      <w:pPr>
        <w:rPr>
          <w:lang w:val="en-US"/>
        </w:rPr>
      </w:pPr>
    </w:p>
    <w:p w14:paraId="7532497E" w14:textId="77777777" w:rsidR="008C3940" w:rsidRDefault="008C3940" w:rsidP="00116764">
      <w:pPr>
        <w:rPr>
          <w:lang w:val="en-US"/>
        </w:rPr>
      </w:pPr>
    </w:p>
    <w:p w14:paraId="4934BD1B" w14:textId="77777777" w:rsidR="008C3940" w:rsidRDefault="008C3940" w:rsidP="00116764">
      <w:pPr>
        <w:rPr>
          <w:lang w:val="en-US"/>
        </w:rPr>
      </w:pPr>
    </w:p>
    <w:p w14:paraId="60439BF3" w14:textId="77777777" w:rsidR="008C3940" w:rsidRDefault="008C3940" w:rsidP="00116764">
      <w:pPr>
        <w:rPr>
          <w:lang w:val="en-US"/>
        </w:rPr>
      </w:pPr>
    </w:p>
    <w:p w14:paraId="6F8FD7B2" w14:textId="77777777" w:rsidR="008C3940" w:rsidRDefault="008C3940" w:rsidP="00116764">
      <w:pPr>
        <w:rPr>
          <w:lang w:val="en-US"/>
        </w:rPr>
      </w:pPr>
    </w:p>
    <w:p w14:paraId="0F573AFD" w14:textId="77777777" w:rsidR="008C3940" w:rsidRDefault="008C3940" w:rsidP="00116764">
      <w:pPr>
        <w:rPr>
          <w:lang w:val="en-US"/>
        </w:rPr>
      </w:pPr>
    </w:p>
    <w:p w14:paraId="3588CCBE" w14:textId="77777777" w:rsidR="008C3940" w:rsidRDefault="008C3940" w:rsidP="00116764">
      <w:pPr>
        <w:rPr>
          <w:lang w:val="en-US"/>
        </w:rPr>
      </w:pPr>
    </w:p>
    <w:p w14:paraId="2ED86742" w14:textId="77777777" w:rsidR="00C35D19" w:rsidRDefault="00C35D19" w:rsidP="00116764">
      <w:pPr>
        <w:rPr>
          <w:lang w:val="en-US"/>
        </w:rPr>
      </w:pPr>
    </w:p>
    <w:p w14:paraId="35B03FC6" w14:textId="77777777" w:rsidR="00C35D19" w:rsidRDefault="00C35D19" w:rsidP="00116764">
      <w:pPr>
        <w:rPr>
          <w:lang w:val="en-US"/>
        </w:rPr>
      </w:pPr>
    </w:p>
    <w:p w14:paraId="56892425" w14:textId="77777777" w:rsidR="008C3940" w:rsidRDefault="008C3940" w:rsidP="00116764">
      <w:pPr>
        <w:rPr>
          <w:lang w:val="en-US"/>
        </w:rPr>
      </w:pPr>
    </w:p>
    <w:p w14:paraId="3BCE70C1" w14:textId="77777777" w:rsidR="008C3940" w:rsidRDefault="008C3940" w:rsidP="00116764">
      <w:pPr>
        <w:rPr>
          <w:lang w:val="en-US"/>
        </w:rPr>
      </w:pPr>
    </w:p>
    <w:p w14:paraId="1C618C4C" w14:textId="77777777" w:rsidR="008C3940" w:rsidRPr="008C3940" w:rsidRDefault="008C3940" w:rsidP="00116764">
      <w:pPr>
        <w:rPr>
          <w:lang w:val="en-US"/>
        </w:rPr>
      </w:pPr>
    </w:p>
    <w:p w14:paraId="31D923A9" w14:textId="77777777" w:rsidR="00014C03" w:rsidRPr="00014C03" w:rsidRDefault="00014C03" w:rsidP="00B71782">
      <w:pPr>
        <w:ind w:firstLine="0"/>
        <w:rPr>
          <w:lang w:val="en-US"/>
        </w:rPr>
      </w:pPr>
    </w:p>
    <w:p w14:paraId="17251E33" w14:textId="45F13AD0" w:rsidR="00233B89" w:rsidRPr="0017636D" w:rsidRDefault="00B6502E" w:rsidP="0017636D">
      <w:pPr>
        <w:jc w:val="center"/>
        <w:rPr>
          <w:b/>
          <w:bCs/>
          <w:sz w:val="28"/>
          <w:szCs w:val="28"/>
          <w:lang w:val="en-US"/>
        </w:rPr>
      </w:pPr>
      <w:r w:rsidRPr="0017636D">
        <w:rPr>
          <w:b/>
          <w:bCs/>
          <w:sz w:val="28"/>
          <w:szCs w:val="28"/>
          <w:lang w:val="en-US"/>
        </w:rPr>
        <w:lastRenderedPageBreak/>
        <w:t>TÀI LIỆU KHAM KHẢO</w:t>
      </w:r>
    </w:p>
    <w:p w14:paraId="4E764431" w14:textId="77777777" w:rsidR="00053DD8" w:rsidRPr="00053DD8" w:rsidRDefault="00265BBC" w:rsidP="00C61A2F">
      <w:pPr>
        <w:pStyle w:val="Bibliography"/>
        <w:jc w:val="both"/>
        <w:rPr>
          <w:rFonts w:ascii="Times New Roman" w:hAnsi="Times New Roman" w:cs="Times New Roman"/>
        </w:rPr>
      </w:pPr>
      <w:r>
        <w:rPr>
          <w:lang w:val="en-US"/>
        </w:rPr>
        <w:fldChar w:fldCharType="begin"/>
      </w:r>
      <w:r w:rsidR="0073129F">
        <w:rPr>
          <w:lang w:val="en-US"/>
        </w:rPr>
        <w:instrText xml:space="preserve"> ADDIN ZOTERO_BIBL {"uncited":[],"omitted":[],"custom":[]} CSL_BIBLIOGRAPHY </w:instrText>
      </w:r>
      <w:r>
        <w:rPr>
          <w:lang w:val="en-US"/>
        </w:rPr>
        <w:fldChar w:fldCharType="separate"/>
      </w:r>
      <w:r w:rsidR="00053DD8" w:rsidRPr="00053DD8">
        <w:rPr>
          <w:rFonts w:ascii="Times New Roman" w:hAnsi="Times New Roman" w:cs="Times New Roman"/>
        </w:rPr>
        <w:t>Albahri, O.S., Zaidan, A.A., Zaidan, B.B., Hashim, M., Albahri, A.S., Alsalem, M.A., 2018. Real-Time Remote Health-Monitoring Systems in a Medical Centre: A Review of the Provision of Healthcare Services-Based Body Sensor Information, Open Challenges and Methodological Aspects. J. Med. Syst. 42, 164. https://doi.org/10.1007/s10916-018-1006-6</w:t>
      </w:r>
    </w:p>
    <w:p w14:paraId="2A22FCF2" w14:textId="77777777" w:rsidR="00053DD8" w:rsidRPr="00053DD8" w:rsidRDefault="00053DD8" w:rsidP="00C61A2F">
      <w:pPr>
        <w:pStyle w:val="Bibliography"/>
        <w:jc w:val="both"/>
        <w:rPr>
          <w:rFonts w:ascii="Times New Roman" w:hAnsi="Times New Roman" w:cs="Times New Roman"/>
        </w:rPr>
      </w:pPr>
      <w:r w:rsidRPr="00053DD8">
        <w:rPr>
          <w:rFonts w:ascii="Times New Roman" w:hAnsi="Times New Roman" w:cs="Times New Roman"/>
        </w:rPr>
        <w:t>Cortes, C., Vapnik, V., 1995. Support-vector networks. Mach. Learn. 20, 273–297. https://doi.org/10.1007/BF00994018</w:t>
      </w:r>
    </w:p>
    <w:p w14:paraId="1B4E8E08" w14:textId="77777777" w:rsidR="00053DD8" w:rsidRPr="00053DD8" w:rsidRDefault="00053DD8" w:rsidP="00C61A2F">
      <w:pPr>
        <w:pStyle w:val="Bibliography"/>
        <w:jc w:val="both"/>
        <w:rPr>
          <w:rFonts w:ascii="Times New Roman" w:hAnsi="Times New Roman" w:cs="Times New Roman"/>
        </w:rPr>
      </w:pPr>
      <w:r w:rsidRPr="00053DD8">
        <w:rPr>
          <w:rFonts w:ascii="Times New Roman" w:hAnsi="Times New Roman" w:cs="Times New Roman"/>
        </w:rPr>
        <w:t>Firebase, n.d. Solutions for App Development Challenges | Firebase [WWW Document]. Solut. App Dev. Chall. Firebase. URL https://firebase.google.com/solutions</w:t>
      </w:r>
    </w:p>
    <w:p w14:paraId="2FAB92A3" w14:textId="77777777" w:rsidR="00053DD8" w:rsidRPr="00053DD8" w:rsidRDefault="00053DD8" w:rsidP="00C61A2F">
      <w:pPr>
        <w:pStyle w:val="Bibliography"/>
        <w:jc w:val="both"/>
        <w:rPr>
          <w:rFonts w:ascii="Times New Roman" w:hAnsi="Times New Roman" w:cs="Times New Roman"/>
        </w:rPr>
      </w:pPr>
      <w:r w:rsidRPr="00053DD8">
        <w:rPr>
          <w:rFonts w:ascii="Times New Roman" w:hAnsi="Times New Roman" w:cs="Times New Roman"/>
        </w:rPr>
        <w:t>Google Developers, n.d. Meet Android Studio [WWW Document]. Meet Android Studio. URL https://developer.android.com/studio/intro</w:t>
      </w:r>
    </w:p>
    <w:p w14:paraId="642546DD" w14:textId="77777777" w:rsidR="00053DD8" w:rsidRPr="00053DD8" w:rsidRDefault="00053DD8" w:rsidP="00C61A2F">
      <w:pPr>
        <w:pStyle w:val="Bibliography"/>
        <w:jc w:val="both"/>
        <w:rPr>
          <w:rFonts w:ascii="Times New Roman" w:hAnsi="Times New Roman" w:cs="Times New Roman"/>
        </w:rPr>
      </w:pPr>
      <w:r w:rsidRPr="00053DD8">
        <w:rPr>
          <w:rFonts w:ascii="Times New Roman" w:hAnsi="Times New Roman" w:cs="Times New Roman"/>
        </w:rPr>
        <w:t>Google Developers, n.d. Health Connect | Android health &amp; fitness [WWW Document]. URL https://developer.android.com/health-and-fitness/guides/health-connect</w:t>
      </w:r>
    </w:p>
    <w:p w14:paraId="051C695A" w14:textId="77777777" w:rsidR="00053DD8" w:rsidRPr="00053DD8" w:rsidRDefault="00053DD8" w:rsidP="00C61A2F">
      <w:pPr>
        <w:pStyle w:val="Bibliography"/>
        <w:jc w:val="both"/>
        <w:rPr>
          <w:rFonts w:ascii="Times New Roman" w:hAnsi="Times New Roman" w:cs="Times New Roman"/>
        </w:rPr>
      </w:pPr>
      <w:r w:rsidRPr="00053DD8">
        <w:rPr>
          <w:rFonts w:ascii="Times New Roman" w:hAnsi="Times New Roman" w:cs="Times New Roman"/>
        </w:rPr>
        <w:t>Goyal, A., Hossain, G., Chatrati, S., Bhattacharya, S., Bhan, A., Gaurav, D., Mishra Tiwari, S., 2020. Smart Home Health Monitoring System for Predicting Type 2 Diabetes and Hypertension. J. King Saud Univ. - Comput. Inf. Sci. 34. https://doi.org/10.1016/j.jksuci.2020.01.010</w:t>
      </w:r>
    </w:p>
    <w:p w14:paraId="2E0245BD" w14:textId="77777777" w:rsidR="00053DD8" w:rsidRPr="00053DD8" w:rsidRDefault="00053DD8" w:rsidP="00C61A2F">
      <w:pPr>
        <w:pStyle w:val="Bibliography"/>
        <w:jc w:val="both"/>
        <w:rPr>
          <w:rFonts w:ascii="Times New Roman" w:hAnsi="Times New Roman" w:cs="Times New Roman"/>
        </w:rPr>
      </w:pPr>
      <w:r w:rsidRPr="00053DD8">
        <w:rPr>
          <w:rFonts w:ascii="Times New Roman" w:hAnsi="Times New Roman" w:cs="Times New Roman"/>
        </w:rPr>
        <w:t>Magi, N., Prasad, B.G., 2020. Activity Monitoring for ICU Patients Using Deep Learning and Image Processing. SN Comput. Sci. 1, 123. https://doi.org/10.1007/s42979-020-00147-6</w:t>
      </w:r>
    </w:p>
    <w:p w14:paraId="283A254D" w14:textId="77777777" w:rsidR="00053DD8" w:rsidRPr="00053DD8" w:rsidRDefault="00053DD8" w:rsidP="00C61A2F">
      <w:pPr>
        <w:pStyle w:val="Bibliography"/>
        <w:jc w:val="both"/>
        <w:rPr>
          <w:rFonts w:ascii="Times New Roman" w:hAnsi="Times New Roman" w:cs="Times New Roman"/>
        </w:rPr>
      </w:pPr>
      <w:r w:rsidRPr="00053DD8">
        <w:rPr>
          <w:rFonts w:ascii="Times New Roman" w:hAnsi="Times New Roman" w:cs="Times New Roman"/>
        </w:rPr>
        <w:t>mCare Solutions GIẢI PHÁP THEO DÕI SỨC KHOẺ TỪ XA, n.d.</w:t>
      </w:r>
    </w:p>
    <w:p w14:paraId="59B5B2F1" w14:textId="77777777" w:rsidR="00053DD8" w:rsidRPr="00053DD8" w:rsidRDefault="00053DD8" w:rsidP="00C61A2F">
      <w:pPr>
        <w:pStyle w:val="Bibliography"/>
        <w:jc w:val="both"/>
        <w:rPr>
          <w:rFonts w:ascii="Times New Roman" w:hAnsi="Times New Roman" w:cs="Times New Roman"/>
        </w:rPr>
      </w:pPr>
      <w:r w:rsidRPr="00053DD8">
        <w:rPr>
          <w:rFonts w:ascii="Times New Roman" w:hAnsi="Times New Roman" w:cs="Times New Roman"/>
        </w:rPr>
        <w:t>Michael, N., n.d. Neural Networks and Deep Learning.</w:t>
      </w:r>
    </w:p>
    <w:p w14:paraId="2A9EBBB1" w14:textId="77777777" w:rsidR="00053DD8" w:rsidRPr="00053DD8" w:rsidRDefault="00053DD8" w:rsidP="00C61A2F">
      <w:pPr>
        <w:pStyle w:val="Bibliography"/>
        <w:jc w:val="both"/>
        <w:rPr>
          <w:rFonts w:ascii="Times New Roman" w:hAnsi="Times New Roman" w:cs="Times New Roman"/>
        </w:rPr>
      </w:pPr>
      <w:r w:rsidRPr="00053DD8">
        <w:rPr>
          <w:rFonts w:ascii="Times New Roman" w:hAnsi="Times New Roman" w:cs="Times New Roman"/>
        </w:rPr>
        <w:t>Ngo, V.T., Nguyen, D.T., Nguyen, D.L., Huynh, N.B.P., 2021. HỆ THỐNG GIÁM SÁT VÀ CẢNH BÁO SỨC KHỎE TỪ XA THỜI GIAN THỰC  ỨNG DỤNG IoT.</w:t>
      </w:r>
    </w:p>
    <w:p w14:paraId="26933D9C" w14:textId="77777777" w:rsidR="00053DD8" w:rsidRPr="00053DD8" w:rsidRDefault="00053DD8" w:rsidP="00C61A2F">
      <w:pPr>
        <w:pStyle w:val="Bibliography"/>
        <w:jc w:val="both"/>
        <w:rPr>
          <w:rFonts w:ascii="Times New Roman" w:hAnsi="Times New Roman" w:cs="Times New Roman"/>
        </w:rPr>
      </w:pPr>
      <w:r w:rsidRPr="00053DD8">
        <w:rPr>
          <w:rFonts w:ascii="Times New Roman" w:hAnsi="Times New Roman" w:cs="Times New Roman"/>
        </w:rPr>
        <w:t>Nielsen, M., n.d. Neural Networks and Deep Learning.</w:t>
      </w:r>
    </w:p>
    <w:p w14:paraId="79AF4802" w14:textId="77777777" w:rsidR="00053DD8" w:rsidRPr="00053DD8" w:rsidRDefault="00053DD8" w:rsidP="00C61A2F">
      <w:pPr>
        <w:pStyle w:val="Bibliography"/>
        <w:jc w:val="both"/>
        <w:rPr>
          <w:rFonts w:ascii="Times New Roman" w:hAnsi="Times New Roman" w:cs="Times New Roman"/>
        </w:rPr>
      </w:pPr>
      <w:r w:rsidRPr="00053DD8">
        <w:rPr>
          <w:rFonts w:ascii="Times New Roman" w:hAnsi="Times New Roman" w:cs="Times New Roman"/>
        </w:rPr>
        <w:t>Rawal, K., Gabrani, D., 2019. Healthcare Smartwatch for Monitoring Elderly. Int. J. Innov. Technol. Explor. Eng. 9, 737–741. https://doi.org/10.35940/ijitee.B6834.129219</w:t>
      </w:r>
    </w:p>
    <w:p w14:paraId="546A79B9" w14:textId="77777777" w:rsidR="00053DD8" w:rsidRPr="00053DD8" w:rsidRDefault="00053DD8" w:rsidP="00C61A2F">
      <w:pPr>
        <w:pStyle w:val="Bibliography"/>
        <w:jc w:val="both"/>
        <w:rPr>
          <w:rFonts w:ascii="Times New Roman" w:hAnsi="Times New Roman" w:cs="Times New Roman"/>
        </w:rPr>
      </w:pPr>
      <w:r w:rsidRPr="00053DD8">
        <w:rPr>
          <w:rFonts w:ascii="Times New Roman" w:hAnsi="Times New Roman" w:cs="Times New Roman"/>
        </w:rPr>
        <w:t>Saikia, R., Sarma, A., Shuleenda Devi, S., 2024. Optimized Support Vector Machine Using Whale Optimization Algorithm for Acute Lymphoblastic Leukemia Detection from Microscopic Blood Smear Images. SN Comput. Sci. 5, 439. https://doi.org/10.1007/s42979-024-02822-4</w:t>
      </w:r>
    </w:p>
    <w:p w14:paraId="13CC97EF" w14:textId="77777777" w:rsidR="00053DD8" w:rsidRPr="00053DD8" w:rsidRDefault="00053DD8" w:rsidP="00C61A2F">
      <w:pPr>
        <w:pStyle w:val="Bibliography"/>
        <w:jc w:val="both"/>
        <w:rPr>
          <w:rFonts w:ascii="Times New Roman" w:hAnsi="Times New Roman" w:cs="Times New Roman"/>
        </w:rPr>
      </w:pPr>
      <w:r w:rsidRPr="00053DD8">
        <w:rPr>
          <w:rFonts w:ascii="Times New Roman" w:hAnsi="Times New Roman" w:cs="Times New Roman"/>
        </w:rPr>
        <w:t>Target Heart Rate and Estimated Maximum Heart Rate [WWW Document], n.d. . Target Heart Rate Estim. Maximum Heart Rate Phys. Act. CDC. URL https://www.cdc.gov/physicalactivity/basics/measuring/heartrate.htm</w:t>
      </w:r>
    </w:p>
    <w:p w14:paraId="2AED6A9E" w14:textId="77777777" w:rsidR="00053DD8" w:rsidRPr="00053DD8" w:rsidRDefault="00053DD8" w:rsidP="00C61A2F">
      <w:pPr>
        <w:pStyle w:val="Bibliography"/>
        <w:jc w:val="both"/>
        <w:rPr>
          <w:rFonts w:ascii="Times New Roman" w:hAnsi="Times New Roman" w:cs="Times New Roman"/>
        </w:rPr>
      </w:pPr>
      <w:r w:rsidRPr="00053DD8">
        <w:rPr>
          <w:rFonts w:ascii="Times New Roman" w:hAnsi="Times New Roman" w:cs="Times New Roman"/>
        </w:rPr>
        <w:t>Thu, N., Duong, C., Nam, T., Long, Đ., Luong, H., Tran, D.-T., 2022. NGHIÊN CỨU PHÁT TRIỂN PHẦN MỀM THEO DÕI SỨC KHỎE TRÊN ĐIỆN THOẠI THÔNG MINH CÓ KẾT NỐI CẢM BIẾN NHỊP TIM.</w:t>
      </w:r>
    </w:p>
    <w:p w14:paraId="711FEB1D" w14:textId="77777777" w:rsidR="00053DD8" w:rsidRPr="00053DD8" w:rsidRDefault="00053DD8" w:rsidP="00C61A2F">
      <w:pPr>
        <w:pStyle w:val="Bibliography"/>
        <w:jc w:val="both"/>
        <w:rPr>
          <w:rFonts w:ascii="Times New Roman" w:hAnsi="Times New Roman" w:cs="Times New Roman"/>
        </w:rPr>
      </w:pPr>
      <w:r w:rsidRPr="00053DD8">
        <w:rPr>
          <w:rFonts w:ascii="Times New Roman" w:hAnsi="Times New Roman" w:cs="Times New Roman"/>
        </w:rPr>
        <w:lastRenderedPageBreak/>
        <w:t>Trang, L.T., Hương, N.T., 2021. SỬ DỤNG PHƯƠNG PHÁP  SUPPORT VECTOR MACHINE VÀ CONVOLUTIONAL NEURAL NETWORK  ĐỂ PHÂN LOẠI CẢM XÚC CỦA KHUÔN MẶT. TNU J. Sci. Technol. T 226 16 2021 KHOA HỌC TỰ NHIÊN - KỸ THUẬT - CÔNG NGHỆ. https://doi.org/10.34238/tnu-jst.4443</w:t>
      </w:r>
    </w:p>
    <w:p w14:paraId="708BAED1" w14:textId="77777777" w:rsidR="00053DD8" w:rsidRPr="00053DD8" w:rsidRDefault="00053DD8" w:rsidP="00C61A2F">
      <w:pPr>
        <w:pStyle w:val="Bibliography"/>
        <w:jc w:val="both"/>
        <w:rPr>
          <w:rFonts w:ascii="Times New Roman" w:hAnsi="Times New Roman" w:cs="Times New Roman"/>
        </w:rPr>
      </w:pPr>
      <w:r w:rsidRPr="00053DD8">
        <w:rPr>
          <w:rFonts w:ascii="Times New Roman" w:hAnsi="Times New Roman" w:cs="Times New Roman"/>
        </w:rPr>
        <w:t>Wikipedia, the free encyclopedia, n.d. Machine learning [WWW Document]. Mach. Learn. URL https://en.wikipedia.org/wiki/Machine_learning#:~:text=For%20statistical%20learning%20in%20linguistics%2C%20see%20statistical%20learning,is%20seen%20as%20a%20part%20of%20artificial%20intelligence.</w:t>
      </w:r>
    </w:p>
    <w:p w14:paraId="39BE8EB9" w14:textId="77777777" w:rsidR="00053DD8" w:rsidRPr="00053DD8" w:rsidRDefault="00053DD8" w:rsidP="00C61A2F">
      <w:pPr>
        <w:pStyle w:val="Bibliography"/>
        <w:jc w:val="both"/>
        <w:rPr>
          <w:rFonts w:ascii="Times New Roman" w:hAnsi="Times New Roman" w:cs="Times New Roman"/>
        </w:rPr>
      </w:pPr>
      <w:r w:rsidRPr="00053DD8">
        <w:rPr>
          <w:rFonts w:ascii="Times New Roman" w:hAnsi="Times New Roman" w:cs="Times New Roman"/>
        </w:rPr>
        <w:t>Zheng, E.L., 2023. Interpreting fitness: self-tracking with fitness apps through a postphenomenology lens. AI Soc. 38, 2255–2266. https://doi.org/10.1007/s00146-021-01146-8</w:t>
      </w:r>
    </w:p>
    <w:p w14:paraId="1E022CAB" w14:textId="20F4A7FB" w:rsidR="00265BBC" w:rsidRPr="00265BBC" w:rsidRDefault="00265BBC" w:rsidP="00C61A2F">
      <w:pPr>
        <w:jc w:val="both"/>
        <w:rPr>
          <w:lang w:val="en-US"/>
        </w:rPr>
      </w:pPr>
      <w:r>
        <w:rPr>
          <w:lang w:val="en-US"/>
        </w:rPr>
        <w:fldChar w:fldCharType="end"/>
      </w:r>
    </w:p>
    <w:sectPr w:rsidR="00265BBC" w:rsidRPr="00265BBC" w:rsidSect="005A185E">
      <w:pgSz w:w="11906" w:h="16838" w:code="9"/>
      <w:pgMar w:top="1418" w:right="1418" w:bottom="1418" w:left="2268" w:header="567" w:footer="56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6186DA" w14:textId="77777777" w:rsidR="001E0B0C" w:rsidRDefault="001E0B0C">
      <w:pPr>
        <w:spacing w:after="0"/>
      </w:pPr>
      <w:r>
        <w:separator/>
      </w:r>
    </w:p>
  </w:endnote>
  <w:endnote w:type="continuationSeparator" w:id="0">
    <w:p w14:paraId="09C82C24" w14:textId="77777777" w:rsidR="001E0B0C" w:rsidRDefault="001E0B0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E45FDB" w14:textId="77777777" w:rsidR="000E107E" w:rsidRPr="00BD5C3E" w:rsidRDefault="00000000">
    <w:pPr>
      <w:pBdr>
        <w:top w:val="nil"/>
        <w:left w:val="nil"/>
        <w:bottom w:val="nil"/>
        <w:right w:val="nil"/>
        <w:between w:val="nil"/>
      </w:pBdr>
      <w:tabs>
        <w:tab w:val="center" w:pos="4680"/>
        <w:tab w:val="right" w:pos="9360"/>
      </w:tabs>
      <w:jc w:val="center"/>
      <w:rPr>
        <w:color w:val="000000"/>
        <w:lang w:val="en-US"/>
      </w:rPr>
    </w:pPr>
    <w:r>
      <w:rPr>
        <w:color w:val="000000"/>
        <w:lang w:val="en-US"/>
      </w:rPr>
      <w:t>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8062F2" w14:textId="77777777" w:rsidR="000E107E" w:rsidRDefault="000E107E">
    <w:pPr>
      <w:pStyle w:val="Footer"/>
      <w:jc w:val="center"/>
    </w:pPr>
  </w:p>
  <w:p w14:paraId="5260B641" w14:textId="77777777" w:rsidR="000E107E" w:rsidRDefault="000E107E">
    <w:pPr>
      <w:pBdr>
        <w:top w:val="nil"/>
        <w:left w:val="nil"/>
        <w:bottom w:val="nil"/>
        <w:right w:val="nil"/>
        <w:between w:val="nil"/>
      </w:pBdr>
      <w:tabs>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ED0A99" w14:textId="77777777" w:rsidR="000E107E" w:rsidRPr="00066791" w:rsidRDefault="000E107E" w:rsidP="00066791">
    <w:pPr>
      <w:pStyle w:val="Footer"/>
      <w:ind w:firstLine="0"/>
    </w:pPr>
  </w:p>
  <w:sdt>
    <w:sdtPr>
      <w:id w:val="-251136028"/>
      <w:docPartObj>
        <w:docPartGallery w:val="Page Numbers (Bottom of Page)"/>
        <w:docPartUnique/>
      </w:docPartObj>
    </w:sdtPr>
    <w:sdtEndPr>
      <w:rPr>
        <w:noProof/>
      </w:rPr>
    </w:sdtEndPr>
    <w:sdtContent>
      <w:p w14:paraId="3FBC5651" w14:textId="77777777" w:rsidR="000E107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4826E3" w14:textId="77777777" w:rsidR="000E107E" w:rsidRDefault="000E107E" w:rsidP="00187750">
    <w:pPr>
      <w:pStyle w:val="Footer"/>
      <w:ind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DA4CC6" w14:textId="77777777" w:rsidR="000E107E" w:rsidRDefault="000E107E">
    <w:pPr>
      <w:pBdr>
        <w:top w:val="nil"/>
        <w:left w:val="nil"/>
        <w:bottom w:val="nil"/>
        <w:right w:val="nil"/>
        <w:between w:val="nil"/>
      </w:pBdr>
      <w:tabs>
        <w:tab w:val="center" w:pos="4680"/>
        <w:tab w:val="right" w:pos="9360"/>
      </w:tabs>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93973240"/>
      <w:docPartObj>
        <w:docPartGallery w:val="Page Numbers (Bottom of Page)"/>
        <w:docPartUnique/>
      </w:docPartObj>
    </w:sdtPr>
    <w:sdtEndPr>
      <w:rPr>
        <w:noProof/>
      </w:rPr>
    </w:sdtEndPr>
    <w:sdtContent>
      <w:p w14:paraId="7D93EDE7" w14:textId="5C39C682" w:rsidR="00C31BAC" w:rsidRDefault="00C31BA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A0FB64" w14:textId="77777777" w:rsidR="003606B1" w:rsidRDefault="003606B1">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223525" w14:textId="77777777" w:rsidR="001E0B0C" w:rsidRDefault="001E0B0C">
      <w:pPr>
        <w:spacing w:after="0"/>
      </w:pPr>
      <w:r>
        <w:separator/>
      </w:r>
    </w:p>
  </w:footnote>
  <w:footnote w:type="continuationSeparator" w:id="0">
    <w:p w14:paraId="1E4BE8AF" w14:textId="77777777" w:rsidR="001E0B0C" w:rsidRDefault="001E0B0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6860B9" w14:textId="77777777" w:rsidR="000E107E" w:rsidRDefault="000E107E" w:rsidP="004F1E55">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A38D4"/>
    <w:multiLevelType w:val="hybridMultilevel"/>
    <w:tmpl w:val="3AE02AB6"/>
    <w:lvl w:ilvl="0" w:tplc="FFFFFFFF">
      <w:numFmt w:val="bullet"/>
      <w:lvlText w:val="-"/>
      <w:lvlJc w:val="left"/>
      <w:pPr>
        <w:ind w:left="720" w:hanging="360"/>
      </w:pPr>
      <w:rPr>
        <w:rFonts w:ascii="Times New Roman" w:eastAsiaTheme="minorHAnsi" w:hAnsi="Times New Roman" w:cs="Times New Roman" w:hint="default"/>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2CE5ADD"/>
    <w:multiLevelType w:val="multilevel"/>
    <w:tmpl w:val="328C8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EF4BB2"/>
    <w:multiLevelType w:val="hybridMultilevel"/>
    <w:tmpl w:val="7E7E4608"/>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 w15:restartNumberingAfterBreak="0">
    <w:nsid w:val="039C2DDE"/>
    <w:multiLevelType w:val="hybridMultilevel"/>
    <w:tmpl w:val="CD70CC3E"/>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04FF4935"/>
    <w:multiLevelType w:val="hybridMultilevel"/>
    <w:tmpl w:val="53E4C208"/>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05623414"/>
    <w:multiLevelType w:val="hybridMultilevel"/>
    <w:tmpl w:val="4C246B00"/>
    <w:lvl w:ilvl="0" w:tplc="EE12E5EC">
      <w:numFmt w:val="bullet"/>
      <w:lvlText w:val="-"/>
      <w:lvlJc w:val="left"/>
      <w:pPr>
        <w:ind w:left="1287" w:hanging="360"/>
      </w:pPr>
      <w:rPr>
        <w:rFonts w:ascii="Times New Roman" w:eastAsiaTheme="minorHAnsi" w:hAnsi="Times New Roman" w:cs="Times New Roman" w:hint="default"/>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6" w15:restartNumberingAfterBreak="0">
    <w:nsid w:val="098B4C8E"/>
    <w:multiLevelType w:val="hybridMultilevel"/>
    <w:tmpl w:val="A95823A8"/>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15:restartNumberingAfterBreak="0">
    <w:nsid w:val="0A150193"/>
    <w:multiLevelType w:val="hybridMultilevel"/>
    <w:tmpl w:val="0F1AD974"/>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 w15:restartNumberingAfterBreak="0">
    <w:nsid w:val="116A3CCC"/>
    <w:multiLevelType w:val="hybridMultilevel"/>
    <w:tmpl w:val="260052F8"/>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9" w15:restartNumberingAfterBreak="0">
    <w:nsid w:val="13BC464A"/>
    <w:multiLevelType w:val="hybridMultilevel"/>
    <w:tmpl w:val="90E659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7345153"/>
    <w:multiLevelType w:val="hybridMultilevel"/>
    <w:tmpl w:val="E7F42C14"/>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1" w15:restartNumberingAfterBreak="0">
    <w:nsid w:val="18634B5A"/>
    <w:multiLevelType w:val="hybridMultilevel"/>
    <w:tmpl w:val="0B9E1BC6"/>
    <w:lvl w:ilvl="0" w:tplc="042A0001">
      <w:start w:val="1"/>
      <w:numFmt w:val="bullet"/>
      <w:lvlText w:val=""/>
      <w:lvlJc w:val="left"/>
      <w:pPr>
        <w:ind w:left="1287" w:hanging="360"/>
      </w:pPr>
      <w:rPr>
        <w:rFonts w:ascii="Symbol" w:hAnsi="Symbol" w:hint="default"/>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12" w15:restartNumberingAfterBreak="0">
    <w:nsid w:val="1D0C7C5C"/>
    <w:multiLevelType w:val="hybridMultilevel"/>
    <w:tmpl w:val="5B846C0C"/>
    <w:lvl w:ilvl="0" w:tplc="042A0017">
      <w:start w:val="1"/>
      <w:numFmt w:val="lowerLetter"/>
      <w:lvlText w:val="%1)"/>
      <w:lvlJc w:val="left"/>
      <w:pPr>
        <w:ind w:left="720" w:hanging="360"/>
      </w:pPr>
      <w:rPr>
        <w:rFonts w:hint="default"/>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3" w15:restartNumberingAfterBreak="0">
    <w:nsid w:val="1F815C61"/>
    <w:multiLevelType w:val="multilevel"/>
    <w:tmpl w:val="E8A0E244"/>
    <w:lvl w:ilvl="0">
      <w:start w:val="1"/>
      <w:numFmt w:val="decimal"/>
      <w:lvlText w:val="%1."/>
      <w:lvlJc w:val="left"/>
      <w:pPr>
        <w:ind w:left="720" w:hanging="360"/>
      </w:pPr>
      <w:rPr>
        <w:rFonts w:hint="default"/>
      </w:rPr>
    </w:lvl>
    <w:lvl w:ilvl="1">
      <w:start w:val="2"/>
      <w:numFmt w:val="decimal"/>
      <w:isLgl/>
      <w:lvlText w:val="%1.%2"/>
      <w:lvlJc w:val="left"/>
      <w:pPr>
        <w:ind w:left="948" w:hanging="588"/>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1FDC76B4"/>
    <w:multiLevelType w:val="multilevel"/>
    <w:tmpl w:val="4F82B8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FE96B2B"/>
    <w:multiLevelType w:val="hybridMultilevel"/>
    <w:tmpl w:val="52CCCFB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6" w15:restartNumberingAfterBreak="0">
    <w:nsid w:val="251C55ED"/>
    <w:multiLevelType w:val="hybridMultilevel"/>
    <w:tmpl w:val="91BA3046"/>
    <w:lvl w:ilvl="0" w:tplc="EE12E5EC">
      <w:numFmt w:val="bullet"/>
      <w:lvlText w:val="-"/>
      <w:lvlJc w:val="left"/>
      <w:pPr>
        <w:ind w:left="720" w:hanging="360"/>
      </w:pPr>
      <w:rPr>
        <w:rFonts w:ascii="Times New Roman" w:eastAsiaTheme="minorHAnsi" w:hAnsi="Times New Roman" w:cs="Times New Roman" w:hint="default"/>
      </w:rPr>
    </w:lvl>
    <w:lvl w:ilvl="1" w:tplc="042A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687D19"/>
    <w:multiLevelType w:val="hybridMultilevel"/>
    <w:tmpl w:val="EDC8CACA"/>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8" w15:restartNumberingAfterBreak="0">
    <w:nsid w:val="27E10D59"/>
    <w:multiLevelType w:val="hybridMultilevel"/>
    <w:tmpl w:val="D00C06AA"/>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9" w15:restartNumberingAfterBreak="0">
    <w:nsid w:val="2840666D"/>
    <w:multiLevelType w:val="hybridMultilevel"/>
    <w:tmpl w:val="7A8E357C"/>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0" w15:restartNumberingAfterBreak="0">
    <w:nsid w:val="2DA24B0D"/>
    <w:multiLevelType w:val="hybridMultilevel"/>
    <w:tmpl w:val="C0EA7EEC"/>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1" w15:restartNumberingAfterBreak="0">
    <w:nsid w:val="2E244DCC"/>
    <w:multiLevelType w:val="hybridMultilevel"/>
    <w:tmpl w:val="C48220AA"/>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 w15:restartNumberingAfterBreak="0">
    <w:nsid w:val="2ECD1FAF"/>
    <w:multiLevelType w:val="hybridMultilevel"/>
    <w:tmpl w:val="4DBCB9CC"/>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3" w15:restartNumberingAfterBreak="0">
    <w:nsid w:val="300F6668"/>
    <w:multiLevelType w:val="hybridMultilevel"/>
    <w:tmpl w:val="24624C6C"/>
    <w:lvl w:ilvl="0" w:tplc="F502E78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2B45DC5"/>
    <w:multiLevelType w:val="hybridMultilevel"/>
    <w:tmpl w:val="5E905848"/>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5" w15:restartNumberingAfterBreak="0">
    <w:nsid w:val="330A45EB"/>
    <w:multiLevelType w:val="hybridMultilevel"/>
    <w:tmpl w:val="C10C91F0"/>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6" w15:restartNumberingAfterBreak="0">
    <w:nsid w:val="33917776"/>
    <w:multiLevelType w:val="hybridMultilevel"/>
    <w:tmpl w:val="705E29DA"/>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353B47B9"/>
    <w:multiLevelType w:val="hybridMultilevel"/>
    <w:tmpl w:val="2B7A723A"/>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8" w15:restartNumberingAfterBreak="0">
    <w:nsid w:val="35831DCF"/>
    <w:multiLevelType w:val="hybridMultilevel"/>
    <w:tmpl w:val="696A92D2"/>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15:restartNumberingAfterBreak="0">
    <w:nsid w:val="370C1402"/>
    <w:multiLevelType w:val="hybridMultilevel"/>
    <w:tmpl w:val="9398DB32"/>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0" w15:restartNumberingAfterBreak="0">
    <w:nsid w:val="38874F83"/>
    <w:multiLevelType w:val="hybridMultilevel"/>
    <w:tmpl w:val="1FA2DEA8"/>
    <w:lvl w:ilvl="0" w:tplc="042A000B">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389E3423"/>
    <w:multiLevelType w:val="hybridMultilevel"/>
    <w:tmpl w:val="B3B6B980"/>
    <w:lvl w:ilvl="0" w:tplc="FFFFFFFF">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2" w15:restartNumberingAfterBreak="0">
    <w:nsid w:val="3A99381A"/>
    <w:multiLevelType w:val="hybridMultilevel"/>
    <w:tmpl w:val="C9D0C708"/>
    <w:lvl w:ilvl="0" w:tplc="328803D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E6621CD"/>
    <w:multiLevelType w:val="hybridMultilevel"/>
    <w:tmpl w:val="C85CF340"/>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4" w15:restartNumberingAfterBreak="0">
    <w:nsid w:val="3F933DA3"/>
    <w:multiLevelType w:val="hybridMultilevel"/>
    <w:tmpl w:val="B98A5F1C"/>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5" w15:restartNumberingAfterBreak="0">
    <w:nsid w:val="436B31E0"/>
    <w:multiLevelType w:val="multilevel"/>
    <w:tmpl w:val="03B0BA98"/>
    <w:lvl w:ilvl="0">
      <w:start w:val="1"/>
      <w:numFmt w:val="decimal"/>
      <w:lvlText w:val="%1."/>
      <w:lvlJc w:val="left"/>
      <w:pPr>
        <w:ind w:left="720" w:hanging="360"/>
      </w:pPr>
      <w:rPr>
        <w:rFonts w:hint="default"/>
      </w:rPr>
    </w:lvl>
    <w:lvl w:ilvl="1">
      <w:start w:val="2"/>
      <w:numFmt w:val="decimal"/>
      <w:isLgl/>
      <w:lvlText w:val="%1.%2"/>
      <w:lvlJc w:val="left"/>
      <w:pPr>
        <w:ind w:left="1152" w:hanging="792"/>
      </w:pPr>
      <w:rPr>
        <w:rFonts w:hint="default"/>
      </w:rPr>
    </w:lvl>
    <w:lvl w:ilvl="2">
      <w:start w:val="1"/>
      <w:numFmt w:val="decimal"/>
      <w:isLgl/>
      <w:lvlText w:val="%1.%2.%3"/>
      <w:lvlJc w:val="left"/>
      <w:pPr>
        <w:ind w:left="1152" w:hanging="792"/>
      </w:pPr>
      <w:rPr>
        <w:rFonts w:hint="default"/>
      </w:rPr>
    </w:lvl>
    <w:lvl w:ilvl="3">
      <w:start w:val="3"/>
      <w:numFmt w:val="decimal"/>
      <w:isLgl/>
      <w:lvlText w:val="%1.%2.%3.%4"/>
      <w:lvlJc w:val="left"/>
      <w:pPr>
        <w:ind w:left="1152" w:hanging="792"/>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458D0740"/>
    <w:multiLevelType w:val="hybridMultilevel"/>
    <w:tmpl w:val="347E1EDA"/>
    <w:lvl w:ilvl="0" w:tplc="25964554">
      <w:start w:val="4"/>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7" w15:restartNumberingAfterBreak="0">
    <w:nsid w:val="479D1432"/>
    <w:multiLevelType w:val="hybridMultilevel"/>
    <w:tmpl w:val="E910A29E"/>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8" w15:restartNumberingAfterBreak="0">
    <w:nsid w:val="47A84C7B"/>
    <w:multiLevelType w:val="hybridMultilevel"/>
    <w:tmpl w:val="80827F8A"/>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9" w15:restartNumberingAfterBreak="0">
    <w:nsid w:val="4B663C95"/>
    <w:multiLevelType w:val="hybridMultilevel"/>
    <w:tmpl w:val="C140360A"/>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4BD7456B"/>
    <w:multiLevelType w:val="hybridMultilevel"/>
    <w:tmpl w:val="894A7A74"/>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1" w15:restartNumberingAfterBreak="0">
    <w:nsid w:val="4C0053F2"/>
    <w:multiLevelType w:val="hybridMultilevel"/>
    <w:tmpl w:val="20941CC6"/>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2" w15:restartNumberingAfterBreak="0">
    <w:nsid w:val="4D2C65EC"/>
    <w:multiLevelType w:val="hybridMultilevel"/>
    <w:tmpl w:val="DA64EEEC"/>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3" w15:restartNumberingAfterBreak="0">
    <w:nsid w:val="4EB423FF"/>
    <w:multiLevelType w:val="hybridMultilevel"/>
    <w:tmpl w:val="83A27C72"/>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4" w15:restartNumberingAfterBreak="0">
    <w:nsid w:val="520C515C"/>
    <w:multiLevelType w:val="hybridMultilevel"/>
    <w:tmpl w:val="C92894E2"/>
    <w:lvl w:ilvl="0" w:tplc="042A0017">
      <w:start w:val="1"/>
      <w:numFmt w:val="low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5" w15:restartNumberingAfterBreak="0">
    <w:nsid w:val="54AD4957"/>
    <w:multiLevelType w:val="hybridMultilevel"/>
    <w:tmpl w:val="803C1764"/>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6" w15:restartNumberingAfterBreak="0">
    <w:nsid w:val="5B8B2C52"/>
    <w:multiLevelType w:val="hybridMultilevel"/>
    <w:tmpl w:val="EC6C8FAA"/>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7" w15:restartNumberingAfterBreak="0">
    <w:nsid w:val="600E3248"/>
    <w:multiLevelType w:val="multilevel"/>
    <w:tmpl w:val="46AC8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4B305E9"/>
    <w:multiLevelType w:val="hybridMultilevel"/>
    <w:tmpl w:val="33FE05E8"/>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9" w15:restartNumberingAfterBreak="0">
    <w:nsid w:val="68DB74CD"/>
    <w:multiLevelType w:val="multilevel"/>
    <w:tmpl w:val="B0541A3A"/>
    <w:lvl w:ilvl="0">
      <w:numFmt w:val="bullet"/>
      <w:lvlText w:val="-"/>
      <w:lvlJc w:val="left"/>
      <w:pPr>
        <w:ind w:left="54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50" w15:restartNumberingAfterBreak="0">
    <w:nsid w:val="68F55F8E"/>
    <w:multiLevelType w:val="hybridMultilevel"/>
    <w:tmpl w:val="27DEC23A"/>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1" w15:restartNumberingAfterBreak="0">
    <w:nsid w:val="6A7F4CC8"/>
    <w:multiLevelType w:val="hybridMultilevel"/>
    <w:tmpl w:val="7FA42DA8"/>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2" w15:restartNumberingAfterBreak="0">
    <w:nsid w:val="6C426C12"/>
    <w:multiLevelType w:val="hybridMultilevel"/>
    <w:tmpl w:val="863C33F0"/>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3" w15:restartNumberingAfterBreak="0">
    <w:nsid w:val="70C8072D"/>
    <w:multiLevelType w:val="hybridMultilevel"/>
    <w:tmpl w:val="D7207E7C"/>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4" w15:restartNumberingAfterBreak="0">
    <w:nsid w:val="72381B48"/>
    <w:multiLevelType w:val="hybridMultilevel"/>
    <w:tmpl w:val="A244B3E4"/>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5" w15:restartNumberingAfterBreak="0">
    <w:nsid w:val="733C0F5A"/>
    <w:multiLevelType w:val="hybridMultilevel"/>
    <w:tmpl w:val="FB1607AE"/>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6" w15:restartNumberingAfterBreak="0">
    <w:nsid w:val="770B41FE"/>
    <w:multiLevelType w:val="hybridMultilevel"/>
    <w:tmpl w:val="CD4085D8"/>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7" w15:restartNumberingAfterBreak="0">
    <w:nsid w:val="776C2D01"/>
    <w:multiLevelType w:val="hybridMultilevel"/>
    <w:tmpl w:val="70CA6C38"/>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8" w15:restartNumberingAfterBreak="0">
    <w:nsid w:val="786058D8"/>
    <w:multiLevelType w:val="hybridMultilevel"/>
    <w:tmpl w:val="24624F6C"/>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9" w15:restartNumberingAfterBreak="0">
    <w:nsid w:val="79103FE2"/>
    <w:multiLevelType w:val="hybridMultilevel"/>
    <w:tmpl w:val="8C844142"/>
    <w:lvl w:ilvl="0" w:tplc="707C9E96">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0" w15:restartNumberingAfterBreak="0">
    <w:nsid w:val="794F226C"/>
    <w:multiLevelType w:val="hybridMultilevel"/>
    <w:tmpl w:val="5D32C7AC"/>
    <w:lvl w:ilvl="0" w:tplc="EE12E5E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1" w15:restartNumberingAfterBreak="0">
    <w:nsid w:val="79CC520D"/>
    <w:multiLevelType w:val="hybridMultilevel"/>
    <w:tmpl w:val="55F8A08E"/>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62" w15:restartNumberingAfterBreak="0">
    <w:nsid w:val="7BBE01E6"/>
    <w:multiLevelType w:val="hybridMultilevel"/>
    <w:tmpl w:val="90E659EE"/>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63" w15:restartNumberingAfterBreak="0">
    <w:nsid w:val="7C30017E"/>
    <w:multiLevelType w:val="hybridMultilevel"/>
    <w:tmpl w:val="23B66B00"/>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64" w15:restartNumberingAfterBreak="0">
    <w:nsid w:val="7F262AD2"/>
    <w:multiLevelType w:val="multilevel"/>
    <w:tmpl w:val="D94611EC"/>
    <w:lvl w:ilvl="0">
      <w:numFmt w:val="bullet"/>
      <w:lvlText w:val="-"/>
      <w:lvlJc w:val="left"/>
      <w:pPr>
        <w:ind w:left="540" w:hanging="360"/>
      </w:pPr>
      <w:rPr>
        <w:rFonts w:ascii="Arial" w:eastAsia="Arial" w:hAnsi="Arial" w:cs="Arial"/>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num w:numId="1" w16cid:durableId="2035841202">
    <w:abstractNumId w:val="32"/>
  </w:num>
  <w:num w:numId="2" w16cid:durableId="1039092236">
    <w:abstractNumId w:val="16"/>
  </w:num>
  <w:num w:numId="3" w16cid:durableId="858616758">
    <w:abstractNumId w:val="18"/>
  </w:num>
  <w:num w:numId="4" w16cid:durableId="939796287">
    <w:abstractNumId w:val="12"/>
  </w:num>
  <w:num w:numId="5" w16cid:durableId="1720744172">
    <w:abstractNumId w:val="59"/>
  </w:num>
  <w:num w:numId="6" w16cid:durableId="169149285">
    <w:abstractNumId w:val="44"/>
  </w:num>
  <w:num w:numId="7" w16cid:durableId="251667885">
    <w:abstractNumId w:val="14"/>
  </w:num>
  <w:num w:numId="8" w16cid:durableId="1829322041">
    <w:abstractNumId w:val="47"/>
  </w:num>
  <w:num w:numId="9" w16cid:durableId="97331504">
    <w:abstractNumId w:val="1"/>
  </w:num>
  <w:num w:numId="10" w16cid:durableId="2039890735">
    <w:abstractNumId w:val="61"/>
  </w:num>
  <w:num w:numId="11" w16cid:durableId="254748913">
    <w:abstractNumId w:val="6"/>
  </w:num>
  <w:num w:numId="12" w16cid:durableId="646209577">
    <w:abstractNumId w:val="34"/>
  </w:num>
  <w:num w:numId="13" w16cid:durableId="821234311">
    <w:abstractNumId w:val="63"/>
  </w:num>
  <w:num w:numId="14" w16cid:durableId="1836844675">
    <w:abstractNumId w:val="10"/>
  </w:num>
  <w:num w:numId="15" w16cid:durableId="1012101158">
    <w:abstractNumId w:val="17"/>
  </w:num>
  <w:num w:numId="16" w16cid:durableId="905990754">
    <w:abstractNumId w:val="62"/>
  </w:num>
  <w:num w:numId="17" w16cid:durableId="894972750">
    <w:abstractNumId w:val="9"/>
  </w:num>
  <w:num w:numId="18" w16cid:durableId="457263365">
    <w:abstractNumId w:val="55"/>
  </w:num>
  <w:num w:numId="19" w16cid:durableId="1059980817">
    <w:abstractNumId w:val="20"/>
  </w:num>
  <w:num w:numId="20" w16cid:durableId="585383884">
    <w:abstractNumId w:val="28"/>
  </w:num>
  <w:num w:numId="21" w16cid:durableId="1727097916">
    <w:abstractNumId w:val="41"/>
  </w:num>
  <w:num w:numId="22" w16cid:durableId="173766805">
    <w:abstractNumId w:val="40"/>
  </w:num>
  <w:num w:numId="23" w16cid:durableId="719670902">
    <w:abstractNumId w:val="30"/>
  </w:num>
  <w:num w:numId="24" w16cid:durableId="1161265022">
    <w:abstractNumId w:val="23"/>
  </w:num>
  <w:num w:numId="25" w16cid:durableId="373118435">
    <w:abstractNumId w:val="64"/>
  </w:num>
  <w:num w:numId="26" w16cid:durableId="639916597">
    <w:abstractNumId w:val="60"/>
  </w:num>
  <w:num w:numId="27" w16cid:durableId="863789534">
    <w:abstractNumId w:val="42"/>
  </w:num>
  <w:num w:numId="28" w16cid:durableId="1669097327">
    <w:abstractNumId w:val="45"/>
  </w:num>
  <w:num w:numId="29" w16cid:durableId="1642690834">
    <w:abstractNumId w:val="3"/>
  </w:num>
  <w:num w:numId="30" w16cid:durableId="2055812923">
    <w:abstractNumId w:val="7"/>
  </w:num>
  <w:num w:numId="31" w16cid:durableId="59525586">
    <w:abstractNumId w:val="37"/>
  </w:num>
  <w:num w:numId="32" w16cid:durableId="89937618">
    <w:abstractNumId w:val="4"/>
  </w:num>
  <w:num w:numId="33" w16cid:durableId="1693802763">
    <w:abstractNumId w:val="29"/>
  </w:num>
  <w:num w:numId="34" w16cid:durableId="1195800896">
    <w:abstractNumId w:val="50"/>
  </w:num>
  <w:num w:numId="35" w16cid:durableId="377583743">
    <w:abstractNumId w:val="56"/>
  </w:num>
  <w:num w:numId="36" w16cid:durableId="574781650">
    <w:abstractNumId w:val="49"/>
  </w:num>
  <w:num w:numId="37" w16cid:durableId="1182629284">
    <w:abstractNumId w:val="39"/>
  </w:num>
  <w:num w:numId="38" w16cid:durableId="460271683">
    <w:abstractNumId w:val="24"/>
  </w:num>
  <w:num w:numId="39" w16cid:durableId="817914029">
    <w:abstractNumId w:val="27"/>
  </w:num>
  <w:num w:numId="40" w16cid:durableId="187378678">
    <w:abstractNumId w:val="52"/>
  </w:num>
  <w:num w:numId="41" w16cid:durableId="986739199">
    <w:abstractNumId w:val="36"/>
  </w:num>
  <w:num w:numId="42" w16cid:durableId="766579070">
    <w:abstractNumId w:val="43"/>
  </w:num>
  <w:num w:numId="43" w16cid:durableId="375932293">
    <w:abstractNumId w:val="51"/>
  </w:num>
  <w:num w:numId="44" w16cid:durableId="1660959103">
    <w:abstractNumId w:val="13"/>
  </w:num>
  <w:num w:numId="45" w16cid:durableId="933979395">
    <w:abstractNumId w:val="35"/>
  </w:num>
  <w:num w:numId="46" w16cid:durableId="1575895488">
    <w:abstractNumId w:val="0"/>
  </w:num>
  <w:num w:numId="47" w16cid:durableId="1489324738">
    <w:abstractNumId w:val="31"/>
  </w:num>
  <w:num w:numId="48" w16cid:durableId="1680962166">
    <w:abstractNumId w:val="46"/>
  </w:num>
  <w:num w:numId="49" w16cid:durableId="1672752492">
    <w:abstractNumId w:val="26"/>
  </w:num>
  <w:num w:numId="50" w16cid:durableId="1134059242">
    <w:abstractNumId w:val="5"/>
  </w:num>
  <w:num w:numId="51" w16cid:durableId="122890278">
    <w:abstractNumId w:val="53"/>
  </w:num>
  <w:num w:numId="52" w16cid:durableId="822425666">
    <w:abstractNumId w:val="2"/>
  </w:num>
  <w:num w:numId="53" w16cid:durableId="736559298">
    <w:abstractNumId w:val="21"/>
  </w:num>
  <w:num w:numId="54" w16cid:durableId="807478118">
    <w:abstractNumId w:val="22"/>
  </w:num>
  <w:num w:numId="55" w16cid:durableId="780345532">
    <w:abstractNumId w:val="8"/>
  </w:num>
  <w:num w:numId="56" w16cid:durableId="2027901717">
    <w:abstractNumId w:val="15"/>
  </w:num>
  <w:num w:numId="57" w16cid:durableId="588999794">
    <w:abstractNumId w:val="11"/>
  </w:num>
  <w:num w:numId="58" w16cid:durableId="1745447437">
    <w:abstractNumId w:val="38"/>
  </w:num>
  <w:num w:numId="59" w16cid:durableId="967272986">
    <w:abstractNumId w:val="19"/>
  </w:num>
  <w:num w:numId="60" w16cid:durableId="333144452">
    <w:abstractNumId w:val="33"/>
  </w:num>
  <w:num w:numId="61" w16cid:durableId="1578781883">
    <w:abstractNumId w:val="54"/>
  </w:num>
  <w:num w:numId="62" w16cid:durableId="1655833912">
    <w:abstractNumId w:val="57"/>
  </w:num>
  <w:num w:numId="63" w16cid:durableId="797992182">
    <w:abstractNumId w:val="58"/>
  </w:num>
  <w:num w:numId="64" w16cid:durableId="81341084">
    <w:abstractNumId w:val="48"/>
  </w:num>
  <w:num w:numId="65" w16cid:durableId="1246081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bordersDoNotSurroundHeader/>
  <w:bordersDoNotSurroundFooter/>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34ABA185"/>
    <w:rsid w:val="00002638"/>
    <w:rsid w:val="00004B72"/>
    <w:rsid w:val="00005CD5"/>
    <w:rsid w:val="000103F8"/>
    <w:rsid w:val="000128A6"/>
    <w:rsid w:val="00014C03"/>
    <w:rsid w:val="00021104"/>
    <w:rsid w:val="00021FC7"/>
    <w:rsid w:val="000220F0"/>
    <w:rsid w:val="00032E5C"/>
    <w:rsid w:val="000359BB"/>
    <w:rsid w:val="00036627"/>
    <w:rsid w:val="0004241E"/>
    <w:rsid w:val="00044250"/>
    <w:rsid w:val="0004457F"/>
    <w:rsid w:val="00044C53"/>
    <w:rsid w:val="00047C81"/>
    <w:rsid w:val="0005017B"/>
    <w:rsid w:val="000502C9"/>
    <w:rsid w:val="0005066F"/>
    <w:rsid w:val="00052137"/>
    <w:rsid w:val="00053DD8"/>
    <w:rsid w:val="00054F94"/>
    <w:rsid w:val="00056E3C"/>
    <w:rsid w:val="0006209E"/>
    <w:rsid w:val="0006292E"/>
    <w:rsid w:val="000668CF"/>
    <w:rsid w:val="000678A6"/>
    <w:rsid w:val="00072240"/>
    <w:rsid w:val="0007291B"/>
    <w:rsid w:val="00073CCA"/>
    <w:rsid w:val="000747DC"/>
    <w:rsid w:val="00081191"/>
    <w:rsid w:val="00081837"/>
    <w:rsid w:val="00084278"/>
    <w:rsid w:val="0008768E"/>
    <w:rsid w:val="00087807"/>
    <w:rsid w:val="00091153"/>
    <w:rsid w:val="000911B5"/>
    <w:rsid w:val="00091F0B"/>
    <w:rsid w:val="00093E94"/>
    <w:rsid w:val="000978D1"/>
    <w:rsid w:val="000A2482"/>
    <w:rsid w:val="000A2B88"/>
    <w:rsid w:val="000A448C"/>
    <w:rsid w:val="000B0B6D"/>
    <w:rsid w:val="000B2649"/>
    <w:rsid w:val="000B3CC0"/>
    <w:rsid w:val="000B6165"/>
    <w:rsid w:val="000B70B2"/>
    <w:rsid w:val="000B71AE"/>
    <w:rsid w:val="000B75CF"/>
    <w:rsid w:val="000C1989"/>
    <w:rsid w:val="000C4EEC"/>
    <w:rsid w:val="000D51FA"/>
    <w:rsid w:val="000D5A91"/>
    <w:rsid w:val="000E0F25"/>
    <w:rsid w:val="000E107E"/>
    <w:rsid w:val="000E11F9"/>
    <w:rsid w:val="000E196E"/>
    <w:rsid w:val="000E24E9"/>
    <w:rsid w:val="000E2DA1"/>
    <w:rsid w:val="000E4397"/>
    <w:rsid w:val="000E5401"/>
    <w:rsid w:val="000E7A42"/>
    <w:rsid w:val="000F0D3E"/>
    <w:rsid w:val="000F1655"/>
    <w:rsid w:val="000F3929"/>
    <w:rsid w:val="000F4325"/>
    <w:rsid w:val="000F7F4F"/>
    <w:rsid w:val="00101D83"/>
    <w:rsid w:val="00103255"/>
    <w:rsid w:val="0010611B"/>
    <w:rsid w:val="00107A2A"/>
    <w:rsid w:val="00111F72"/>
    <w:rsid w:val="00116764"/>
    <w:rsid w:val="001169FD"/>
    <w:rsid w:val="001170D8"/>
    <w:rsid w:val="001179D8"/>
    <w:rsid w:val="00122245"/>
    <w:rsid w:val="00124364"/>
    <w:rsid w:val="0012536E"/>
    <w:rsid w:val="00126AA8"/>
    <w:rsid w:val="00126D21"/>
    <w:rsid w:val="001278C3"/>
    <w:rsid w:val="001308A6"/>
    <w:rsid w:val="0013522E"/>
    <w:rsid w:val="001417DD"/>
    <w:rsid w:val="001439A8"/>
    <w:rsid w:val="00146E79"/>
    <w:rsid w:val="00150412"/>
    <w:rsid w:val="00152B8A"/>
    <w:rsid w:val="00154AF5"/>
    <w:rsid w:val="00156912"/>
    <w:rsid w:val="00160DEF"/>
    <w:rsid w:val="001643C1"/>
    <w:rsid w:val="00164497"/>
    <w:rsid w:val="00167EB0"/>
    <w:rsid w:val="00171D5D"/>
    <w:rsid w:val="00171D7F"/>
    <w:rsid w:val="00172E9A"/>
    <w:rsid w:val="001736F9"/>
    <w:rsid w:val="00174025"/>
    <w:rsid w:val="001751CF"/>
    <w:rsid w:val="00175F74"/>
    <w:rsid w:val="0017636D"/>
    <w:rsid w:val="00180107"/>
    <w:rsid w:val="0018114A"/>
    <w:rsid w:val="0018540C"/>
    <w:rsid w:val="00185912"/>
    <w:rsid w:val="00186C0A"/>
    <w:rsid w:val="00191A9F"/>
    <w:rsid w:val="001924B4"/>
    <w:rsid w:val="00192759"/>
    <w:rsid w:val="0019413F"/>
    <w:rsid w:val="00195CB2"/>
    <w:rsid w:val="001B6681"/>
    <w:rsid w:val="001B75FE"/>
    <w:rsid w:val="001C034A"/>
    <w:rsid w:val="001C0F47"/>
    <w:rsid w:val="001C2317"/>
    <w:rsid w:val="001C526A"/>
    <w:rsid w:val="001C56FD"/>
    <w:rsid w:val="001D03BB"/>
    <w:rsid w:val="001D30CA"/>
    <w:rsid w:val="001E0B0C"/>
    <w:rsid w:val="001E2EFA"/>
    <w:rsid w:val="001E6B04"/>
    <w:rsid w:val="001F3B46"/>
    <w:rsid w:val="001F5A03"/>
    <w:rsid w:val="0020697A"/>
    <w:rsid w:val="00207427"/>
    <w:rsid w:val="00207895"/>
    <w:rsid w:val="002104D0"/>
    <w:rsid w:val="002143BB"/>
    <w:rsid w:val="00215F6A"/>
    <w:rsid w:val="00216824"/>
    <w:rsid w:val="00220282"/>
    <w:rsid w:val="002227E0"/>
    <w:rsid w:val="002251A7"/>
    <w:rsid w:val="00225537"/>
    <w:rsid w:val="0023058F"/>
    <w:rsid w:val="002338EA"/>
    <w:rsid w:val="00233B89"/>
    <w:rsid w:val="0023452F"/>
    <w:rsid w:val="0023669F"/>
    <w:rsid w:val="002373B4"/>
    <w:rsid w:val="00237C0A"/>
    <w:rsid w:val="00240741"/>
    <w:rsid w:val="00242020"/>
    <w:rsid w:val="0025336D"/>
    <w:rsid w:val="002539E6"/>
    <w:rsid w:val="00253CB3"/>
    <w:rsid w:val="00257702"/>
    <w:rsid w:val="002601C0"/>
    <w:rsid w:val="00261AB3"/>
    <w:rsid w:val="00263ECC"/>
    <w:rsid w:val="00264531"/>
    <w:rsid w:val="00264C14"/>
    <w:rsid w:val="00265BBC"/>
    <w:rsid w:val="00265BD9"/>
    <w:rsid w:val="00267DA6"/>
    <w:rsid w:val="00270533"/>
    <w:rsid w:val="00273689"/>
    <w:rsid w:val="00274ACC"/>
    <w:rsid w:val="00284262"/>
    <w:rsid w:val="00285836"/>
    <w:rsid w:val="00286DF9"/>
    <w:rsid w:val="00287B08"/>
    <w:rsid w:val="00292BA5"/>
    <w:rsid w:val="002934F9"/>
    <w:rsid w:val="002A2BB7"/>
    <w:rsid w:val="002A5AF2"/>
    <w:rsid w:val="002B129E"/>
    <w:rsid w:val="002B13CE"/>
    <w:rsid w:val="002B58AD"/>
    <w:rsid w:val="002B650D"/>
    <w:rsid w:val="002B79C9"/>
    <w:rsid w:val="002B7E1A"/>
    <w:rsid w:val="002C2461"/>
    <w:rsid w:val="002D28EE"/>
    <w:rsid w:val="002D3155"/>
    <w:rsid w:val="002D5C2A"/>
    <w:rsid w:val="002D7241"/>
    <w:rsid w:val="002E07AD"/>
    <w:rsid w:val="002E0865"/>
    <w:rsid w:val="002E0D47"/>
    <w:rsid w:val="002E1CFF"/>
    <w:rsid w:val="002E24DD"/>
    <w:rsid w:val="002F0BAB"/>
    <w:rsid w:val="002F1A16"/>
    <w:rsid w:val="002F2FDE"/>
    <w:rsid w:val="002F487A"/>
    <w:rsid w:val="00305E38"/>
    <w:rsid w:val="0030636C"/>
    <w:rsid w:val="00307626"/>
    <w:rsid w:val="0031140C"/>
    <w:rsid w:val="003146EE"/>
    <w:rsid w:val="00314B66"/>
    <w:rsid w:val="00316449"/>
    <w:rsid w:val="00316D2C"/>
    <w:rsid w:val="003203E7"/>
    <w:rsid w:val="00320838"/>
    <w:rsid w:val="00322F68"/>
    <w:rsid w:val="00337844"/>
    <w:rsid w:val="003422A6"/>
    <w:rsid w:val="00351458"/>
    <w:rsid w:val="003524AC"/>
    <w:rsid w:val="0035279F"/>
    <w:rsid w:val="00355E0E"/>
    <w:rsid w:val="00357A9D"/>
    <w:rsid w:val="00357FFA"/>
    <w:rsid w:val="0036034F"/>
    <w:rsid w:val="003606B1"/>
    <w:rsid w:val="003638DB"/>
    <w:rsid w:val="00364C9C"/>
    <w:rsid w:val="003652E6"/>
    <w:rsid w:val="00366B9B"/>
    <w:rsid w:val="00386191"/>
    <w:rsid w:val="00392044"/>
    <w:rsid w:val="003929E9"/>
    <w:rsid w:val="00392E67"/>
    <w:rsid w:val="00394224"/>
    <w:rsid w:val="00394FAD"/>
    <w:rsid w:val="00395CDF"/>
    <w:rsid w:val="003A13E8"/>
    <w:rsid w:val="003A3837"/>
    <w:rsid w:val="003B370D"/>
    <w:rsid w:val="003B535A"/>
    <w:rsid w:val="003C0E97"/>
    <w:rsid w:val="003C2E13"/>
    <w:rsid w:val="003C3AC3"/>
    <w:rsid w:val="003C6466"/>
    <w:rsid w:val="003D067F"/>
    <w:rsid w:val="003D2CE8"/>
    <w:rsid w:val="003D3E66"/>
    <w:rsid w:val="003D4334"/>
    <w:rsid w:val="003D7AA2"/>
    <w:rsid w:val="003D7C9B"/>
    <w:rsid w:val="003E0A10"/>
    <w:rsid w:val="003E1394"/>
    <w:rsid w:val="003E3C72"/>
    <w:rsid w:val="003F04B2"/>
    <w:rsid w:val="003F2B0B"/>
    <w:rsid w:val="004011E2"/>
    <w:rsid w:val="00402620"/>
    <w:rsid w:val="00406A30"/>
    <w:rsid w:val="00407AFC"/>
    <w:rsid w:val="00407FBA"/>
    <w:rsid w:val="0041256E"/>
    <w:rsid w:val="004133E3"/>
    <w:rsid w:val="00415505"/>
    <w:rsid w:val="00417324"/>
    <w:rsid w:val="00423279"/>
    <w:rsid w:val="004273E0"/>
    <w:rsid w:val="00432D7E"/>
    <w:rsid w:val="00433C95"/>
    <w:rsid w:val="00434DA6"/>
    <w:rsid w:val="0044043A"/>
    <w:rsid w:val="004405E4"/>
    <w:rsid w:val="00441ED2"/>
    <w:rsid w:val="00444789"/>
    <w:rsid w:val="00451B2D"/>
    <w:rsid w:val="00452769"/>
    <w:rsid w:val="0045531C"/>
    <w:rsid w:val="0046021A"/>
    <w:rsid w:val="00461B03"/>
    <w:rsid w:val="00461BE5"/>
    <w:rsid w:val="00462421"/>
    <w:rsid w:val="00462DDE"/>
    <w:rsid w:val="00467C78"/>
    <w:rsid w:val="0047193F"/>
    <w:rsid w:val="0047280C"/>
    <w:rsid w:val="004755D3"/>
    <w:rsid w:val="00475F65"/>
    <w:rsid w:val="004761B8"/>
    <w:rsid w:val="004856CE"/>
    <w:rsid w:val="00486C99"/>
    <w:rsid w:val="004878E6"/>
    <w:rsid w:val="004931AA"/>
    <w:rsid w:val="00494AF3"/>
    <w:rsid w:val="004956F4"/>
    <w:rsid w:val="004A2CCC"/>
    <w:rsid w:val="004A33C4"/>
    <w:rsid w:val="004A4A6F"/>
    <w:rsid w:val="004A54B2"/>
    <w:rsid w:val="004A5FA9"/>
    <w:rsid w:val="004B0CAA"/>
    <w:rsid w:val="004B1F34"/>
    <w:rsid w:val="004B3293"/>
    <w:rsid w:val="004B3662"/>
    <w:rsid w:val="004B66BE"/>
    <w:rsid w:val="004B74D9"/>
    <w:rsid w:val="004C1096"/>
    <w:rsid w:val="004C16C2"/>
    <w:rsid w:val="004C298D"/>
    <w:rsid w:val="004C7701"/>
    <w:rsid w:val="004D16E5"/>
    <w:rsid w:val="004D3EC3"/>
    <w:rsid w:val="004D6440"/>
    <w:rsid w:val="004E0679"/>
    <w:rsid w:val="004E0B99"/>
    <w:rsid w:val="004E16D2"/>
    <w:rsid w:val="004E434E"/>
    <w:rsid w:val="004E5BEA"/>
    <w:rsid w:val="004F1A41"/>
    <w:rsid w:val="004F3A8C"/>
    <w:rsid w:val="004F7924"/>
    <w:rsid w:val="0050140B"/>
    <w:rsid w:val="00504D5C"/>
    <w:rsid w:val="00517A2E"/>
    <w:rsid w:val="005227B2"/>
    <w:rsid w:val="00522946"/>
    <w:rsid w:val="00523726"/>
    <w:rsid w:val="005268D2"/>
    <w:rsid w:val="005332A1"/>
    <w:rsid w:val="0053541F"/>
    <w:rsid w:val="00536613"/>
    <w:rsid w:val="005405BC"/>
    <w:rsid w:val="00540E78"/>
    <w:rsid w:val="00543690"/>
    <w:rsid w:val="0054430E"/>
    <w:rsid w:val="00547084"/>
    <w:rsid w:val="00551249"/>
    <w:rsid w:val="00552423"/>
    <w:rsid w:val="005560E0"/>
    <w:rsid w:val="00556BBB"/>
    <w:rsid w:val="00561D42"/>
    <w:rsid w:val="00562283"/>
    <w:rsid w:val="00562915"/>
    <w:rsid w:val="00563FF7"/>
    <w:rsid w:val="00564552"/>
    <w:rsid w:val="00570B98"/>
    <w:rsid w:val="00572E7D"/>
    <w:rsid w:val="005753B7"/>
    <w:rsid w:val="0057670C"/>
    <w:rsid w:val="00581A43"/>
    <w:rsid w:val="00585EC5"/>
    <w:rsid w:val="00586455"/>
    <w:rsid w:val="0059380F"/>
    <w:rsid w:val="005A185E"/>
    <w:rsid w:val="005A2CF1"/>
    <w:rsid w:val="005A3A40"/>
    <w:rsid w:val="005A7433"/>
    <w:rsid w:val="005A7478"/>
    <w:rsid w:val="005C1F79"/>
    <w:rsid w:val="005C3533"/>
    <w:rsid w:val="005C6B08"/>
    <w:rsid w:val="005D0957"/>
    <w:rsid w:val="005D388E"/>
    <w:rsid w:val="005E707C"/>
    <w:rsid w:val="005E7B29"/>
    <w:rsid w:val="005F0B50"/>
    <w:rsid w:val="005F0C05"/>
    <w:rsid w:val="005F1705"/>
    <w:rsid w:val="005F276A"/>
    <w:rsid w:val="005F432A"/>
    <w:rsid w:val="00600346"/>
    <w:rsid w:val="00604DB3"/>
    <w:rsid w:val="00605149"/>
    <w:rsid w:val="00606691"/>
    <w:rsid w:val="006128E2"/>
    <w:rsid w:val="00613906"/>
    <w:rsid w:val="0061413F"/>
    <w:rsid w:val="00615EEC"/>
    <w:rsid w:val="00617D20"/>
    <w:rsid w:val="00620CE7"/>
    <w:rsid w:val="0062211E"/>
    <w:rsid w:val="00623273"/>
    <w:rsid w:val="00624238"/>
    <w:rsid w:val="00625D08"/>
    <w:rsid w:val="006350BE"/>
    <w:rsid w:val="00635180"/>
    <w:rsid w:val="00636286"/>
    <w:rsid w:val="0063656B"/>
    <w:rsid w:val="006367DD"/>
    <w:rsid w:val="0064076F"/>
    <w:rsid w:val="006427E0"/>
    <w:rsid w:val="00645455"/>
    <w:rsid w:val="0064608E"/>
    <w:rsid w:val="0065087A"/>
    <w:rsid w:val="00652EC0"/>
    <w:rsid w:val="006541DA"/>
    <w:rsid w:val="00655237"/>
    <w:rsid w:val="00655B5E"/>
    <w:rsid w:val="00657D74"/>
    <w:rsid w:val="006621C8"/>
    <w:rsid w:val="00667EEB"/>
    <w:rsid w:val="00670C5B"/>
    <w:rsid w:val="006758CD"/>
    <w:rsid w:val="00677079"/>
    <w:rsid w:val="00680F3F"/>
    <w:rsid w:val="00681344"/>
    <w:rsid w:val="00683E75"/>
    <w:rsid w:val="00686368"/>
    <w:rsid w:val="006878B2"/>
    <w:rsid w:val="006937BA"/>
    <w:rsid w:val="00694751"/>
    <w:rsid w:val="006947AE"/>
    <w:rsid w:val="006977A7"/>
    <w:rsid w:val="006A5FAC"/>
    <w:rsid w:val="006A66C2"/>
    <w:rsid w:val="006B1FB9"/>
    <w:rsid w:val="006B2598"/>
    <w:rsid w:val="006B5C12"/>
    <w:rsid w:val="006B626B"/>
    <w:rsid w:val="006C0357"/>
    <w:rsid w:val="006C04A3"/>
    <w:rsid w:val="006C0F6C"/>
    <w:rsid w:val="006C1B05"/>
    <w:rsid w:val="006C4380"/>
    <w:rsid w:val="006C56B3"/>
    <w:rsid w:val="006C7C4A"/>
    <w:rsid w:val="006D0919"/>
    <w:rsid w:val="006D09FD"/>
    <w:rsid w:val="006D29AD"/>
    <w:rsid w:val="006D2AEA"/>
    <w:rsid w:val="006D2CC8"/>
    <w:rsid w:val="006D57E7"/>
    <w:rsid w:val="006E57D8"/>
    <w:rsid w:val="006F0F4D"/>
    <w:rsid w:val="006F1AFC"/>
    <w:rsid w:val="006F1C12"/>
    <w:rsid w:val="006F23BA"/>
    <w:rsid w:val="006F250F"/>
    <w:rsid w:val="006F421E"/>
    <w:rsid w:val="006F4A64"/>
    <w:rsid w:val="006F6CF7"/>
    <w:rsid w:val="006F7BC1"/>
    <w:rsid w:val="0070040E"/>
    <w:rsid w:val="00702F2D"/>
    <w:rsid w:val="00704DEC"/>
    <w:rsid w:val="00705C37"/>
    <w:rsid w:val="0072097E"/>
    <w:rsid w:val="00722DA5"/>
    <w:rsid w:val="00730777"/>
    <w:rsid w:val="0073129F"/>
    <w:rsid w:val="00736A7A"/>
    <w:rsid w:val="00736C19"/>
    <w:rsid w:val="0074226B"/>
    <w:rsid w:val="00743F3C"/>
    <w:rsid w:val="00756E69"/>
    <w:rsid w:val="00757F70"/>
    <w:rsid w:val="007651A2"/>
    <w:rsid w:val="00770A4D"/>
    <w:rsid w:val="00773C42"/>
    <w:rsid w:val="007756A0"/>
    <w:rsid w:val="00775EAE"/>
    <w:rsid w:val="00776ECE"/>
    <w:rsid w:val="00782E75"/>
    <w:rsid w:val="007842B1"/>
    <w:rsid w:val="00784C4F"/>
    <w:rsid w:val="00792384"/>
    <w:rsid w:val="007934C0"/>
    <w:rsid w:val="00793BE0"/>
    <w:rsid w:val="00795131"/>
    <w:rsid w:val="00797963"/>
    <w:rsid w:val="007A14B0"/>
    <w:rsid w:val="007A2DAA"/>
    <w:rsid w:val="007A2DFB"/>
    <w:rsid w:val="007A4B02"/>
    <w:rsid w:val="007A5886"/>
    <w:rsid w:val="007A7FFD"/>
    <w:rsid w:val="007B1F63"/>
    <w:rsid w:val="007B290D"/>
    <w:rsid w:val="007B490B"/>
    <w:rsid w:val="007B56DE"/>
    <w:rsid w:val="007B7E7E"/>
    <w:rsid w:val="007C03C1"/>
    <w:rsid w:val="007C068D"/>
    <w:rsid w:val="007C13BA"/>
    <w:rsid w:val="007C183D"/>
    <w:rsid w:val="007C5C6F"/>
    <w:rsid w:val="007D274F"/>
    <w:rsid w:val="007D6963"/>
    <w:rsid w:val="007E1B37"/>
    <w:rsid w:val="007E484E"/>
    <w:rsid w:val="007E5255"/>
    <w:rsid w:val="007E75AD"/>
    <w:rsid w:val="007F1634"/>
    <w:rsid w:val="007F3A18"/>
    <w:rsid w:val="00805160"/>
    <w:rsid w:val="008058F1"/>
    <w:rsid w:val="008117C2"/>
    <w:rsid w:val="008136B9"/>
    <w:rsid w:val="00813C06"/>
    <w:rsid w:val="00815794"/>
    <w:rsid w:val="00816284"/>
    <w:rsid w:val="00816D9F"/>
    <w:rsid w:val="00820662"/>
    <w:rsid w:val="0082636C"/>
    <w:rsid w:val="00826C3E"/>
    <w:rsid w:val="008277AD"/>
    <w:rsid w:val="008325E9"/>
    <w:rsid w:val="00832D6C"/>
    <w:rsid w:val="008361C4"/>
    <w:rsid w:val="00837512"/>
    <w:rsid w:val="00841666"/>
    <w:rsid w:val="008417A5"/>
    <w:rsid w:val="008516DE"/>
    <w:rsid w:val="00852934"/>
    <w:rsid w:val="00853EDC"/>
    <w:rsid w:val="00860DA1"/>
    <w:rsid w:val="00861CA3"/>
    <w:rsid w:val="008628FF"/>
    <w:rsid w:val="00870AD1"/>
    <w:rsid w:val="00875356"/>
    <w:rsid w:val="0087660C"/>
    <w:rsid w:val="00876953"/>
    <w:rsid w:val="00886975"/>
    <w:rsid w:val="0089043D"/>
    <w:rsid w:val="00890BC9"/>
    <w:rsid w:val="008940F6"/>
    <w:rsid w:val="008A0A78"/>
    <w:rsid w:val="008A0F00"/>
    <w:rsid w:val="008A530D"/>
    <w:rsid w:val="008B010D"/>
    <w:rsid w:val="008B0737"/>
    <w:rsid w:val="008B393C"/>
    <w:rsid w:val="008B4650"/>
    <w:rsid w:val="008B6100"/>
    <w:rsid w:val="008C2CEF"/>
    <w:rsid w:val="008C3506"/>
    <w:rsid w:val="008C3940"/>
    <w:rsid w:val="008C4B23"/>
    <w:rsid w:val="008D094E"/>
    <w:rsid w:val="008D27EF"/>
    <w:rsid w:val="008D44F9"/>
    <w:rsid w:val="008D4774"/>
    <w:rsid w:val="008E28B3"/>
    <w:rsid w:val="008F12F2"/>
    <w:rsid w:val="008F135C"/>
    <w:rsid w:val="008F234C"/>
    <w:rsid w:val="008F345F"/>
    <w:rsid w:val="008F3D72"/>
    <w:rsid w:val="008F3ECD"/>
    <w:rsid w:val="008F633B"/>
    <w:rsid w:val="008F6E87"/>
    <w:rsid w:val="00900C40"/>
    <w:rsid w:val="00904796"/>
    <w:rsid w:val="00905A1F"/>
    <w:rsid w:val="00905A81"/>
    <w:rsid w:val="00907848"/>
    <w:rsid w:val="0091095E"/>
    <w:rsid w:val="00912C91"/>
    <w:rsid w:val="00913120"/>
    <w:rsid w:val="00921E20"/>
    <w:rsid w:val="00922327"/>
    <w:rsid w:val="00924F2C"/>
    <w:rsid w:val="009265AF"/>
    <w:rsid w:val="0093158F"/>
    <w:rsid w:val="009329DC"/>
    <w:rsid w:val="00933F60"/>
    <w:rsid w:val="00935866"/>
    <w:rsid w:val="009359AA"/>
    <w:rsid w:val="00936B70"/>
    <w:rsid w:val="00941387"/>
    <w:rsid w:val="009414B6"/>
    <w:rsid w:val="009424D3"/>
    <w:rsid w:val="0094267E"/>
    <w:rsid w:val="0094492C"/>
    <w:rsid w:val="009450C7"/>
    <w:rsid w:val="009473E3"/>
    <w:rsid w:val="00950B56"/>
    <w:rsid w:val="0095152B"/>
    <w:rsid w:val="00953E57"/>
    <w:rsid w:val="00954012"/>
    <w:rsid w:val="00954F52"/>
    <w:rsid w:val="0095776B"/>
    <w:rsid w:val="00971A04"/>
    <w:rsid w:val="00977FD8"/>
    <w:rsid w:val="00981E93"/>
    <w:rsid w:val="009846F3"/>
    <w:rsid w:val="00984AD9"/>
    <w:rsid w:val="00985970"/>
    <w:rsid w:val="00985CF0"/>
    <w:rsid w:val="00985F5F"/>
    <w:rsid w:val="00986012"/>
    <w:rsid w:val="00987382"/>
    <w:rsid w:val="009908DA"/>
    <w:rsid w:val="00995013"/>
    <w:rsid w:val="0099574C"/>
    <w:rsid w:val="00995B8E"/>
    <w:rsid w:val="00996021"/>
    <w:rsid w:val="009A2E37"/>
    <w:rsid w:val="009A4EA5"/>
    <w:rsid w:val="009A5216"/>
    <w:rsid w:val="009A63F0"/>
    <w:rsid w:val="009B2E3E"/>
    <w:rsid w:val="009B49DD"/>
    <w:rsid w:val="009B62C6"/>
    <w:rsid w:val="009C0AA6"/>
    <w:rsid w:val="009C0C6D"/>
    <w:rsid w:val="009C4693"/>
    <w:rsid w:val="009C51A8"/>
    <w:rsid w:val="009C5A81"/>
    <w:rsid w:val="009D14AA"/>
    <w:rsid w:val="009D201A"/>
    <w:rsid w:val="009D2337"/>
    <w:rsid w:val="009D23DF"/>
    <w:rsid w:val="009D2AC5"/>
    <w:rsid w:val="009D3277"/>
    <w:rsid w:val="009D3BB8"/>
    <w:rsid w:val="009D4263"/>
    <w:rsid w:val="009D7729"/>
    <w:rsid w:val="009E3B48"/>
    <w:rsid w:val="009E5142"/>
    <w:rsid w:val="009E5F11"/>
    <w:rsid w:val="009F28A1"/>
    <w:rsid w:val="009F2BF6"/>
    <w:rsid w:val="009F3461"/>
    <w:rsid w:val="009F4ECA"/>
    <w:rsid w:val="009F50FF"/>
    <w:rsid w:val="009F67E8"/>
    <w:rsid w:val="00A008F9"/>
    <w:rsid w:val="00A07F41"/>
    <w:rsid w:val="00A118FD"/>
    <w:rsid w:val="00A14581"/>
    <w:rsid w:val="00A15DEE"/>
    <w:rsid w:val="00A20961"/>
    <w:rsid w:val="00A20AA6"/>
    <w:rsid w:val="00A20D2D"/>
    <w:rsid w:val="00A22B61"/>
    <w:rsid w:val="00A22EB2"/>
    <w:rsid w:val="00A244E0"/>
    <w:rsid w:val="00A33620"/>
    <w:rsid w:val="00A361DB"/>
    <w:rsid w:val="00A424A2"/>
    <w:rsid w:val="00A425FD"/>
    <w:rsid w:val="00A44D37"/>
    <w:rsid w:val="00A501E9"/>
    <w:rsid w:val="00A519F4"/>
    <w:rsid w:val="00A52E63"/>
    <w:rsid w:val="00A552E0"/>
    <w:rsid w:val="00A60CF1"/>
    <w:rsid w:val="00A65452"/>
    <w:rsid w:val="00A70701"/>
    <w:rsid w:val="00A7147E"/>
    <w:rsid w:val="00A75B82"/>
    <w:rsid w:val="00A8033E"/>
    <w:rsid w:val="00A8727A"/>
    <w:rsid w:val="00A87AF1"/>
    <w:rsid w:val="00A915D8"/>
    <w:rsid w:val="00A9375B"/>
    <w:rsid w:val="00A97875"/>
    <w:rsid w:val="00AA0FE6"/>
    <w:rsid w:val="00AA2759"/>
    <w:rsid w:val="00AA3824"/>
    <w:rsid w:val="00AA3DAE"/>
    <w:rsid w:val="00AA3ECB"/>
    <w:rsid w:val="00AA6A01"/>
    <w:rsid w:val="00AA705E"/>
    <w:rsid w:val="00AB0952"/>
    <w:rsid w:val="00AB0B3F"/>
    <w:rsid w:val="00AB234E"/>
    <w:rsid w:val="00AB61C7"/>
    <w:rsid w:val="00AB6B17"/>
    <w:rsid w:val="00AB78C0"/>
    <w:rsid w:val="00AC6224"/>
    <w:rsid w:val="00AD4E68"/>
    <w:rsid w:val="00AD5B73"/>
    <w:rsid w:val="00AD709D"/>
    <w:rsid w:val="00AE0962"/>
    <w:rsid w:val="00AE399D"/>
    <w:rsid w:val="00AE3BFA"/>
    <w:rsid w:val="00AE4157"/>
    <w:rsid w:val="00AE50EB"/>
    <w:rsid w:val="00AE565F"/>
    <w:rsid w:val="00AE6A81"/>
    <w:rsid w:val="00AE6FDB"/>
    <w:rsid w:val="00AF4EC5"/>
    <w:rsid w:val="00AF7DB1"/>
    <w:rsid w:val="00B0017D"/>
    <w:rsid w:val="00B00964"/>
    <w:rsid w:val="00B01D95"/>
    <w:rsid w:val="00B0363C"/>
    <w:rsid w:val="00B04EAC"/>
    <w:rsid w:val="00B05C1A"/>
    <w:rsid w:val="00B0693F"/>
    <w:rsid w:val="00B1087E"/>
    <w:rsid w:val="00B123E6"/>
    <w:rsid w:val="00B142E6"/>
    <w:rsid w:val="00B161BB"/>
    <w:rsid w:val="00B17FBA"/>
    <w:rsid w:val="00B21EAE"/>
    <w:rsid w:val="00B244AB"/>
    <w:rsid w:val="00B251E0"/>
    <w:rsid w:val="00B355B7"/>
    <w:rsid w:val="00B40B99"/>
    <w:rsid w:val="00B412DB"/>
    <w:rsid w:val="00B43E25"/>
    <w:rsid w:val="00B470B0"/>
    <w:rsid w:val="00B47587"/>
    <w:rsid w:val="00B5024B"/>
    <w:rsid w:val="00B560CD"/>
    <w:rsid w:val="00B61181"/>
    <w:rsid w:val="00B6170C"/>
    <w:rsid w:val="00B62F67"/>
    <w:rsid w:val="00B63B83"/>
    <w:rsid w:val="00B64976"/>
    <w:rsid w:val="00B64ED4"/>
    <w:rsid w:val="00B6502E"/>
    <w:rsid w:val="00B65171"/>
    <w:rsid w:val="00B6519A"/>
    <w:rsid w:val="00B660C8"/>
    <w:rsid w:val="00B67191"/>
    <w:rsid w:val="00B71782"/>
    <w:rsid w:val="00B768BC"/>
    <w:rsid w:val="00B81619"/>
    <w:rsid w:val="00B8306F"/>
    <w:rsid w:val="00B84148"/>
    <w:rsid w:val="00B851B0"/>
    <w:rsid w:val="00B8563E"/>
    <w:rsid w:val="00B86358"/>
    <w:rsid w:val="00B878D5"/>
    <w:rsid w:val="00B91F38"/>
    <w:rsid w:val="00B937DF"/>
    <w:rsid w:val="00B93BBD"/>
    <w:rsid w:val="00BA045F"/>
    <w:rsid w:val="00BA125A"/>
    <w:rsid w:val="00BA3A3F"/>
    <w:rsid w:val="00BA3D5C"/>
    <w:rsid w:val="00BA519A"/>
    <w:rsid w:val="00BA58D1"/>
    <w:rsid w:val="00BA7485"/>
    <w:rsid w:val="00BB17D8"/>
    <w:rsid w:val="00BB5FCC"/>
    <w:rsid w:val="00BC0817"/>
    <w:rsid w:val="00BC0E47"/>
    <w:rsid w:val="00BC0F71"/>
    <w:rsid w:val="00BC2A0B"/>
    <w:rsid w:val="00BC4DDE"/>
    <w:rsid w:val="00BC7394"/>
    <w:rsid w:val="00BD01FF"/>
    <w:rsid w:val="00BD0221"/>
    <w:rsid w:val="00BD10DB"/>
    <w:rsid w:val="00BD1BE7"/>
    <w:rsid w:val="00BD3F50"/>
    <w:rsid w:val="00BE4495"/>
    <w:rsid w:val="00BE5902"/>
    <w:rsid w:val="00BF1492"/>
    <w:rsid w:val="00BF25F2"/>
    <w:rsid w:val="00BF3E4A"/>
    <w:rsid w:val="00C01C49"/>
    <w:rsid w:val="00C03213"/>
    <w:rsid w:val="00C05413"/>
    <w:rsid w:val="00C114FC"/>
    <w:rsid w:val="00C15EE8"/>
    <w:rsid w:val="00C16166"/>
    <w:rsid w:val="00C1782C"/>
    <w:rsid w:val="00C21352"/>
    <w:rsid w:val="00C22147"/>
    <w:rsid w:val="00C258C9"/>
    <w:rsid w:val="00C25BB4"/>
    <w:rsid w:val="00C27FE7"/>
    <w:rsid w:val="00C310D2"/>
    <w:rsid w:val="00C31BAC"/>
    <w:rsid w:val="00C3285C"/>
    <w:rsid w:val="00C33398"/>
    <w:rsid w:val="00C33454"/>
    <w:rsid w:val="00C3418D"/>
    <w:rsid w:val="00C35548"/>
    <w:rsid w:val="00C35D19"/>
    <w:rsid w:val="00C361EC"/>
    <w:rsid w:val="00C4415A"/>
    <w:rsid w:val="00C47B2F"/>
    <w:rsid w:val="00C52E4E"/>
    <w:rsid w:val="00C6022D"/>
    <w:rsid w:val="00C61A2F"/>
    <w:rsid w:val="00C625B8"/>
    <w:rsid w:val="00C641F2"/>
    <w:rsid w:val="00C70787"/>
    <w:rsid w:val="00C71C82"/>
    <w:rsid w:val="00C7302D"/>
    <w:rsid w:val="00C73555"/>
    <w:rsid w:val="00C75001"/>
    <w:rsid w:val="00C75A22"/>
    <w:rsid w:val="00C76499"/>
    <w:rsid w:val="00C76570"/>
    <w:rsid w:val="00C766D3"/>
    <w:rsid w:val="00C77C1F"/>
    <w:rsid w:val="00C86E31"/>
    <w:rsid w:val="00C904F2"/>
    <w:rsid w:val="00C90CFA"/>
    <w:rsid w:val="00CA1EFA"/>
    <w:rsid w:val="00CA2088"/>
    <w:rsid w:val="00CA57AA"/>
    <w:rsid w:val="00CA7042"/>
    <w:rsid w:val="00CC13BE"/>
    <w:rsid w:val="00CC241E"/>
    <w:rsid w:val="00CC2E83"/>
    <w:rsid w:val="00CD2107"/>
    <w:rsid w:val="00CD3A67"/>
    <w:rsid w:val="00CD4B69"/>
    <w:rsid w:val="00CD61C1"/>
    <w:rsid w:val="00CD7F9C"/>
    <w:rsid w:val="00CE2764"/>
    <w:rsid w:val="00CE2814"/>
    <w:rsid w:val="00CE5749"/>
    <w:rsid w:val="00CE6549"/>
    <w:rsid w:val="00CE695B"/>
    <w:rsid w:val="00CE6B01"/>
    <w:rsid w:val="00CE79BC"/>
    <w:rsid w:val="00CF5D0E"/>
    <w:rsid w:val="00CF6D45"/>
    <w:rsid w:val="00D04D50"/>
    <w:rsid w:val="00D054AD"/>
    <w:rsid w:val="00D05A4F"/>
    <w:rsid w:val="00D10799"/>
    <w:rsid w:val="00D12A4F"/>
    <w:rsid w:val="00D12E8B"/>
    <w:rsid w:val="00D13AFD"/>
    <w:rsid w:val="00D15059"/>
    <w:rsid w:val="00D21C47"/>
    <w:rsid w:val="00D24B8C"/>
    <w:rsid w:val="00D26209"/>
    <w:rsid w:val="00D26A77"/>
    <w:rsid w:val="00D26F81"/>
    <w:rsid w:val="00D31A9D"/>
    <w:rsid w:val="00D31C80"/>
    <w:rsid w:val="00D35262"/>
    <w:rsid w:val="00D35CFC"/>
    <w:rsid w:val="00D3774A"/>
    <w:rsid w:val="00D45282"/>
    <w:rsid w:val="00D456A5"/>
    <w:rsid w:val="00D51713"/>
    <w:rsid w:val="00D525C2"/>
    <w:rsid w:val="00D53C3F"/>
    <w:rsid w:val="00D55480"/>
    <w:rsid w:val="00D560FC"/>
    <w:rsid w:val="00D574DA"/>
    <w:rsid w:val="00D575A8"/>
    <w:rsid w:val="00D575D6"/>
    <w:rsid w:val="00D57B2B"/>
    <w:rsid w:val="00D62C46"/>
    <w:rsid w:val="00D62DAE"/>
    <w:rsid w:val="00D63DFE"/>
    <w:rsid w:val="00D64CBD"/>
    <w:rsid w:val="00D8209D"/>
    <w:rsid w:val="00D86FBB"/>
    <w:rsid w:val="00D90AD6"/>
    <w:rsid w:val="00D912E3"/>
    <w:rsid w:val="00D94AEA"/>
    <w:rsid w:val="00DA2B57"/>
    <w:rsid w:val="00DA57ED"/>
    <w:rsid w:val="00DA68EA"/>
    <w:rsid w:val="00DB6E57"/>
    <w:rsid w:val="00DC37EB"/>
    <w:rsid w:val="00DC618D"/>
    <w:rsid w:val="00DC62D0"/>
    <w:rsid w:val="00DC62EF"/>
    <w:rsid w:val="00DC6C11"/>
    <w:rsid w:val="00DC7137"/>
    <w:rsid w:val="00DD1B59"/>
    <w:rsid w:val="00DD5EA5"/>
    <w:rsid w:val="00DD647C"/>
    <w:rsid w:val="00DD7665"/>
    <w:rsid w:val="00DD7F07"/>
    <w:rsid w:val="00DE0D79"/>
    <w:rsid w:val="00DE0DAC"/>
    <w:rsid w:val="00DE5C67"/>
    <w:rsid w:val="00DF0EA3"/>
    <w:rsid w:val="00DF3E33"/>
    <w:rsid w:val="00DF6595"/>
    <w:rsid w:val="00E01C75"/>
    <w:rsid w:val="00E03094"/>
    <w:rsid w:val="00E03FE7"/>
    <w:rsid w:val="00E053E4"/>
    <w:rsid w:val="00E05FBF"/>
    <w:rsid w:val="00E109BA"/>
    <w:rsid w:val="00E152A2"/>
    <w:rsid w:val="00E2057D"/>
    <w:rsid w:val="00E20729"/>
    <w:rsid w:val="00E234BD"/>
    <w:rsid w:val="00E2450A"/>
    <w:rsid w:val="00E278B7"/>
    <w:rsid w:val="00E27E35"/>
    <w:rsid w:val="00E302DD"/>
    <w:rsid w:val="00E31D44"/>
    <w:rsid w:val="00E3360E"/>
    <w:rsid w:val="00E356E4"/>
    <w:rsid w:val="00E42199"/>
    <w:rsid w:val="00E4338F"/>
    <w:rsid w:val="00E434F6"/>
    <w:rsid w:val="00E458A4"/>
    <w:rsid w:val="00E47918"/>
    <w:rsid w:val="00E524FF"/>
    <w:rsid w:val="00E53CEB"/>
    <w:rsid w:val="00E53D00"/>
    <w:rsid w:val="00E60D43"/>
    <w:rsid w:val="00E6326D"/>
    <w:rsid w:val="00E63426"/>
    <w:rsid w:val="00E7781D"/>
    <w:rsid w:val="00E77ACD"/>
    <w:rsid w:val="00E807D3"/>
    <w:rsid w:val="00E837A1"/>
    <w:rsid w:val="00E85E0F"/>
    <w:rsid w:val="00E86352"/>
    <w:rsid w:val="00E87C0D"/>
    <w:rsid w:val="00E933A5"/>
    <w:rsid w:val="00E94C9A"/>
    <w:rsid w:val="00E96B22"/>
    <w:rsid w:val="00EB4D6B"/>
    <w:rsid w:val="00EB6B5F"/>
    <w:rsid w:val="00EC07C1"/>
    <w:rsid w:val="00EC1986"/>
    <w:rsid w:val="00EC4E09"/>
    <w:rsid w:val="00EE2957"/>
    <w:rsid w:val="00EE4B8C"/>
    <w:rsid w:val="00EE5381"/>
    <w:rsid w:val="00EE5913"/>
    <w:rsid w:val="00EE6850"/>
    <w:rsid w:val="00EE6B12"/>
    <w:rsid w:val="00EE71B5"/>
    <w:rsid w:val="00EF2C5D"/>
    <w:rsid w:val="00EF3747"/>
    <w:rsid w:val="00EF3790"/>
    <w:rsid w:val="00EF43AE"/>
    <w:rsid w:val="00F03DD1"/>
    <w:rsid w:val="00F05774"/>
    <w:rsid w:val="00F06A7E"/>
    <w:rsid w:val="00F071CF"/>
    <w:rsid w:val="00F122CD"/>
    <w:rsid w:val="00F135DA"/>
    <w:rsid w:val="00F1484D"/>
    <w:rsid w:val="00F16F03"/>
    <w:rsid w:val="00F236B4"/>
    <w:rsid w:val="00F24E1A"/>
    <w:rsid w:val="00F26A60"/>
    <w:rsid w:val="00F3006F"/>
    <w:rsid w:val="00F339B6"/>
    <w:rsid w:val="00F35BC2"/>
    <w:rsid w:val="00F40B0A"/>
    <w:rsid w:val="00F44C9B"/>
    <w:rsid w:val="00F55C19"/>
    <w:rsid w:val="00F55D5A"/>
    <w:rsid w:val="00F572EE"/>
    <w:rsid w:val="00F65B49"/>
    <w:rsid w:val="00F70025"/>
    <w:rsid w:val="00F718E9"/>
    <w:rsid w:val="00F72C0D"/>
    <w:rsid w:val="00F77E30"/>
    <w:rsid w:val="00F81276"/>
    <w:rsid w:val="00F82021"/>
    <w:rsid w:val="00F82EE6"/>
    <w:rsid w:val="00F84B67"/>
    <w:rsid w:val="00F93C81"/>
    <w:rsid w:val="00F9641E"/>
    <w:rsid w:val="00F96452"/>
    <w:rsid w:val="00F97437"/>
    <w:rsid w:val="00F976B7"/>
    <w:rsid w:val="00F97AD2"/>
    <w:rsid w:val="00FA217B"/>
    <w:rsid w:val="00FA6C37"/>
    <w:rsid w:val="00FB0207"/>
    <w:rsid w:val="00FB1028"/>
    <w:rsid w:val="00FB4740"/>
    <w:rsid w:val="00FB5EC7"/>
    <w:rsid w:val="00FB619E"/>
    <w:rsid w:val="00FB7561"/>
    <w:rsid w:val="00FC4245"/>
    <w:rsid w:val="00FC431B"/>
    <w:rsid w:val="00FC7896"/>
    <w:rsid w:val="00FD19DC"/>
    <w:rsid w:val="00FD4140"/>
    <w:rsid w:val="00FD531A"/>
    <w:rsid w:val="00FE19CE"/>
    <w:rsid w:val="00FE2D25"/>
    <w:rsid w:val="00FE45B7"/>
    <w:rsid w:val="00FF01E1"/>
    <w:rsid w:val="00FF0E82"/>
    <w:rsid w:val="00FF2664"/>
    <w:rsid w:val="00FF2850"/>
    <w:rsid w:val="34ABA185"/>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34ABA185"/>
  <w15:docId w15:val="{B3AEDCC1-5019-4C14-9902-05965A06D4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vi-V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656B"/>
    <w:pPr>
      <w:spacing w:after="120" w:line="240" w:lineRule="auto"/>
      <w:ind w:firstLine="567"/>
    </w:pPr>
    <w:rPr>
      <w:rFonts w:asciiTheme="majorHAnsi" w:hAnsiTheme="majorHAnsi"/>
      <w:sz w:val="26"/>
    </w:rPr>
  </w:style>
  <w:style w:type="paragraph" w:styleId="Heading1">
    <w:name w:val="heading 1"/>
    <w:basedOn w:val="Normal"/>
    <w:next w:val="Normal"/>
    <w:link w:val="Heading1Char"/>
    <w:uiPriority w:val="9"/>
    <w:qFormat/>
    <w:rsid w:val="003D067F"/>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3D067F"/>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94751"/>
    <w:pPr>
      <w:keepNext/>
      <w:keepLines/>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7A5886"/>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0678A6"/>
    <w:pPr>
      <w:keepNext/>
      <w:keepLines/>
      <w:spacing w:before="40" w:after="0"/>
      <w:outlineLvl w:val="4"/>
    </w:pPr>
    <w:rPr>
      <w:rFonts w:eastAsiaTheme="majorEastAsia"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067F"/>
    <w:rPr>
      <w:rFonts w:asciiTheme="majorHAnsi" w:eastAsiaTheme="majorEastAsia" w:hAnsiTheme="majorHAnsi" w:cstheme="majorBidi"/>
      <w:b/>
      <w:sz w:val="28"/>
      <w:szCs w:val="32"/>
    </w:rPr>
  </w:style>
  <w:style w:type="character" w:customStyle="1" w:styleId="Heading2Char">
    <w:name w:val="Heading 2 Char"/>
    <w:basedOn w:val="DefaultParagraphFont"/>
    <w:link w:val="Heading2"/>
    <w:uiPriority w:val="9"/>
    <w:rsid w:val="003D067F"/>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694751"/>
    <w:rPr>
      <w:rFonts w:asciiTheme="majorHAnsi" w:eastAsiaTheme="majorEastAsia" w:hAnsiTheme="majorHAnsi" w:cstheme="majorBidi"/>
      <w:b/>
      <w:color w:val="000000" w:themeColor="text1"/>
      <w:sz w:val="26"/>
      <w:szCs w:val="24"/>
    </w:rPr>
  </w:style>
  <w:style w:type="paragraph" w:styleId="TOCHeading">
    <w:name w:val="TOC Heading"/>
    <w:basedOn w:val="Heading1"/>
    <w:next w:val="Normal"/>
    <w:uiPriority w:val="39"/>
    <w:unhideWhenUsed/>
    <w:qFormat/>
    <w:rsid w:val="007756A0"/>
    <w:pPr>
      <w:outlineLvl w:val="9"/>
    </w:pPr>
    <w:rPr>
      <w:b w:val="0"/>
      <w:color w:val="2F5496" w:themeColor="accent1" w:themeShade="BF"/>
      <w:sz w:val="32"/>
      <w:lang w:val="en-US"/>
    </w:rPr>
  </w:style>
  <w:style w:type="paragraph" w:styleId="TOC1">
    <w:name w:val="toc 1"/>
    <w:basedOn w:val="Normal"/>
    <w:next w:val="Normal"/>
    <w:autoRedefine/>
    <w:uiPriority w:val="39"/>
    <w:unhideWhenUsed/>
    <w:rsid w:val="007756A0"/>
    <w:pPr>
      <w:spacing w:after="100"/>
    </w:pPr>
  </w:style>
  <w:style w:type="paragraph" w:styleId="TOC2">
    <w:name w:val="toc 2"/>
    <w:basedOn w:val="Normal"/>
    <w:next w:val="Normal"/>
    <w:autoRedefine/>
    <w:uiPriority w:val="39"/>
    <w:unhideWhenUsed/>
    <w:rsid w:val="007756A0"/>
    <w:pPr>
      <w:spacing w:after="100"/>
      <w:ind w:left="220"/>
    </w:pPr>
  </w:style>
  <w:style w:type="character" w:styleId="Hyperlink">
    <w:name w:val="Hyperlink"/>
    <w:basedOn w:val="DefaultParagraphFont"/>
    <w:uiPriority w:val="99"/>
    <w:unhideWhenUsed/>
    <w:rsid w:val="007756A0"/>
    <w:rPr>
      <w:color w:val="0563C1" w:themeColor="hyperlink"/>
      <w:u w:val="single"/>
    </w:rPr>
  </w:style>
  <w:style w:type="paragraph" w:styleId="TOC3">
    <w:name w:val="toc 3"/>
    <w:basedOn w:val="Normal"/>
    <w:next w:val="Normal"/>
    <w:autoRedefine/>
    <w:uiPriority w:val="39"/>
    <w:unhideWhenUsed/>
    <w:rsid w:val="00126AA8"/>
    <w:pPr>
      <w:spacing w:after="100"/>
      <w:ind w:left="440"/>
    </w:pPr>
  </w:style>
  <w:style w:type="paragraph" w:styleId="ListParagraph">
    <w:name w:val="List Paragraph"/>
    <w:basedOn w:val="Normal"/>
    <w:link w:val="ListParagraphChar"/>
    <w:uiPriority w:val="34"/>
    <w:qFormat/>
    <w:rsid w:val="00953E57"/>
    <w:pPr>
      <w:ind w:left="720"/>
      <w:contextualSpacing/>
    </w:pPr>
  </w:style>
  <w:style w:type="paragraph" w:styleId="Bibliography">
    <w:name w:val="Bibliography"/>
    <w:basedOn w:val="Normal"/>
    <w:next w:val="Normal"/>
    <w:uiPriority w:val="37"/>
    <w:unhideWhenUsed/>
    <w:rsid w:val="00C27FE7"/>
    <w:pPr>
      <w:spacing w:after="0"/>
      <w:ind w:left="720" w:hanging="720"/>
    </w:pPr>
  </w:style>
  <w:style w:type="character" w:customStyle="1" w:styleId="Heading4Char">
    <w:name w:val="Heading 4 Char"/>
    <w:basedOn w:val="DefaultParagraphFont"/>
    <w:link w:val="Heading4"/>
    <w:uiPriority w:val="9"/>
    <w:rsid w:val="007A5886"/>
    <w:rPr>
      <w:rFonts w:asciiTheme="majorHAnsi" w:eastAsiaTheme="majorEastAsia" w:hAnsiTheme="majorHAnsi" w:cstheme="majorBidi"/>
      <w:b/>
      <w:iCs/>
      <w:sz w:val="26"/>
    </w:rPr>
  </w:style>
  <w:style w:type="table" w:styleId="TableGrid">
    <w:name w:val="Table Grid"/>
    <w:basedOn w:val="TableNormal"/>
    <w:uiPriority w:val="59"/>
    <w:rsid w:val="007A58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3">
    <w:name w:val="Grid Table 4 Accent 3"/>
    <w:basedOn w:val="TableNormal"/>
    <w:uiPriority w:val="49"/>
    <w:rsid w:val="007A5886"/>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3F04B2"/>
    <w:pPr>
      <w:spacing w:after="200"/>
      <w:jc w:val="center"/>
    </w:pPr>
    <w:rPr>
      <w:b/>
      <w:iCs/>
      <w:sz w:val="22"/>
      <w:szCs w:val="18"/>
    </w:rPr>
  </w:style>
  <w:style w:type="paragraph" w:customStyle="1" w:styleId="DanhMc">
    <w:name w:val="Danh Mục"/>
    <w:link w:val="DanhMcChar"/>
    <w:qFormat/>
    <w:rsid w:val="004D3EC3"/>
    <w:pPr>
      <w:jc w:val="both"/>
    </w:pPr>
    <w:rPr>
      <w:rFonts w:asciiTheme="majorHAnsi" w:eastAsiaTheme="majorEastAsia" w:hAnsiTheme="majorHAnsi" w:cstheme="majorBidi"/>
      <w:b/>
      <w:sz w:val="28"/>
      <w:szCs w:val="32"/>
      <w:lang w:val="en-US"/>
    </w:rPr>
  </w:style>
  <w:style w:type="paragraph" w:styleId="TableofFigures">
    <w:name w:val="table of figures"/>
    <w:basedOn w:val="Normal"/>
    <w:next w:val="Normal"/>
    <w:uiPriority w:val="99"/>
    <w:unhideWhenUsed/>
    <w:rsid w:val="00625D08"/>
    <w:pPr>
      <w:spacing w:after="0"/>
    </w:pPr>
  </w:style>
  <w:style w:type="character" w:customStyle="1" w:styleId="DanhMcChar">
    <w:name w:val="Danh Mục Char"/>
    <w:basedOn w:val="Heading1Char"/>
    <w:link w:val="DanhMc"/>
    <w:rsid w:val="004D3EC3"/>
    <w:rPr>
      <w:rFonts w:asciiTheme="majorHAnsi" w:eastAsiaTheme="majorEastAsia" w:hAnsiTheme="majorHAnsi" w:cstheme="majorBidi"/>
      <w:b/>
      <w:sz w:val="28"/>
      <w:szCs w:val="32"/>
      <w:lang w:val="en-US"/>
    </w:rPr>
  </w:style>
  <w:style w:type="table" w:styleId="GridTable5Dark-Accent3">
    <w:name w:val="Grid Table 5 Dark Accent 3"/>
    <w:basedOn w:val="TableNormal"/>
    <w:uiPriority w:val="50"/>
    <w:rsid w:val="00286DF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NormalWeb">
    <w:name w:val="Normal (Web)"/>
    <w:basedOn w:val="Normal"/>
    <w:uiPriority w:val="99"/>
    <w:unhideWhenUsed/>
    <w:rsid w:val="00154AF5"/>
    <w:pPr>
      <w:spacing w:before="100" w:beforeAutospacing="1" w:after="100" w:afterAutospacing="1"/>
    </w:pPr>
    <w:rPr>
      <w:rFonts w:ascii="Times New Roman" w:eastAsia="Times New Roman" w:hAnsi="Times New Roman" w:cs="Times New Roman"/>
      <w:sz w:val="24"/>
      <w:szCs w:val="24"/>
      <w:lang w:eastAsia="vi-VN"/>
    </w:rPr>
  </w:style>
  <w:style w:type="character" w:styleId="UnresolvedMention">
    <w:name w:val="Unresolved Mention"/>
    <w:basedOn w:val="DefaultParagraphFont"/>
    <w:uiPriority w:val="99"/>
    <w:semiHidden/>
    <w:unhideWhenUsed/>
    <w:rsid w:val="00292BA5"/>
    <w:rPr>
      <w:color w:val="605E5C"/>
      <w:shd w:val="clear" w:color="auto" w:fill="E1DFDD"/>
    </w:rPr>
  </w:style>
  <w:style w:type="character" w:customStyle="1" w:styleId="ListParagraphChar">
    <w:name w:val="List Paragraph Char"/>
    <w:link w:val="ListParagraph"/>
    <w:uiPriority w:val="34"/>
    <w:rsid w:val="002D3155"/>
    <w:rPr>
      <w:rFonts w:asciiTheme="majorHAnsi" w:hAnsiTheme="majorHAnsi"/>
      <w:sz w:val="26"/>
    </w:rPr>
  </w:style>
  <w:style w:type="paragraph" w:styleId="Footer">
    <w:name w:val="footer"/>
    <w:basedOn w:val="Normal"/>
    <w:link w:val="FooterChar"/>
    <w:uiPriority w:val="99"/>
    <w:unhideWhenUsed/>
    <w:rsid w:val="004011E2"/>
    <w:pPr>
      <w:tabs>
        <w:tab w:val="center" w:pos="4680"/>
        <w:tab w:val="right" w:pos="9360"/>
      </w:tabs>
      <w:spacing w:after="0"/>
      <w:ind w:firstLine="720"/>
      <w:jc w:val="both"/>
    </w:pPr>
    <w:rPr>
      <w:rFonts w:ascii="Times New Roman" w:eastAsia="Times New Roman" w:hAnsi="Times New Roman" w:cs="Times New Roman"/>
      <w:szCs w:val="26"/>
      <w:lang w:val="en-GB"/>
    </w:rPr>
  </w:style>
  <w:style w:type="character" w:customStyle="1" w:styleId="FooterChar">
    <w:name w:val="Footer Char"/>
    <w:basedOn w:val="DefaultParagraphFont"/>
    <w:link w:val="Footer"/>
    <w:uiPriority w:val="99"/>
    <w:rsid w:val="004011E2"/>
    <w:rPr>
      <w:rFonts w:ascii="Times New Roman" w:eastAsia="Times New Roman" w:hAnsi="Times New Roman" w:cs="Times New Roman"/>
      <w:sz w:val="26"/>
      <w:szCs w:val="26"/>
      <w:lang w:val="en-GB"/>
    </w:rPr>
  </w:style>
  <w:style w:type="paragraph" w:styleId="Header">
    <w:name w:val="header"/>
    <w:basedOn w:val="Normal"/>
    <w:link w:val="HeaderChar"/>
    <w:uiPriority w:val="99"/>
    <w:unhideWhenUsed/>
    <w:rsid w:val="004011E2"/>
    <w:pPr>
      <w:tabs>
        <w:tab w:val="center" w:pos="4680"/>
        <w:tab w:val="right" w:pos="9360"/>
      </w:tabs>
      <w:spacing w:after="0"/>
      <w:ind w:firstLine="720"/>
      <w:jc w:val="both"/>
    </w:pPr>
    <w:rPr>
      <w:rFonts w:ascii="Times New Roman" w:eastAsia="Times New Roman" w:hAnsi="Times New Roman" w:cs="Times New Roman"/>
      <w:szCs w:val="26"/>
      <w:lang w:val="en-GB"/>
    </w:rPr>
  </w:style>
  <w:style w:type="character" w:customStyle="1" w:styleId="HeaderChar">
    <w:name w:val="Header Char"/>
    <w:basedOn w:val="DefaultParagraphFont"/>
    <w:link w:val="Header"/>
    <w:uiPriority w:val="99"/>
    <w:rsid w:val="004011E2"/>
    <w:rPr>
      <w:rFonts w:ascii="Times New Roman" w:eastAsia="Times New Roman" w:hAnsi="Times New Roman" w:cs="Times New Roman"/>
      <w:sz w:val="26"/>
      <w:szCs w:val="26"/>
      <w:lang w:val="en-GB"/>
    </w:rPr>
  </w:style>
  <w:style w:type="paragraph" w:customStyle="1" w:styleId="Style1">
    <w:name w:val="Style1"/>
    <w:basedOn w:val="Caption"/>
    <w:link w:val="Style1Char"/>
    <w:qFormat/>
    <w:rsid w:val="004011E2"/>
    <w:pPr>
      <w:spacing w:before="120" w:after="0" w:line="288" w:lineRule="auto"/>
      <w:jc w:val="both"/>
    </w:pPr>
    <w:rPr>
      <w:rFonts w:ascii="Times New Roman" w:eastAsia="Times New Roman" w:hAnsi="Times New Roman" w:cs="Times New Roman"/>
      <w:b w:val="0"/>
      <w:bCs/>
      <w:i/>
      <w:sz w:val="26"/>
      <w:szCs w:val="26"/>
      <w:lang w:val="en-GB"/>
    </w:rPr>
  </w:style>
  <w:style w:type="character" w:customStyle="1" w:styleId="Style1Char">
    <w:name w:val="Style1 Char"/>
    <w:basedOn w:val="DefaultParagraphFont"/>
    <w:link w:val="Style1"/>
    <w:rsid w:val="004011E2"/>
    <w:rPr>
      <w:rFonts w:ascii="Times New Roman" w:eastAsia="Times New Roman" w:hAnsi="Times New Roman" w:cs="Times New Roman"/>
      <w:b/>
      <w:bCs/>
      <w:iCs/>
      <w:sz w:val="26"/>
      <w:szCs w:val="26"/>
      <w:lang w:val="en-GB"/>
    </w:rPr>
  </w:style>
  <w:style w:type="character" w:styleId="Emphasis">
    <w:name w:val="Emphasis"/>
    <w:basedOn w:val="DefaultParagraphFont"/>
    <w:uiPriority w:val="20"/>
    <w:qFormat/>
    <w:rsid w:val="000678A6"/>
    <w:rPr>
      <w:i/>
      <w:iCs/>
    </w:rPr>
  </w:style>
  <w:style w:type="character" w:customStyle="1" w:styleId="Heading5Char">
    <w:name w:val="Heading 5 Char"/>
    <w:basedOn w:val="DefaultParagraphFont"/>
    <w:link w:val="Heading5"/>
    <w:uiPriority w:val="9"/>
    <w:semiHidden/>
    <w:rsid w:val="000678A6"/>
    <w:rPr>
      <w:rFonts w:asciiTheme="majorHAnsi" w:eastAsiaTheme="majorEastAsia" w:hAnsiTheme="majorHAnsi" w:cstheme="majorBidi"/>
      <w:color w:val="2F5496" w:themeColor="accent1" w:themeShade="BF"/>
      <w:sz w:val="26"/>
    </w:rPr>
  </w:style>
  <w:style w:type="character" w:styleId="Strong">
    <w:name w:val="Strong"/>
    <w:basedOn w:val="DefaultParagraphFont"/>
    <w:uiPriority w:val="22"/>
    <w:qFormat/>
    <w:rsid w:val="000103F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343962">
      <w:bodyDiv w:val="1"/>
      <w:marLeft w:val="0"/>
      <w:marRight w:val="0"/>
      <w:marTop w:val="0"/>
      <w:marBottom w:val="0"/>
      <w:divBdr>
        <w:top w:val="none" w:sz="0" w:space="0" w:color="auto"/>
        <w:left w:val="none" w:sz="0" w:space="0" w:color="auto"/>
        <w:bottom w:val="none" w:sz="0" w:space="0" w:color="auto"/>
        <w:right w:val="none" w:sz="0" w:space="0" w:color="auto"/>
      </w:divBdr>
    </w:div>
    <w:div w:id="380400299">
      <w:bodyDiv w:val="1"/>
      <w:marLeft w:val="0"/>
      <w:marRight w:val="0"/>
      <w:marTop w:val="0"/>
      <w:marBottom w:val="0"/>
      <w:divBdr>
        <w:top w:val="none" w:sz="0" w:space="0" w:color="auto"/>
        <w:left w:val="none" w:sz="0" w:space="0" w:color="auto"/>
        <w:bottom w:val="none" w:sz="0" w:space="0" w:color="auto"/>
        <w:right w:val="none" w:sz="0" w:space="0" w:color="auto"/>
      </w:divBdr>
    </w:div>
    <w:div w:id="467209197">
      <w:bodyDiv w:val="1"/>
      <w:marLeft w:val="0"/>
      <w:marRight w:val="0"/>
      <w:marTop w:val="0"/>
      <w:marBottom w:val="0"/>
      <w:divBdr>
        <w:top w:val="none" w:sz="0" w:space="0" w:color="auto"/>
        <w:left w:val="none" w:sz="0" w:space="0" w:color="auto"/>
        <w:bottom w:val="none" w:sz="0" w:space="0" w:color="auto"/>
        <w:right w:val="none" w:sz="0" w:space="0" w:color="auto"/>
      </w:divBdr>
    </w:div>
    <w:div w:id="544681120">
      <w:bodyDiv w:val="1"/>
      <w:marLeft w:val="0"/>
      <w:marRight w:val="0"/>
      <w:marTop w:val="0"/>
      <w:marBottom w:val="0"/>
      <w:divBdr>
        <w:top w:val="none" w:sz="0" w:space="0" w:color="auto"/>
        <w:left w:val="none" w:sz="0" w:space="0" w:color="auto"/>
        <w:bottom w:val="none" w:sz="0" w:space="0" w:color="auto"/>
        <w:right w:val="none" w:sz="0" w:space="0" w:color="auto"/>
      </w:divBdr>
      <w:divsChild>
        <w:div w:id="194122474">
          <w:marLeft w:val="0"/>
          <w:marRight w:val="0"/>
          <w:marTop w:val="0"/>
          <w:marBottom w:val="0"/>
          <w:divBdr>
            <w:top w:val="none" w:sz="0" w:space="0" w:color="auto"/>
            <w:left w:val="none" w:sz="0" w:space="0" w:color="auto"/>
            <w:bottom w:val="none" w:sz="0" w:space="0" w:color="auto"/>
            <w:right w:val="none" w:sz="0" w:space="0" w:color="auto"/>
          </w:divBdr>
          <w:divsChild>
            <w:div w:id="1760785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89555">
      <w:bodyDiv w:val="1"/>
      <w:marLeft w:val="0"/>
      <w:marRight w:val="0"/>
      <w:marTop w:val="0"/>
      <w:marBottom w:val="0"/>
      <w:divBdr>
        <w:top w:val="none" w:sz="0" w:space="0" w:color="auto"/>
        <w:left w:val="none" w:sz="0" w:space="0" w:color="auto"/>
        <w:bottom w:val="none" w:sz="0" w:space="0" w:color="auto"/>
        <w:right w:val="none" w:sz="0" w:space="0" w:color="auto"/>
      </w:divBdr>
      <w:divsChild>
        <w:div w:id="1756436996">
          <w:marLeft w:val="0"/>
          <w:marRight w:val="0"/>
          <w:marTop w:val="0"/>
          <w:marBottom w:val="0"/>
          <w:divBdr>
            <w:top w:val="none" w:sz="0" w:space="0" w:color="auto"/>
            <w:left w:val="none" w:sz="0" w:space="0" w:color="auto"/>
            <w:bottom w:val="none" w:sz="0" w:space="0" w:color="auto"/>
            <w:right w:val="none" w:sz="0" w:space="0" w:color="auto"/>
          </w:divBdr>
          <w:divsChild>
            <w:div w:id="1036660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372934">
      <w:bodyDiv w:val="1"/>
      <w:marLeft w:val="0"/>
      <w:marRight w:val="0"/>
      <w:marTop w:val="0"/>
      <w:marBottom w:val="0"/>
      <w:divBdr>
        <w:top w:val="none" w:sz="0" w:space="0" w:color="auto"/>
        <w:left w:val="none" w:sz="0" w:space="0" w:color="auto"/>
        <w:bottom w:val="none" w:sz="0" w:space="0" w:color="auto"/>
        <w:right w:val="none" w:sz="0" w:space="0" w:color="auto"/>
      </w:divBdr>
    </w:div>
    <w:div w:id="893543916">
      <w:bodyDiv w:val="1"/>
      <w:marLeft w:val="0"/>
      <w:marRight w:val="0"/>
      <w:marTop w:val="0"/>
      <w:marBottom w:val="0"/>
      <w:divBdr>
        <w:top w:val="none" w:sz="0" w:space="0" w:color="auto"/>
        <w:left w:val="none" w:sz="0" w:space="0" w:color="auto"/>
        <w:bottom w:val="none" w:sz="0" w:space="0" w:color="auto"/>
        <w:right w:val="none" w:sz="0" w:space="0" w:color="auto"/>
      </w:divBdr>
    </w:div>
    <w:div w:id="912197571">
      <w:bodyDiv w:val="1"/>
      <w:marLeft w:val="0"/>
      <w:marRight w:val="0"/>
      <w:marTop w:val="0"/>
      <w:marBottom w:val="0"/>
      <w:divBdr>
        <w:top w:val="none" w:sz="0" w:space="0" w:color="auto"/>
        <w:left w:val="none" w:sz="0" w:space="0" w:color="auto"/>
        <w:bottom w:val="none" w:sz="0" w:space="0" w:color="auto"/>
        <w:right w:val="none" w:sz="0" w:space="0" w:color="auto"/>
      </w:divBdr>
    </w:div>
    <w:div w:id="944924804">
      <w:bodyDiv w:val="1"/>
      <w:marLeft w:val="0"/>
      <w:marRight w:val="0"/>
      <w:marTop w:val="0"/>
      <w:marBottom w:val="0"/>
      <w:divBdr>
        <w:top w:val="none" w:sz="0" w:space="0" w:color="auto"/>
        <w:left w:val="none" w:sz="0" w:space="0" w:color="auto"/>
        <w:bottom w:val="none" w:sz="0" w:space="0" w:color="auto"/>
        <w:right w:val="none" w:sz="0" w:space="0" w:color="auto"/>
      </w:divBdr>
    </w:div>
    <w:div w:id="1147473249">
      <w:bodyDiv w:val="1"/>
      <w:marLeft w:val="0"/>
      <w:marRight w:val="0"/>
      <w:marTop w:val="0"/>
      <w:marBottom w:val="0"/>
      <w:divBdr>
        <w:top w:val="none" w:sz="0" w:space="0" w:color="auto"/>
        <w:left w:val="none" w:sz="0" w:space="0" w:color="auto"/>
        <w:bottom w:val="none" w:sz="0" w:space="0" w:color="auto"/>
        <w:right w:val="none" w:sz="0" w:space="0" w:color="auto"/>
      </w:divBdr>
      <w:divsChild>
        <w:div w:id="310331902">
          <w:marLeft w:val="0"/>
          <w:marRight w:val="0"/>
          <w:marTop w:val="0"/>
          <w:marBottom w:val="0"/>
          <w:divBdr>
            <w:top w:val="none" w:sz="0" w:space="0" w:color="auto"/>
            <w:left w:val="none" w:sz="0" w:space="0" w:color="auto"/>
            <w:bottom w:val="none" w:sz="0" w:space="0" w:color="auto"/>
            <w:right w:val="none" w:sz="0" w:space="0" w:color="auto"/>
          </w:divBdr>
          <w:divsChild>
            <w:div w:id="6896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881951">
      <w:bodyDiv w:val="1"/>
      <w:marLeft w:val="0"/>
      <w:marRight w:val="0"/>
      <w:marTop w:val="0"/>
      <w:marBottom w:val="0"/>
      <w:divBdr>
        <w:top w:val="none" w:sz="0" w:space="0" w:color="auto"/>
        <w:left w:val="none" w:sz="0" w:space="0" w:color="auto"/>
        <w:bottom w:val="none" w:sz="0" w:space="0" w:color="auto"/>
        <w:right w:val="none" w:sz="0" w:space="0" w:color="auto"/>
      </w:divBdr>
    </w:div>
    <w:div w:id="1224297327">
      <w:bodyDiv w:val="1"/>
      <w:marLeft w:val="0"/>
      <w:marRight w:val="0"/>
      <w:marTop w:val="0"/>
      <w:marBottom w:val="0"/>
      <w:divBdr>
        <w:top w:val="none" w:sz="0" w:space="0" w:color="auto"/>
        <w:left w:val="none" w:sz="0" w:space="0" w:color="auto"/>
        <w:bottom w:val="none" w:sz="0" w:space="0" w:color="auto"/>
        <w:right w:val="none" w:sz="0" w:space="0" w:color="auto"/>
      </w:divBdr>
    </w:div>
    <w:div w:id="1302274903">
      <w:bodyDiv w:val="1"/>
      <w:marLeft w:val="0"/>
      <w:marRight w:val="0"/>
      <w:marTop w:val="0"/>
      <w:marBottom w:val="0"/>
      <w:divBdr>
        <w:top w:val="none" w:sz="0" w:space="0" w:color="auto"/>
        <w:left w:val="none" w:sz="0" w:space="0" w:color="auto"/>
        <w:bottom w:val="none" w:sz="0" w:space="0" w:color="auto"/>
        <w:right w:val="none" w:sz="0" w:space="0" w:color="auto"/>
      </w:divBdr>
    </w:div>
    <w:div w:id="1340346897">
      <w:bodyDiv w:val="1"/>
      <w:marLeft w:val="0"/>
      <w:marRight w:val="0"/>
      <w:marTop w:val="0"/>
      <w:marBottom w:val="0"/>
      <w:divBdr>
        <w:top w:val="none" w:sz="0" w:space="0" w:color="auto"/>
        <w:left w:val="none" w:sz="0" w:space="0" w:color="auto"/>
        <w:bottom w:val="none" w:sz="0" w:space="0" w:color="auto"/>
        <w:right w:val="none" w:sz="0" w:space="0" w:color="auto"/>
      </w:divBdr>
    </w:div>
    <w:div w:id="1402412840">
      <w:bodyDiv w:val="1"/>
      <w:marLeft w:val="0"/>
      <w:marRight w:val="0"/>
      <w:marTop w:val="0"/>
      <w:marBottom w:val="0"/>
      <w:divBdr>
        <w:top w:val="none" w:sz="0" w:space="0" w:color="auto"/>
        <w:left w:val="none" w:sz="0" w:space="0" w:color="auto"/>
        <w:bottom w:val="none" w:sz="0" w:space="0" w:color="auto"/>
        <w:right w:val="none" w:sz="0" w:space="0" w:color="auto"/>
      </w:divBdr>
    </w:div>
    <w:div w:id="1415856666">
      <w:bodyDiv w:val="1"/>
      <w:marLeft w:val="0"/>
      <w:marRight w:val="0"/>
      <w:marTop w:val="0"/>
      <w:marBottom w:val="0"/>
      <w:divBdr>
        <w:top w:val="none" w:sz="0" w:space="0" w:color="auto"/>
        <w:left w:val="none" w:sz="0" w:space="0" w:color="auto"/>
        <w:bottom w:val="none" w:sz="0" w:space="0" w:color="auto"/>
        <w:right w:val="none" w:sz="0" w:space="0" w:color="auto"/>
      </w:divBdr>
    </w:div>
    <w:div w:id="1459640537">
      <w:bodyDiv w:val="1"/>
      <w:marLeft w:val="0"/>
      <w:marRight w:val="0"/>
      <w:marTop w:val="0"/>
      <w:marBottom w:val="0"/>
      <w:divBdr>
        <w:top w:val="none" w:sz="0" w:space="0" w:color="auto"/>
        <w:left w:val="none" w:sz="0" w:space="0" w:color="auto"/>
        <w:bottom w:val="none" w:sz="0" w:space="0" w:color="auto"/>
        <w:right w:val="none" w:sz="0" w:space="0" w:color="auto"/>
      </w:divBdr>
    </w:div>
    <w:div w:id="1929732571">
      <w:bodyDiv w:val="1"/>
      <w:marLeft w:val="0"/>
      <w:marRight w:val="0"/>
      <w:marTop w:val="0"/>
      <w:marBottom w:val="0"/>
      <w:divBdr>
        <w:top w:val="none" w:sz="0" w:space="0" w:color="auto"/>
        <w:left w:val="none" w:sz="0" w:space="0" w:color="auto"/>
        <w:bottom w:val="none" w:sz="0" w:space="0" w:color="auto"/>
        <w:right w:val="none" w:sz="0" w:space="0" w:color="auto"/>
      </w:divBdr>
      <w:divsChild>
        <w:div w:id="2050102246">
          <w:marLeft w:val="0"/>
          <w:marRight w:val="0"/>
          <w:marTop w:val="0"/>
          <w:marBottom w:val="0"/>
          <w:divBdr>
            <w:top w:val="none" w:sz="0" w:space="0" w:color="auto"/>
            <w:left w:val="none" w:sz="0" w:space="0" w:color="auto"/>
            <w:bottom w:val="none" w:sz="0" w:space="0" w:color="auto"/>
            <w:right w:val="none" w:sz="0" w:space="0" w:color="auto"/>
          </w:divBdr>
          <w:divsChild>
            <w:div w:id="363094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675071">
      <w:bodyDiv w:val="1"/>
      <w:marLeft w:val="0"/>
      <w:marRight w:val="0"/>
      <w:marTop w:val="0"/>
      <w:marBottom w:val="0"/>
      <w:divBdr>
        <w:top w:val="none" w:sz="0" w:space="0" w:color="auto"/>
        <w:left w:val="none" w:sz="0" w:space="0" w:color="auto"/>
        <w:bottom w:val="none" w:sz="0" w:space="0" w:color="auto"/>
        <w:right w:val="none" w:sz="0" w:space="0" w:color="auto"/>
      </w:divBdr>
      <w:divsChild>
        <w:div w:id="1356930763">
          <w:marLeft w:val="360"/>
          <w:marRight w:val="0"/>
          <w:marTop w:val="0"/>
          <w:marBottom w:val="0"/>
          <w:divBdr>
            <w:top w:val="none" w:sz="0" w:space="0" w:color="auto"/>
            <w:left w:val="none" w:sz="0" w:space="0" w:color="auto"/>
            <w:bottom w:val="none" w:sz="0" w:space="0" w:color="auto"/>
            <w:right w:val="none" w:sz="0" w:space="0" w:color="auto"/>
          </w:divBdr>
        </w:div>
      </w:divsChild>
    </w:div>
    <w:div w:id="2028213926">
      <w:bodyDiv w:val="1"/>
      <w:marLeft w:val="0"/>
      <w:marRight w:val="0"/>
      <w:marTop w:val="0"/>
      <w:marBottom w:val="0"/>
      <w:divBdr>
        <w:top w:val="none" w:sz="0" w:space="0" w:color="auto"/>
        <w:left w:val="none" w:sz="0" w:space="0" w:color="auto"/>
        <w:bottom w:val="none" w:sz="0" w:space="0" w:color="auto"/>
        <w:right w:val="none" w:sz="0" w:space="0" w:color="auto"/>
      </w:divBdr>
    </w:div>
    <w:div w:id="2047942385">
      <w:bodyDiv w:val="1"/>
      <w:marLeft w:val="0"/>
      <w:marRight w:val="0"/>
      <w:marTop w:val="0"/>
      <w:marBottom w:val="0"/>
      <w:divBdr>
        <w:top w:val="none" w:sz="0" w:space="0" w:color="auto"/>
        <w:left w:val="none" w:sz="0" w:space="0" w:color="auto"/>
        <w:bottom w:val="none" w:sz="0" w:space="0" w:color="auto"/>
        <w:right w:val="none" w:sz="0" w:space="0" w:color="auto"/>
      </w:divBdr>
    </w:div>
    <w:div w:id="2106031809">
      <w:bodyDiv w:val="1"/>
      <w:marLeft w:val="0"/>
      <w:marRight w:val="0"/>
      <w:marTop w:val="0"/>
      <w:marBottom w:val="0"/>
      <w:divBdr>
        <w:top w:val="none" w:sz="0" w:space="0" w:color="auto"/>
        <w:left w:val="none" w:sz="0" w:space="0" w:color="auto"/>
        <w:bottom w:val="none" w:sz="0" w:space="0" w:color="auto"/>
        <w:right w:val="none" w:sz="0" w:space="0" w:color="auto"/>
      </w:divBdr>
    </w:div>
    <w:div w:id="2116635601">
      <w:bodyDiv w:val="1"/>
      <w:marLeft w:val="0"/>
      <w:marRight w:val="0"/>
      <w:marTop w:val="0"/>
      <w:marBottom w:val="0"/>
      <w:divBdr>
        <w:top w:val="none" w:sz="0" w:space="0" w:color="auto"/>
        <w:left w:val="none" w:sz="0" w:space="0" w:color="auto"/>
        <w:bottom w:val="none" w:sz="0" w:space="0" w:color="auto"/>
        <w:right w:val="none" w:sz="0" w:space="0" w:color="auto"/>
      </w:divBdr>
      <w:divsChild>
        <w:div w:id="699550522">
          <w:marLeft w:val="0"/>
          <w:marRight w:val="0"/>
          <w:marTop w:val="0"/>
          <w:marBottom w:val="0"/>
          <w:divBdr>
            <w:top w:val="none" w:sz="0" w:space="0" w:color="auto"/>
            <w:left w:val="none" w:sz="0" w:space="0" w:color="auto"/>
            <w:bottom w:val="none" w:sz="0" w:space="0" w:color="auto"/>
            <w:right w:val="none" w:sz="0" w:space="0" w:color="auto"/>
          </w:divBdr>
          <w:divsChild>
            <w:div w:id="64278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image" Target="media/image3.png"/><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hyperlink" Target="https://machinelearningcoban.com/2016/12/27/categories/" TargetMode="External"/><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cdc.gov/physicalactivity/basics/measuring/heartrate.htm" TargetMode="External"/><Relationship Id="rId29" Type="http://schemas.openxmlformats.org/officeDocument/2006/relationships/image" Target="media/image10.png"/><Relationship Id="rId11" Type="http://schemas.openxmlformats.org/officeDocument/2006/relationships/footer" Target="footer3.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4.png"/><Relationship Id="rId14" Type="http://schemas.openxmlformats.org/officeDocument/2006/relationships/image" Target="media/image1.png"/><Relationship Id="rId22" Type="http://schemas.openxmlformats.org/officeDocument/2006/relationships/hyperlink" Target="https://machinelearningcoban.com/2016/12/27/categories/"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8" Type="http://schemas.openxmlformats.org/officeDocument/2006/relationships/header" Target="header1.xml"/><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hyperlink" Target="https://www.cdc.gov/physicalactivity/basics/measuring/heartrate.htm" TargetMode="Externa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20" Type="http://schemas.openxmlformats.org/officeDocument/2006/relationships/hyperlink" Target="https://en.wikipedia.org/wiki/Lazy_learning" TargetMode="Externa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en.wikipedia.org/wiki/Instance-based_learning" TargetMode="External"/><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2.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F8D9B3-CDD6-457D-9246-54F34BD7D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61</TotalTime>
  <Pages>59</Pages>
  <Words>14547</Words>
  <Characters>82921</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ynh Phu Lam</dc:creator>
  <cp:keywords/>
  <dc:description/>
  <cp:lastModifiedBy>Lam Huynh Phu</cp:lastModifiedBy>
  <cp:revision>294</cp:revision>
  <cp:lastPrinted>2024-05-24T22:49:00Z</cp:lastPrinted>
  <dcterms:created xsi:type="dcterms:W3CDTF">2024-01-16T09:30:00Z</dcterms:created>
  <dcterms:modified xsi:type="dcterms:W3CDTF">2024-05-24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pK4otp0"/&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y fmtid="{D5CDD505-2E9C-101B-9397-08002B2CF9AE}" pid="4" name="MTWinEqns">
    <vt:bool>true</vt:bool>
  </property>
</Properties>
</file>